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77677" w14:textId="66F31BEC" w:rsidR="00B26180" w:rsidRPr="00AB024F" w:rsidRDefault="00B26180" w:rsidP="007B3A7E">
      <w:pPr>
        <w:jc w:val="center"/>
        <w:rPr>
          <w:rFonts w:cstheme="minorHAnsi"/>
        </w:rPr>
      </w:pPr>
      <w:r w:rsidRPr="00AB024F">
        <w:rPr>
          <w:rFonts w:cstheme="minorHAnsi"/>
          <w:b/>
        </w:rPr>
        <w:t xml:space="preserve">Focusing the Fight against </w:t>
      </w:r>
      <w:r w:rsidR="00324F39" w:rsidRPr="00AB024F">
        <w:rPr>
          <w:rFonts w:cstheme="minorHAnsi"/>
          <w:b/>
        </w:rPr>
        <w:t>Processed Food Addiction (PFA)</w:t>
      </w:r>
      <w:r w:rsidR="00EA4D15">
        <w:rPr>
          <w:rFonts w:cstheme="minorHAnsi"/>
          <w:b/>
        </w:rPr>
        <w:t xml:space="preserve"> </w:t>
      </w:r>
    </w:p>
    <w:p w14:paraId="11C89BFC" w14:textId="77777777" w:rsidR="00F22BB7" w:rsidRPr="00AB024F" w:rsidRDefault="00F22BB7" w:rsidP="007B3A7E">
      <w:pPr>
        <w:jc w:val="center"/>
        <w:rPr>
          <w:rFonts w:cstheme="minorHAnsi"/>
          <w:b/>
        </w:rPr>
      </w:pPr>
      <w:r w:rsidRPr="00AB024F">
        <w:rPr>
          <w:rFonts w:cstheme="minorHAnsi"/>
          <w:b/>
        </w:rPr>
        <w:t>Joan Ifland</w:t>
      </w:r>
      <w:r w:rsidRPr="00AB024F">
        <w:rPr>
          <w:rFonts w:cstheme="minorHAnsi"/>
          <w:b/>
          <w:vertAlign w:val="superscript"/>
        </w:rPr>
        <w:t>1</w:t>
      </w:r>
      <w:r w:rsidR="00EE532F" w:rsidRPr="00AB024F">
        <w:rPr>
          <w:rFonts w:cstheme="minorHAnsi"/>
          <w:b/>
        </w:rPr>
        <w:t>, Harry G. Preuss</w:t>
      </w:r>
      <w:r w:rsidR="00EE532F" w:rsidRPr="00AB024F">
        <w:rPr>
          <w:rFonts w:cstheme="minorHAnsi"/>
          <w:b/>
          <w:vertAlign w:val="superscript"/>
        </w:rPr>
        <w:t>2</w:t>
      </w:r>
    </w:p>
    <w:p w14:paraId="5814C379" w14:textId="77777777" w:rsidR="00F22BB7" w:rsidRPr="00AB024F" w:rsidRDefault="00F22BB7" w:rsidP="00F22BB7">
      <w:pPr>
        <w:spacing w:after="0" w:line="240" w:lineRule="auto"/>
        <w:rPr>
          <w:rFonts w:cstheme="minorHAnsi"/>
        </w:rPr>
      </w:pPr>
      <w:r w:rsidRPr="00AB024F">
        <w:rPr>
          <w:rFonts w:cstheme="minorHAnsi"/>
          <w:vertAlign w:val="superscript"/>
        </w:rPr>
        <w:t>1</w:t>
      </w:r>
      <w:r w:rsidRPr="00AB024F">
        <w:rPr>
          <w:rFonts w:cstheme="minorHAnsi"/>
        </w:rPr>
        <w:t xml:space="preserve">Food Addiction </w:t>
      </w:r>
      <w:r w:rsidR="00AB024F">
        <w:rPr>
          <w:rFonts w:cstheme="minorHAnsi"/>
        </w:rPr>
        <w:t>Reset</w:t>
      </w:r>
      <w:r w:rsidRPr="00AB024F">
        <w:rPr>
          <w:rFonts w:cstheme="minorHAnsi"/>
        </w:rPr>
        <w:t>, LLC</w:t>
      </w:r>
    </w:p>
    <w:p w14:paraId="2F9BEA40" w14:textId="77777777" w:rsidR="00F22BB7" w:rsidRPr="00AB024F" w:rsidRDefault="00AB024F" w:rsidP="00F22BB7">
      <w:pPr>
        <w:spacing w:after="0" w:line="240" w:lineRule="auto"/>
        <w:rPr>
          <w:rFonts w:cstheme="minorHAnsi"/>
        </w:rPr>
      </w:pPr>
      <w:r>
        <w:rPr>
          <w:rFonts w:cstheme="minorHAnsi"/>
        </w:rPr>
        <w:t>PO Box 2750</w:t>
      </w:r>
    </w:p>
    <w:p w14:paraId="0B76654E" w14:textId="77777777" w:rsidR="00F22BB7" w:rsidRPr="00AB024F" w:rsidRDefault="00AB024F" w:rsidP="00F22BB7">
      <w:pPr>
        <w:spacing w:after="0" w:line="240" w:lineRule="auto"/>
        <w:rPr>
          <w:rFonts w:cstheme="minorHAnsi"/>
        </w:rPr>
      </w:pPr>
      <w:r>
        <w:rPr>
          <w:rFonts w:cstheme="minorHAnsi"/>
        </w:rPr>
        <w:t>Vashon, WA 98070</w:t>
      </w:r>
    </w:p>
    <w:p w14:paraId="581922D2" w14:textId="77777777" w:rsidR="007B3A7E" w:rsidRPr="00AB024F" w:rsidRDefault="007B3A7E" w:rsidP="00500871">
      <w:pPr>
        <w:spacing w:after="0" w:line="240" w:lineRule="auto"/>
        <w:rPr>
          <w:rFonts w:cstheme="minorHAnsi"/>
          <w:vertAlign w:val="superscript"/>
        </w:rPr>
      </w:pPr>
    </w:p>
    <w:p w14:paraId="5759C90D" w14:textId="77777777" w:rsidR="00EE532F" w:rsidRPr="00AB024F" w:rsidRDefault="00EE532F" w:rsidP="00500871">
      <w:pPr>
        <w:spacing w:after="0" w:line="240" w:lineRule="auto"/>
        <w:rPr>
          <w:rFonts w:cstheme="minorHAnsi"/>
        </w:rPr>
      </w:pPr>
      <w:r w:rsidRPr="00AB024F">
        <w:rPr>
          <w:rFonts w:cstheme="minorHAnsi"/>
          <w:vertAlign w:val="superscript"/>
        </w:rPr>
        <w:t>2</w:t>
      </w:r>
      <w:r w:rsidRPr="00AB024F">
        <w:rPr>
          <w:rFonts w:cstheme="minorHAnsi"/>
        </w:rPr>
        <w:t>Georgetown Medical School</w:t>
      </w:r>
    </w:p>
    <w:p w14:paraId="2A82CDBE" w14:textId="77777777" w:rsidR="00500871" w:rsidRPr="00AB024F" w:rsidRDefault="00500871" w:rsidP="00500871">
      <w:pPr>
        <w:spacing w:after="0" w:line="240" w:lineRule="auto"/>
        <w:rPr>
          <w:rFonts w:cstheme="minorHAnsi"/>
        </w:rPr>
      </w:pPr>
      <w:r w:rsidRPr="00AB024F">
        <w:rPr>
          <w:rFonts w:cstheme="minorHAnsi"/>
        </w:rPr>
        <w:t>37</w:t>
      </w:r>
      <w:r w:rsidRPr="00AB024F">
        <w:rPr>
          <w:rFonts w:cstheme="minorHAnsi"/>
          <w:vertAlign w:val="superscript"/>
        </w:rPr>
        <w:t>th</w:t>
      </w:r>
      <w:r w:rsidRPr="00AB024F">
        <w:rPr>
          <w:rFonts w:cstheme="minorHAnsi"/>
        </w:rPr>
        <w:t xml:space="preserve"> and O Streets</w:t>
      </w:r>
    </w:p>
    <w:p w14:paraId="771BB994" w14:textId="77777777" w:rsidR="00500871" w:rsidRPr="00AB024F" w:rsidRDefault="00500871" w:rsidP="00500871">
      <w:pPr>
        <w:spacing w:after="0" w:line="240" w:lineRule="auto"/>
        <w:rPr>
          <w:rFonts w:cstheme="minorHAnsi"/>
        </w:rPr>
      </w:pPr>
      <w:r w:rsidRPr="00AB024F">
        <w:rPr>
          <w:rFonts w:cstheme="minorHAnsi"/>
        </w:rPr>
        <w:t>Washington, DC 20057</w:t>
      </w:r>
    </w:p>
    <w:p w14:paraId="7DAB4E82" w14:textId="77777777" w:rsidR="00F22BB7" w:rsidRPr="00AB024F" w:rsidRDefault="00F22BB7" w:rsidP="00B26180">
      <w:pPr>
        <w:rPr>
          <w:rFonts w:cstheme="minorHAnsi"/>
        </w:rPr>
      </w:pPr>
    </w:p>
    <w:p w14:paraId="2FEFD939" w14:textId="77777777" w:rsidR="00B26180" w:rsidRPr="00AB024F" w:rsidRDefault="00B26180" w:rsidP="00B26180">
      <w:pPr>
        <w:rPr>
          <w:rFonts w:cstheme="minorHAnsi"/>
          <w:b/>
        </w:rPr>
      </w:pPr>
      <w:r w:rsidRPr="00AB024F">
        <w:rPr>
          <w:rFonts w:cstheme="minorHAnsi"/>
          <w:b/>
        </w:rPr>
        <w:t>ABSTRACT</w:t>
      </w:r>
    </w:p>
    <w:p w14:paraId="1F6D2D43" w14:textId="77777777" w:rsidR="00B26180" w:rsidRPr="00AB024F" w:rsidRDefault="00B26180" w:rsidP="00B26180">
      <w:pPr>
        <w:rPr>
          <w:rFonts w:cstheme="minorHAnsi"/>
        </w:rPr>
      </w:pPr>
      <w:r w:rsidRPr="00AB024F">
        <w:rPr>
          <w:rFonts w:cstheme="minorHAnsi"/>
          <w:b/>
          <w:i/>
        </w:rPr>
        <w:t>Background</w:t>
      </w:r>
      <w:r w:rsidRPr="00AB024F">
        <w:rPr>
          <w:rFonts w:cstheme="minorHAnsi"/>
        </w:rPr>
        <w:t>: This review</w:t>
      </w:r>
      <w:r w:rsidR="00AA1C03" w:rsidRPr="00AB024F">
        <w:rPr>
          <w:rFonts w:cstheme="minorHAnsi"/>
        </w:rPr>
        <w:t xml:space="preserve"> explores the hypothesis that </w:t>
      </w:r>
      <w:r w:rsidRPr="00AB024F">
        <w:rPr>
          <w:rFonts w:cstheme="minorHAnsi"/>
        </w:rPr>
        <w:t xml:space="preserve">the </w:t>
      </w:r>
      <w:r w:rsidR="00AA1C03" w:rsidRPr="00AB024F">
        <w:rPr>
          <w:rFonts w:cstheme="minorHAnsi"/>
        </w:rPr>
        <w:t xml:space="preserve">model of </w:t>
      </w:r>
      <w:r w:rsidRPr="00AB024F">
        <w:rPr>
          <w:rFonts w:cstheme="minorHAnsi"/>
        </w:rPr>
        <w:t>industr</w:t>
      </w:r>
      <w:r w:rsidR="00AA1C03" w:rsidRPr="00AB024F">
        <w:rPr>
          <w:rFonts w:cstheme="minorHAnsi"/>
        </w:rPr>
        <w:t>ial</w:t>
      </w:r>
      <w:r w:rsidR="0020593F" w:rsidRPr="00AB024F">
        <w:rPr>
          <w:rFonts w:cstheme="minorHAnsi"/>
        </w:rPr>
        <w:t xml:space="preserve"> </w:t>
      </w:r>
      <w:r w:rsidR="00AA1C03" w:rsidRPr="00AB024F">
        <w:rPr>
          <w:rFonts w:cstheme="minorHAnsi"/>
        </w:rPr>
        <w:t>epidemics</w:t>
      </w:r>
      <w:r w:rsidR="0020593F" w:rsidRPr="00AB024F">
        <w:rPr>
          <w:rFonts w:cstheme="minorHAnsi"/>
        </w:rPr>
        <w:t xml:space="preserve"> of addiction </w:t>
      </w:r>
      <w:r w:rsidR="00AA1C03" w:rsidRPr="00AB024F">
        <w:rPr>
          <w:rFonts w:cstheme="minorHAnsi"/>
        </w:rPr>
        <w:t>could help explain chronic overeating</w:t>
      </w:r>
      <w:r w:rsidR="00AB024F">
        <w:rPr>
          <w:rFonts w:cstheme="minorHAnsi"/>
        </w:rPr>
        <w:t xml:space="preserve"> especially of sugar, fat, and salt. This model could</w:t>
      </w:r>
      <w:r w:rsidR="001F54E4" w:rsidRPr="00AB024F">
        <w:rPr>
          <w:rFonts w:cstheme="minorHAnsi"/>
        </w:rPr>
        <w:t xml:space="preserve"> inform treatment</w:t>
      </w:r>
      <w:r w:rsidR="00AA1C03" w:rsidRPr="00AB024F">
        <w:rPr>
          <w:rFonts w:cstheme="minorHAnsi"/>
        </w:rPr>
        <w:t xml:space="preserve">.  </w:t>
      </w:r>
      <w:r w:rsidR="00727A6A" w:rsidRPr="00AB024F">
        <w:rPr>
          <w:rFonts w:cstheme="minorHAnsi"/>
        </w:rPr>
        <w:t>There is growing acceptance that</w:t>
      </w:r>
      <w:r w:rsidR="00AA1C03" w:rsidRPr="00AB024F">
        <w:rPr>
          <w:rFonts w:cstheme="minorHAnsi"/>
        </w:rPr>
        <w:t xml:space="preserve"> the characteristics of chronic overeating overlap with the characteristics of drug addiction.</w:t>
      </w:r>
      <w:r w:rsidR="0020593F" w:rsidRPr="00AB024F">
        <w:rPr>
          <w:rFonts w:cstheme="minorHAnsi"/>
        </w:rPr>
        <w:t xml:space="preserve"> </w:t>
      </w:r>
      <w:r w:rsidRPr="00AB024F">
        <w:rPr>
          <w:rFonts w:cstheme="minorHAnsi"/>
        </w:rPr>
        <w:t xml:space="preserve"> </w:t>
      </w:r>
      <w:r w:rsidR="001F54E4" w:rsidRPr="00AB024F">
        <w:rPr>
          <w:rFonts w:cstheme="minorHAnsi"/>
        </w:rPr>
        <w:t xml:space="preserve">Increasing acceptance of the </w:t>
      </w:r>
      <w:r w:rsidR="00324F39" w:rsidRPr="00AB024F">
        <w:rPr>
          <w:rFonts w:cstheme="minorHAnsi"/>
        </w:rPr>
        <w:t xml:space="preserve">processed </w:t>
      </w:r>
      <w:r w:rsidR="001F54E4" w:rsidRPr="00AB024F">
        <w:rPr>
          <w:rFonts w:cstheme="minorHAnsi"/>
        </w:rPr>
        <w:t>food addiction</w:t>
      </w:r>
      <w:r w:rsidR="00324F39" w:rsidRPr="00AB024F">
        <w:rPr>
          <w:rFonts w:cstheme="minorHAnsi"/>
        </w:rPr>
        <w:t xml:space="preserve"> (PFA)</w:t>
      </w:r>
      <w:r w:rsidR="001F54E4" w:rsidRPr="00AB024F">
        <w:rPr>
          <w:rFonts w:cstheme="minorHAnsi"/>
        </w:rPr>
        <w:t xml:space="preserve"> model supports consideration of </w:t>
      </w:r>
      <w:r w:rsidR="00AA1C03" w:rsidRPr="00AB024F">
        <w:rPr>
          <w:rFonts w:cstheme="minorHAnsi"/>
        </w:rPr>
        <w:t xml:space="preserve">a role </w:t>
      </w:r>
      <w:r w:rsidR="001F54E4" w:rsidRPr="00AB024F">
        <w:rPr>
          <w:rFonts w:cstheme="minorHAnsi"/>
        </w:rPr>
        <w:t>for</w:t>
      </w:r>
      <w:r w:rsidR="00AA1C03" w:rsidRPr="00AB024F">
        <w:rPr>
          <w:rFonts w:cstheme="minorHAnsi"/>
        </w:rPr>
        <w:t xml:space="preserve"> business practices characteristic of industrial epidemics of addiction</w:t>
      </w:r>
      <w:r w:rsidR="001F54E4" w:rsidRPr="00AB024F">
        <w:rPr>
          <w:rFonts w:cstheme="minorHAnsi"/>
        </w:rPr>
        <w:t xml:space="preserve">. </w:t>
      </w:r>
      <w:r w:rsidR="00AA1C03" w:rsidRPr="00AB024F">
        <w:rPr>
          <w:rFonts w:cstheme="minorHAnsi"/>
        </w:rPr>
        <w:t xml:space="preserve"> </w:t>
      </w:r>
      <w:r w:rsidR="001F54E4" w:rsidRPr="00AB024F">
        <w:rPr>
          <w:rFonts w:cstheme="minorHAnsi"/>
        </w:rPr>
        <w:t xml:space="preserve">Examining classic addictive business practices </w:t>
      </w:r>
      <w:r w:rsidR="00AA1C03" w:rsidRPr="00AB024F">
        <w:rPr>
          <w:rFonts w:cstheme="minorHAnsi"/>
        </w:rPr>
        <w:t xml:space="preserve">could </w:t>
      </w:r>
      <w:r w:rsidR="00727A6A" w:rsidRPr="00AB024F">
        <w:rPr>
          <w:rFonts w:cstheme="minorHAnsi"/>
        </w:rPr>
        <w:t xml:space="preserve">illuminate the etiology of chronic overeating and help </w:t>
      </w:r>
      <w:r w:rsidRPr="00AB024F">
        <w:rPr>
          <w:rFonts w:cstheme="minorHAnsi"/>
        </w:rPr>
        <w:t xml:space="preserve">practitioners </w:t>
      </w:r>
      <w:r w:rsidR="00AA1C03" w:rsidRPr="00AB024F">
        <w:rPr>
          <w:rFonts w:cstheme="minorHAnsi"/>
        </w:rPr>
        <w:t xml:space="preserve">focus the structure of their practices </w:t>
      </w:r>
      <w:r w:rsidR="001F54E4" w:rsidRPr="00AB024F">
        <w:rPr>
          <w:rFonts w:cstheme="minorHAnsi"/>
        </w:rPr>
        <w:t>on</w:t>
      </w:r>
      <w:r w:rsidR="00AA1C03" w:rsidRPr="00AB024F">
        <w:rPr>
          <w:rFonts w:cstheme="minorHAnsi"/>
        </w:rPr>
        <w:t xml:space="preserve"> counteract</w:t>
      </w:r>
      <w:r w:rsidR="001F54E4" w:rsidRPr="00AB024F">
        <w:rPr>
          <w:rFonts w:cstheme="minorHAnsi"/>
        </w:rPr>
        <w:t>ing</w:t>
      </w:r>
      <w:r w:rsidR="00AA1C03" w:rsidRPr="00AB024F">
        <w:rPr>
          <w:rFonts w:cstheme="minorHAnsi"/>
        </w:rPr>
        <w:t xml:space="preserve"> </w:t>
      </w:r>
      <w:r w:rsidR="001F54E4" w:rsidRPr="00AB024F">
        <w:rPr>
          <w:rFonts w:cstheme="minorHAnsi"/>
        </w:rPr>
        <w:t>these</w:t>
      </w:r>
      <w:r w:rsidR="00AA1C03" w:rsidRPr="00AB024F">
        <w:rPr>
          <w:rFonts w:cstheme="minorHAnsi"/>
        </w:rPr>
        <w:t xml:space="preserve"> practices. </w:t>
      </w:r>
      <w:r w:rsidRPr="00AB024F">
        <w:rPr>
          <w:rFonts w:cstheme="minorHAnsi"/>
        </w:rPr>
        <w:t>The purpose of the review i</w:t>
      </w:r>
      <w:r w:rsidR="00727A6A" w:rsidRPr="00AB024F">
        <w:rPr>
          <w:rFonts w:cstheme="minorHAnsi"/>
        </w:rPr>
        <w:t xml:space="preserve">s to encourage readers to </w:t>
      </w:r>
      <w:r w:rsidR="001F54E4" w:rsidRPr="00AB024F">
        <w:rPr>
          <w:rFonts w:cstheme="minorHAnsi"/>
        </w:rPr>
        <w:t>tie addictive business practices to guidelines in the treatment of chronic overeating.</w:t>
      </w:r>
      <w:r w:rsidRPr="00AB024F">
        <w:rPr>
          <w:rFonts w:cstheme="minorHAnsi"/>
        </w:rPr>
        <w:t xml:space="preserve">  </w:t>
      </w:r>
    </w:p>
    <w:p w14:paraId="3A6E16BE" w14:textId="77777777" w:rsidR="00B26D1A" w:rsidRPr="00AB024F" w:rsidRDefault="00B26D1A" w:rsidP="00B26180">
      <w:pPr>
        <w:rPr>
          <w:rFonts w:cstheme="minorHAnsi"/>
        </w:rPr>
      </w:pPr>
      <w:r w:rsidRPr="00AB024F">
        <w:rPr>
          <w:rFonts w:cstheme="minorHAnsi"/>
          <w:i/>
        </w:rPr>
        <w:t xml:space="preserve">Method: </w:t>
      </w:r>
    </w:p>
    <w:p w14:paraId="2C6B41BA" w14:textId="77777777" w:rsidR="00AA1C03" w:rsidRPr="00AB024F" w:rsidRDefault="00B26180" w:rsidP="00B26180">
      <w:pPr>
        <w:rPr>
          <w:rFonts w:cstheme="minorHAnsi"/>
        </w:rPr>
      </w:pPr>
      <w:r w:rsidRPr="00AB024F">
        <w:rPr>
          <w:rFonts w:cstheme="minorHAnsi"/>
          <w:b/>
          <w:i/>
        </w:rPr>
        <w:t>Results</w:t>
      </w:r>
      <w:r w:rsidRPr="00AB024F">
        <w:rPr>
          <w:rFonts w:cstheme="minorHAnsi"/>
        </w:rPr>
        <w:t>: The literature review found</w:t>
      </w:r>
      <w:r w:rsidR="00BC273C" w:rsidRPr="00AB024F">
        <w:rPr>
          <w:rFonts w:cstheme="minorHAnsi"/>
        </w:rPr>
        <w:t xml:space="preserve"> five cases of modern</w:t>
      </w:r>
      <w:r w:rsidR="00AB0171" w:rsidRPr="00AB024F">
        <w:rPr>
          <w:rFonts w:cstheme="minorHAnsi"/>
        </w:rPr>
        <w:t xml:space="preserve"> industrial epidemics of addiction to </w:t>
      </w:r>
      <w:r w:rsidR="000F45D5" w:rsidRPr="00AB024F">
        <w:rPr>
          <w:rFonts w:cstheme="minorHAnsi"/>
        </w:rPr>
        <w:t>alcohol</w:t>
      </w:r>
      <w:r w:rsidR="00BC273C" w:rsidRPr="00AB024F">
        <w:rPr>
          <w:rFonts w:cstheme="minorHAnsi"/>
        </w:rPr>
        <w:t xml:space="preserve"> in Canada and Britain</w:t>
      </w:r>
      <w:r w:rsidR="000F45D5" w:rsidRPr="00AB024F">
        <w:rPr>
          <w:rFonts w:cstheme="minorHAnsi"/>
        </w:rPr>
        <w:t>, opiates</w:t>
      </w:r>
      <w:r w:rsidR="00BC273C" w:rsidRPr="00AB024F">
        <w:rPr>
          <w:rFonts w:cstheme="minorHAnsi"/>
        </w:rPr>
        <w:t xml:space="preserve"> in the US</w:t>
      </w:r>
      <w:r w:rsidR="000F45D5" w:rsidRPr="00AB024F">
        <w:rPr>
          <w:rFonts w:cstheme="minorHAnsi"/>
        </w:rPr>
        <w:t>, nicotine</w:t>
      </w:r>
      <w:r w:rsidR="00BC273C" w:rsidRPr="00AB024F">
        <w:rPr>
          <w:rFonts w:cstheme="minorHAnsi"/>
        </w:rPr>
        <w:t xml:space="preserve"> worldwide</w:t>
      </w:r>
      <w:r w:rsidR="000F45D5" w:rsidRPr="00AB024F">
        <w:rPr>
          <w:rFonts w:cstheme="minorHAnsi"/>
        </w:rPr>
        <w:t>, and processed foods</w:t>
      </w:r>
      <w:r w:rsidR="00BC273C" w:rsidRPr="00AB024F">
        <w:rPr>
          <w:rFonts w:cstheme="minorHAnsi"/>
        </w:rPr>
        <w:t xml:space="preserve"> worldwide</w:t>
      </w:r>
      <w:r w:rsidR="000F45D5" w:rsidRPr="00AB024F">
        <w:rPr>
          <w:rFonts w:cstheme="minorHAnsi"/>
        </w:rPr>
        <w:t xml:space="preserve">. </w:t>
      </w:r>
      <w:r w:rsidR="00BC273C" w:rsidRPr="00AB024F">
        <w:rPr>
          <w:rFonts w:cstheme="minorHAnsi"/>
        </w:rPr>
        <w:t>Findings for</w:t>
      </w:r>
      <w:r w:rsidRPr="00AB024F">
        <w:rPr>
          <w:rFonts w:cstheme="minorHAnsi"/>
        </w:rPr>
        <w:t xml:space="preserve"> </w:t>
      </w:r>
      <w:r w:rsidR="001F54E4" w:rsidRPr="00AB024F">
        <w:rPr>
          <w:rFonts w:cstheme="minorHAnsi"/>
        </w:rPr>
        <w:t>five</w:t>
      </w:r>
      <w:r w:rsidRPr="00AB024F">
        <w:rPr>
          <w:rFonts w:cstheme="minorHAnsi"/>
        </w:rPr>
        <w:t xml:space="preserve"> </w:t>
      </w:r>
      <w:r w:rsidR="00BC273C" w:rsidRPr="00AB024F">
        <w:rPr>
          <w:rFonts w:cstheme="minorHAnsi"/>
        </w:rPr>
        <w:t>methods used in the industrial epidemics of addiction</w:t>
      </w:r>
      <w:r w:rsidR="00E35598" w:rsidRPr="00AB024F">
        <w:rPr>
          <w:rFonts w:cstheme="minorHAnsi"/>
        </w:rPr>
        <w:t xml:space="preserve"> are organized into the </w:t>
      </w:r>
      <w:r w:rsidR="00A21254" w:rsidRPr="00AB024F">
        <w:rPr>
          <w:rFonts w:cstheme="minorHAnsi"/>
        </w:rPr>
        <w:t>Five</w:t>
      </w:r>
      <w:r w:rsidR="00E35598" w:rsidRPr="00AB024F">
        <w:rPr>
          <w:rFonts w:cstheme="minorHAnsi"/>
        </w:rPr>
        <w:t xml:space="preserve"> A’s of an epidemic of addiction: </w:t>
      </w:r>
      <w:r w:rsidR="000F45D5" w:rsidRPr="00AB024F">
        <w:rPr>
          <w:rFonts w:cstheme="minorHAnsi"/>
        </w:rPr>
        <w:t xml:space="preserve"> </w:t>
      </w:r>
    </w:p>
    <w:p w14:paraId="29C55A15" w14:textId="77777777" w:rsidR="00AA1C03" w:rsidRPr="00AB024F" w:rsidRDefault="000F45D5" w:rsidP="00AA1C03">
      <w:pPr>
        <w:pStyle w:val="ListParagraph"/>
        <w:numPr>
          <w:ilvl w:val="0"/>
          <w:numId w:val="1"/>
        </w:numPr>
        <w:rPr>
          <w:rFonts w:cstheme="minorHAnsi"/>
        </w:rPr>
      </w:pPr>
      <w:r w:rsidRPr="00AB024F">
        <w:rPr>
          <w:rFonts w:cstheme="minorHAnsi"/>
        </w:rPr>
        <w:t xml:space="preserve">Addictive properties in </w:t>
      </w:r>
      <w:r w:rsidR="0046494E" w:rsidRPr="00AB024F">
        <w:rPr>
          <w:rFonts w:cstheme="minorHAnsi"/>
        </w:rPr>
        <w:t>the substances</w:t>
      </w:r>
      <w:r w:rsidR="00AA1C03" w:rsidRPr="00AB024F">
        <w:rPr>
          <w:rFonts w:cstheme="minorHAnsi"/>
        </w:rPr>
        <w:t xml:space="preserve"> being marketed</w:t>
      </w:r>
      <w:r w:rsidR="0046494E" w:rsidRPr="00AB024F">
        <w:rPr>
          <w:rFonts w:cstheme="minorHAnsi"/>
        </w:rPr>
        <w:t xml:space="preserve">, </w:t>
      </w:r>
    </w:p>
    <w:p w14:paraId="131DA57C" w14:textId="77777777" w:rsidR="00AA1C03" w:rsidRPr="00AB024F" w:rsidRDefault="00AA1C03" w:rsidP="00E35598">
      <w:pPr>
        <w:pStyle w:val="ListParagraph"/>
        <w:numPr>
          <w:ilvl w:val="0"/>
          <w:numId w:val="1"/>
        </w:numPr>
        <w:rPr>
          <w:rFonts w:cstheme="minorHAnsi"/>
        </w:rPr>
      </w:pPr>
      <w:r w:rsidRPr="00AB024F">
        <w:rPr>
          <w:rFonts w:cstheme="minorHAnsi"/>
        </w:rPr>
        <w:t xml:space="preserve">Advertising </w:t>
      </w:r>
      <w:r w:rsidR="00AB0171" w:rsidRPr="00AB024F">
        <w:rPr>
          <w:rFonts w:cstheme="minorHAnsi"/>
        </w:rPr>
        <w:t xml:space="preserve">campaigns to </w:t>
      </w:r>
      <w:r w:rsidRPr="00AB024F">
        <w:rPr>
          <w:rFonts w:cstheme="minorHAnsi"/>
        </w:rPr>
        <w:t xml:space="preserve">create repeat exposure and </w:t>
      </w:r>
      <w:r w:rsidR="0046494E" w:rsidRPr="00AB024F">
        <w:rPr>
          <w:rFonts w:cstheme="minorHAnsi"/>
        </w:rPr>
        <w:t>h</w:t>
      </w:r>
      <w:r w:rsidR="00B26180" w:rsidRPr="00AB024F">
        <w:rPr>
          <w:rFonts w:cstheme="minorHAnsi"/>
        </w:rPr>
        <w:t>eighten</w:t>
      </w:r>
      <w:r w:rsidR="00AB0171" w:rsidRPr="00AB024F">
        <w:rPr>
          <w:rFonts w:cstheme="minorHAnsi"/>
        </w:rPr>
        <w:t xml:space="preserve"> </w:t>
      </w:r>
      <w:r w:rsidRPr="00AB024F">
        <w:rPr>
          <w:rFonts w:cstheme="minorHAnsi"/>
        </w:rPr>
        <w:t xml:space="preserve">addictive </w:t>
      </w:r>
      <w:r w:rsidR="0046494E" w:rsidRPr="00AB024F">
        <w:rPr>
          <w:rFonts w:cstheme="minorHAnsi"/>
        </w:rPr>
        <w:t>n</w:t>
      </w:r>
      <w:r w:rsidR="00B26180" w:rsidRPr="00AB024F">
        <w:rPr>
          <w:rFonts w:cstheme="minorHAnsi"/>
        </w:rPr>
        <w:t>euro-anomali</w:t>
      </w:r>
      <w:r w:rsidR="000F45D5" w:rsidRPr="00AB024F">
        <w:rPr>
          <w:rFonts w:cstheme="minorHAnsi"/>
        </w:rPr>
        <w:t>es</w:t>
      </w:r>
      <w:r w:rsidRPr="00AB024F">
        <w:rPr>
          <w:rFonts w:cstheme="minorHAnsi"/>
        </w:rPr>
        <w:t xml:space="preserve"> </w:t>
      </w:r>
      <w:r w:rsidR="00AB0171" w:rsidRPr="00AB024F">
        <w:rPr>
          <w:rFonts w:cstheme="minorHAnsi"/>
        </w:rPr>
        <w:t>such as cue-reactivity and cognitive impairment</w:t>
      </w:r>
      <w:r w:rsidR="00727A6A" w:rsidRPr="00AB024F">
        <w:rPr>
          <w:rFonts w:cstheme="minorHAnsi"/>
        </w:rPr>
        <w:t>.</w:t>
      </w:r>
    </w:p>
    <w:p w14:paraId="73622EF4" w14:textId="77777777" w:rsidR="00727A6A" w:rsidRPr="00AB024F" w:rsidRDefault="001F54E4" w:rsidP="00727A6A">
      <w:pPr>
        <w:pStyle w:val="ListParagraph"/>
        <w:numPr>
          <w:ilvl w:val="0"/>
          <w:numId w:val="1"/>
        </w:numPr>
        <w:rPr>
          <w:rFonts w:cstheme="minorHAnsi"/>
        </w:rPr>
      </w:pPr>
      <w:r w:rsidRPr="00AB024F">
        <w:rPr>
          <w:rFonts w:cstheme="minorHAnsi"/>
        </w:rPr>
        <w:t>A</w:t>
      </w:r>
      <w:r w:rsidR="00727A6A" w:rsidRPr="00AB024F">
        <w:rPr>
          <w:rFonts w:cstheme="minorHAnsi"/>
        </w:rPr>
        <w:t>vailability.</w:t>
      </w:r>
    </w:p>
    <w:p w14:paraId="18B04D97" w14:textId="77777777" w:rsidR="00E35598" w:rsidRPr="00AB024F" w:rsidRDefault="00727A6A" w:rsidP="00727A6A">
      <w:pPr>
        <w:pStyle w:val="ListParagraph"/>
        <w:numPr>
          <w:ilvl w:val="0"/>
          <w:numId w:val="1"/>
        </w:numPr>
        <w:rPr>
          <w:rFonts w:cstheme="minorHAnsi"/>
        </w:rPr>
      </w:pPr>
      <w:r w:rsidRPr="00AB024F">
        <w:rPr>
          <w:rFonts w:cstheme="minorHAnsi"/>
        </w:rPr>
        <w:t>Affordability to provide consistent access and support the development of the addiction.</w:t>
      </w:r>
      <w:r w:rsidR="00E35598" w:rsidRPr="00AB024F">
        <w:rPr>
          <w:rFonts w:cstheme="minorHAnsi"/>
        </w:rPr>
        <w:t xml:space="preserve"> </w:t>
      </w:r>
    </w:p>
    <w:p w14:paraId="3E9D5294" w14:textId="77777777" w:rsidR="00727A6A" w:rsidRPr="00AB024F" w:rsidRDefault="00E35598" w:rsidP="00727A6A">
      <w:pPr>
        <w:pStyle w:val="ListParagraph"/>
        <w:numPr>
          <w:ilvl w:val="0"/>
          <w:numId w:val="1"/>
        </w:numPr>
        <w:rPr>
          <w:rFonts w:cstheme="minorHAnsi"/>
        </w:rPr>
      </w:pPr>
      <w:r w:rsidRPr="00AB024F">
        <w:rPr>
          <w:rFonts w:cstheme="minorHAnsi"/>
        </w:rPr>
        <w:t>Age of onset in the youngest possible user.</w:t>
      </w:r>
    </w:p>
    <w:p w14:paraId="3475BE80" w14:textId="77777777" w:rsidR="00B26180" w:rsidRPr="00AB024F" w:rsidRDefault="00AB0171" w:rsidP="00B26180">
      <w:pPr>
        <w:rPr>
          <w:rFonts w:cstheme="minorHAnsi"/>
        </w:rPr>
      </w:pPr>
      <w:r w:rsidRPr="00AB024F">
        <w:rPr>
          <w:rFonts w:cstheme="minorHAnsi"/>
        </w:rPr>
        <w:t>Understanding how these practices create addiction can inform the treatment of addictive overeating.</w:t>
      </w:r>
    </w:p>
    <w:p w14:paraId="2419F9F6" w14:textId="77777777" w:rsidR="00B26180" w:rsidRPr="00AB024F" w:rsidRDefault="00B26180" w:rsidP="00B26180">
      <w:pPr>
        <w:rPr>
          <w:rFonts w:cstheme="minorHAnsi"/>
        </w:rPr>
      </w:pPr>
      <w:r w:rsidRPr="00AB024F">
        <w:rPr>
          <w:rFonts w:cstheme="minorHAnsi"/>
          <w:b/>
          <w:i/>
        </w:rPr>
        <w:t>Discussion</w:t>
      </w:r>
      <w:r w:rsidRPr="00AB024F">
        <w:rPr>
          <w:rFonts w:cstheme="minorHAnsi"/>
        </w:rPr>
        <w:t>: By unde</w:t>
      </w:r>
      <w:r w:rsidR="00AB0171" w:rsidRPr="00AB024F">
        <w:rPr>
          <w:rFonts w:cstheme="minorHAnsi"/>
        </w:rPr>
        <w:t>rstanding the dynamics of epidemics of industrial addiction</w:t>
      </w:r>
      <w:r w:rsidRPr="00AB024F">
        <w:rPr>
          <w:rFonts w:cstheme="minorHAnsi"/>
        </w:rPr>
        <w:t xml:space="preserve">, practitioners can focus treatment approaches for chronic overeating to specifically counter </w:t>
      </w:r>
      <w:r w:rsidR="00AB0171" w:rsidRPr="00AB024F">
        <w:rPr>
          <w:rFonts w:cstheme="minorHAnsi"/>
        </w:rPr>
        <w:t>addictive</w:t>
      </w:r>
      <w:r w:rsidRPr="00AB024F">
        <w:rPr>
          <w:rFonts w:cstheme="minorHAnsi"/>
        </w:rPr>
        <w:t xml:space="preserve"> marketing practices. </w:t>
      </w:r>
      <w:r w:rsidR="00022427" w:rsidRPr="00AB024F">
        <w:rPr>
          <w:rFonts w:cstheme="minorHAnsi"/>
        </w:rPr>
        <w:t xml:space="preserve">(1) </w:t>
      </w:r>
      <w:r w:rsidRPr="00AB024F">
        <w:rPr>
          <w:rFonts w:cstheme="minorHAnsi"/>
        </w:rPr>
        <w:t>The first is addictive properties in processed foods which is used by the food industry to create obsession and cravings. This finding supports classic abstinence</w:t>
      </w:r>
      <w:r w:rsidR="00AA1C03" w:rsidRPr="00AB024F">
        <w:rPr>
          <w:rFonts w:cstheme="minorHAnsi"/>
        </w:rPr>
        <w:t xml:space="preserve"> guidelines</w:t>
      </w:r>
      <w:r w:rsidRPr="00AB024F">
        <w:rPr>
          <w:rFonts w:cstheme="minorHAnsi"/>
        </w:rPr>
        <w:t xml:space="preserve"> as found in recovery from </w:t>
      </w:r>
      <w:r w:rsidR="00AA1C03" w:rsidRPr="00AB024F">
        <w:rPr>
          <w:rFonts w:cstheme="minorHAnsi"/>
        </w:rPr>
        <w:t>drug addiction.</w:t>
      </w:r>
      <w:r w:rsidRPr="00AB024F">
        <w:rPr>
          <w:rFonts w:cstheme="minorHAnsi"/>
        </w:rPr>
        <w:t xml:space="preserve"> </w:t>
      </w:r>
      <w:r w:rsidR="00F27867" w:rsidRPr="00AB024F">
        <w:rPr>
          <w:rFonts w:cstheme="minorHAnsi"/>
        </w:rPr>
        <w:t xml:space="preserve">(2) </w:t>
      </w:r>
      <w:r w:rsidRPr="00AB024F">
        <w:rPr>
          <w:rFonts w:cstheme="minorHAnsi"/>
        </w:rPr>
        <w:t>Th</w:t>
      </w:r>
      <w:r w:rsidR="008F7A8F" w:rsidRPr="00AB024F">
        <w:rPr>
          <w:rFonts w:cstheme="minorHAnsi"/>
        </w:rPr>
        <w:t>e second is heightened cue-</w:t>
      </w:r>
      <w:r w:rsidRPr="00AB024F">
        <w:rPr>
          <w:rFonts w:cstheme="minorHAnsi"/>
        </w:rPr>
        <w:t>reactivity</w:t>
      </w:r>
      <w:r w:rsidR="00AB0171" w:rsidRPr="00AB024F">
        <w:rPr>
          <w:rFonts w:cstheme="minorHAnsi"/>
        </w:rPr>
        <w:t xml:space="preserve"> and cognitive impairment</w:t>
      </w:r>
      <w:r w:rsidRPr="00AB024F">
        <w:rPr>
          <w:rFonts w:cstheme="minorHAnsi"/>
        </w:rPr>
        <w:t xml:space="preserve"> which </w:t>
      </w:r>
      <w:r w:rsidR="00BC273C" w:rsidRPr="00AB024F">
        <w:rPr>
          <w:rFonts w:cstheme="minorHAnsi"/>
        </w:rPr>
        <w:t>is associated with</w:t>
      </w:r>
      <w:r w:rsidR="00AB0171" w:rsidRPr="00AB024F">
        <w:rPr>
          <w:rFonts w:cstheme="minorHAnsi"/>
        </w:rPr>
        <w:t xml:space="preserve"> repeat exposure</w:t>
      </w:r>
      <w:r w:rsidR="00727A6A" w:rsidRPr="00AB024F">
        <w:rPr>
          <w:rFonts w:cstheme="minorHAnsi"/>
        </w:rPr>
        <w:t xml:space="preserve"> to advertising</w:t>
      </w:r>
      <w:r w:rsidRPr="00AB024F">
        <w:rPr>
          <w:rFonts w:cstheme="minorHAnsi"/>
        </w:rPr>
        <w:t>. Cue avo</w:t>
      </w:r>
      <w:r w:rsidR="00AB0171" w:rsidRPr="00AB024F">
        <w:rPr>
          <w:rFonts w:cstheme="minorHAnsi"/>
        </w:rPr>
        <w:t xml:space="preserve">idance, </w:t>
      </w:r>
      <w:r w:rsidR="00EE532F" w:rsidRPr="00AB024F">
        <w:rPr>
          <w:rFonts w:cstheme="minorHAnsi"/>
        </w:rPr>
        <w:t>cognitive restoration</w:t>
      </w:r>
      <w:r w:rsidR="00AB0171" w:rsidRPr="00AB024F">
        <w:rPr>
          <w:rFonts w:cstheme="minorHAnsi"/>
        </w:rPr>
        <w:t xml:space="preserve">, and self-calming are the recovery practices that would help </w:t>
      </w:r>
      <w:r w:rsidR="00BC273C" w:rsidRPr="00AB024F">
        <w:rPr>
          <w:rFonts w:cstheme="minorHAnsi"/>
        </w:rPr>
        <w:t xml:space="preserve">counteract </w:t>
      </w:r>
      <w:r w:rsidR="00AB0171" w:rsidRPr="00AB024F">
        <w:rPr>
          <w:rFonts w:cstheme="minorHAnsi"/>
        </w:rPr>
        <w:t xml:space="preserve">addictive </w:t>
      </w:r>
      <w:proofErr w:type="gramStart"/>
      <w:r w:rsidR="00AB0171" w:rsidRPr="00AB024F">
        <w:rPr>
          <w:rFonts w:cstheme="minorHAnsi"/>
        </w:rPr>
        <w:t>neuro-adaptations</w:t>
      </w:r>
      <w:proofErr w:type="gramEnd"/>
      <w:r w:rsidR="00EE532F" w:rsidRPr="00AB024F">
        <w:rPr>
          <w:rFonts w:cstheme="minorHAnsi"/>
        </w:rPr>
        <w:t xml:space="preserve">. </w:t>
      </w:r>
      <w:r w:rsidRPr="00AB024F">
        <w:rPr>
          <w:rFonts w:cstheme="minorHAnsi"/>
        </w:rPr>
        <w:t xml:space="preserve"> </w:t>
      </w:r>
      <w:r w:rsidR="00E35598" w:rsidRPr="00AB024F">
        <w:rPr>
          <w:rFonts w:cstheme="minorHAnsi"/>
        </w:rPr>
        <w:t>(3</w:t>
      </w:r>
      <w:r w:rsidR="00727A6A" w:rsidRPr="00AB024F">
        <w:rPr>
          <w:rFonts w:cstheme="minorHAnsi"/>
        </w:rPr>
        <w:t>) Increased affordability to improve consistent access can be countered with education about inexpensive w</w:t>
      </w:r>
      <w:r w:rsidR="00E35598" w:rsidRPr="00AB024F">
        <w:rPr>
          <w:rFonts w:cstheme="minorHAnsi"/>
        </w:rPr>
        <w:t xml:space="preserve">ay to make </w:t>
      </w:r>
      <w:r w:rsidR="00E35598" w:rsidRPr="00AB024F">
        <w:rPr>
          <w:rFonts w:cstheme="minorHAnsi"/>
        </w:rPr>
        <w:lastRenderedPageBreak/>
        <w:t>unprocessed meals. (4</w:t>
      </w:r>
      <w:r w:rsidR="00727A6A" w:rsidRPr="00AB024F">
        <w:rPr>
          <w:rFonts w:cstheme="minorHAnsi"/>
        </w:rPr>
        <w:t>) Increased availability can be countered by teaching routines for batch cooking of non-addictive foods.</w:t>
      </w:r>
      <w:r w:rsidR="00E35598" w:rsidRPr="00AB024F">
        <w:rPr>
          <w:rFonts w:cstheme="minorHAnsi"/>
        </w:rPr>
        <w:t xml:space="preserve"> (5) The last finding concerns the epidemic of diet-related problems in children. There is evidence that the food industry targets children and thus practitioners could benefit from including clients’ children in treatment plans.</w:t>
      </w:r>
    </w:p>
    <w:p w14:paraId="13971475" w14:textId="77777777" w:rsidR="00B26180" w:rsidRPr="00AB024F" w:rsidRDefault="00B26180" w:rsidP="00B26180">
      <w:pPr>
        <w:rPr>
          <w:rFonts w:cstheme="minorHAnsi"/>
        </w:rPr>
      </w:pPr>
      <w:r w:rsidRPr="00AB024F">
        <w:rPr>
          <w:rFonts w:cstheme="minorHAnsi"/>
          <w:b/>
          <w:i/>
        </w:rPr>
        <w:t>Conclusion</w:t>
      </w:r>
      <w:r w:rsidRPr="00AB024F">
        <w:rPr>
          <w:rFonts w:cstheme="minorHAnsi"/>
        </w:rPr>
        <w:t>: Incorporating the evidence for</w:t>
      </w:r>
      <w:r w:rsidR="00BC273C" w:rsidRPr="00AB024F">
        <w:rPr>
          <w:rFonts w:cstheme="minorHAnsi"/>
        </w:rPr>
        <w:t xml:space="preserve"> an</w:t>
      </w:r>
      <w:r w:rsidRPr="00AB024F">
        <w:rPr>
          <w:rFonts w:cstheme="minorHAnsi"/>
        </w:rPr>
        <w:t xml:space="preserve"> </w:t>
      </w:r>
      <w:r w:rsidR="00AB0171" w:rsidRPr="00AB024F">
        <w:rPr>
          <w:rFonts w:cstheme="minorHAnsi"/>
        </w:rPr>
        <w:t>industrial epidemic of</w:t>
      </w:r>
      <w:r w:rsidRPr="00AB024F">
        <w:rPr>
          <w:rFonts w:cstheme="minorHAnsi"/>
        </w:rPr>
        <w:t xml:space="preserve"> </w:t>
      </w:r>
      <w:r w:rsidR="00324F39" w:rsidRPr="00AB024F">
        <w:rPr>
          <w:rFonts w:cstheme="minorHAnsi"/>
        </w:rPr>
        <w:t>PFA</w:t>
      </w:r>
      <w:r w:rsidRPr="00AB024F">
        <w:rPr>
          <w:rFonts w:cstheme="minorHAnsi"/>
        </w:rPr>
        <w:t xml:space="preserve"> into treatment principles for </w:t>
      </w:r>
      <w:r w:rsidR="00AB0171" w:rsidRPr="00AB024F">
        <w:rPr>
          <w:rFonts w:cstheme="minorHAnsi"/>
        </w:rPr>
        <w:t>addictive over</w:t>
      </w:r>
      <w:r w:rsidRPr="00AB024F">
        <w:rPr>
          <w:rFonts w:cstheme="minorHAnsi"/>
        </w:rPr>
        <w:t>eating could</w:t>
      </w:r>
      <w:r w:rsidR="00E35598" w:rsidRPr="00AB024F">
        <w:rPr>
          <w:rFonts w:cstheme="minorHAnsi"/>
        </w:rPr>
        <w:t xml:space="preserve"> focus treatment,</w:t>
      </w:r>
      <w:r w:rsidRPr="00AB024F">
        <w:rPr>
          <w:rFonts w:cstheme="minorHAnsi"/>
        </w:rPr>
        <w:t xml:space="preserve"> improve outcomes</w:t>
      </w:r>
      <w:r w:rsidR="00E35598" w:rsidRPr="00AB024F">
        <w:rPr>
          <w:rFonts w:cstheme="minorHAnsi"/>
        </w:rPr>
        <w:t>,</w:t>
      </w:r>
      <w:r w:rsidRPr="00AB024F">
        <w:rPr>
          <w:rFonts w:cstheme="minorHAnsi"/>
        </w:rPr>
        <w:t xml:space="preserve"> and stem the tide of the obesity epidemic.</w:t>
      </w:r>
    </w:p>
    <w:p w14:paraId="25F887ED" w14:textId="77777777" w:rsidR="007971CF" w:rsidRPr="00AB024F" w:rsidRDefault="00EE532F">
      <w:pPr>
        <w:rPr>
          <w:rFonts w:cstheme="minorHAnsi"/>
          <w:b/>
        </w:rPr>
      </w:pPr>
      <w:r w:rsidRPr="00AB024F">
        <w:rPr>
          <w:rFonts w:cstheme="minorHAnsi"/>
          <w:b/>
        </w:rPr>
        <w:t>BACKGROUND</w:t>
      </w:r>
    </w:p>
    <w:p w14:paraId="4A834426" w14:textId="77777777" w:rsidR="00D02C5A" w:rsidRPr="00AB024F" w:rsidRDefault="00D02C5A">
      <w:pPr>
        <w:rPr>
          <w:rFonts w:cstheme="minorHAnsi"/>
        </w:rPr>
      </w:pPr>
      <w:r w:rsidRPr="00AB024F">
        <w:rPr>
          <w:rFonts w:cstheme="minorHAnsi"/>
        </w:rPr>
        <w:t xml:space="preserve">The field of food addiction and its role in the development of an industrial epidemic of addiction has grown substantially </w:t>
      </w:r>
      <w:r w:rsidR="00342ACF" w:rsidRPr="00AB024F">
        <w:rPr>
          <w:rFonts w:cstheme="minorHAnsi"/>
        </w:rPr>
        <w:t>since the mid-</w:t>
      </w:r>
      <w:r w:rsidR="00955484" w:rsidRPr="00AB024F">
        <w:rPr>
          <w:rFonts w:cstheme="minorHAnsi"/>
        </w:rPr>
        <w:t>1990s.  The developmen</w:t>
      </w:r>
      <w:r w:rsidR="00342ACF" w:rsidRPr="00AB024F">
        <w:rPr>
          <w:rFonts w:cstheme="minorHAnsi"/>
        </w:rPr>
        <w:t>t of neuro-imaging technology h</w:t>
      </w:r>
      <w:r w:rsidR="00955484" w:rsidRPr="00AB024F">
        <w:rPr>
          <w:rFonts w:cstheme="minorHAnsi"/>
        </w:rPr>
        <w:t>as led to understanding the neuro-anomalies created by repeated exposure to cues for, and use of addictive substances</w:t>
      </w:r>
      <w:r w:rsidR="00342ACF" w:rsidRPr="00AB024F">
        <w:rPr>
          <w:rFonts w:cstheme="minorHAnsi"/>
        </w:rPr>
        <w:t xml:space="preserve"> </w:t>
      </w:r>
      <w:r w:rsidR="00342ACF" w:rsidRPr="00AB024F">
        <w:rPr>
          <w:rFonts w:cstheme="minorHAnsi"/>
        </w:rPr>
        <w:fldChar w:fldCharType="begin"/>
      </w:r>
      <w:r w:rsidR="009D5EEE">
        <w:rPr>
          <w:rFonts w:cstheme="minorHAnsi"/>
        </w:rPr>
        <w:instrText xml:space="preserve"> ADDIN EN.CITE &lt;EndNote&gt;&lt;Cite&gt;&lt;Author&gt;Volkow&lt;/Author&gt;&lt;Year&gt;2016&lt;/Year&gt;&lt;RecNum&gt;5466&lt;/RecNum&gt;&lt;DisplayText&gt;[1]&lt;/DisplayText&gt;&lt;record&gt;&lt;rec-number&gt;5466&lt;/rec-number&gt;&lt;foreign-keys&gt;&lt;key app="EN" db-id="rpzswxppg9r2psefwerp52ak5e0fxparzfer" timestamp="1533319761"&gt;5466&lt;/key&gt;&lt;/foreign-keys&gt;&lt;ref-type name="Journal Article"&gt;17&lt;/ref-type&gt;&lt;contributors&gt;&lt;authors&gt;&lt;author&gt;Volkow, N. D.&lt;/author&gt;&lt;author&gt;Koob, G. F.&lt;/author&gt;&lt;author&gt;McLellan, A. T.&lt;/author&gt;&lt;/authors&gt;&lt;/contributors&gt;&lt;titles&gt;&lt;title&gt;Neurobiologic Advances from the Brain Disease Model of Addiction&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63-71&lt;/pages&gt;&lt;volume&gt;374&lt;/volume&gt;&lt;number&gt;4&lt;/number&gt;&lt;edition&gt;2016/01/28&lt;/edition&gt;&lt;keywords&gt;&lt;keyword&gt;Brain Diseases/*physiopathology&lt;/keyword&gt;&lt;keyword&gt;Humans&lt;/keyword&gt;&lt;keyword&gt;*Models, Neurological&lt;/keyword&gt;&lt;keyword&gt;Substance Withdrawal Syndrome/physiopathology&lt;/keyword&gt;&lt;keyword&gt;Substance-Related Disorders/*physiopathology/psychology&lt;/keyword&gt;&lt;/keywords&gt;&lt;dates&gt;&lt;year&gt;2016&lt;/year&gt;&lt;pub-dates&gt;&lt;date&gt;Jan 28&lt;/date&gt;&lt;/pub-dates&gt;&lt;/dates&gt;&lt;isbn&gt;0028-4793&lt;/isbn&gt;&lt;accession-num&gt;26816013&lt;/accession-num&gt;&lt;urls&gt;&lt;/urls&gt;&lt;electronic-resource-num&gt;10.1056/NEJMra1511480&lt;/electronic-resource-num&gt;&lt;remote-database-provider&gt;NLM&lt;/remote-database-provider&gt;&lt;language&gt;eng&lt;/language&gt;&lt;/record&gt;&lt;/Cite&gt;&lt;/EndNote&gt;</w:instrText>
      </w:r>
      <w:r w:rsidR="00342ACF" w:rsidRPr="00AB024F">
        <w:rPr>
          <w:rFonts w:cstheme="minorHAnsi"/>
        </w:rPr>
        <w:fldChar w:fldCharType="separate"/>
      </w:r>
      <w:r w:rsidR="00AE7AAD" w:rsidRPr="00AB024F">
        <w:rPr>
          <w:rFonts w:cstheme="minorHAnsi"/>
          <w:noProof/>
        </w:rPr>
        <w:t>[1]</w:t>
      </w:r>
      <w:r w:rsidR="00342ACF" w:rsidRPr="00AB024F">
        <w:rPr>
          <w:rFonts w:cstheme="minorHAnsi"/>
        </w:rPr>
        <w:fldChar w:fldCharType="end"/>
      </w:r>
      <w:r w:rsidR="00955484" w:rsidRPr="00AB024F">
        <w:rPr>
          <w:rFonts w:cstheme="minorHAnsi"/>
        </w:rPr>
        <w:t>. These findings have given rise to the disease model of drug addiction which in turn helps bridge addictive marketing practices of processed food to chronic overeating</w:t>
      </w:r>
      <w:r w:rsidR="006B1C1F" w:rsidRPr="00AB024F">
        <w:rPr>
          <w:rFonts w:cstheme="minorHAnsi"/>
        </w:rPr>
        <w:t xml:space="preserve"> </w:t>
      </w:r>
      <w:r w:rsidR="006B1C1F" w:rsidRPr="00AB024F">
        <w:rPr>
          <w:rFonts w:cstheme="minorHAnsi"/>
        </w:rPr>
        <w:fldChar w:fldCharType="begin">
          <w:fldData xml:space="preserve">PEVuZE5vdGU+PENpdGU+PEF1dGhvcj5DYXJ0ZXI8L0F1dGhvcj48WWVhcj4yMDE2PC9ZZWFyPjxS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</w:fldData>
        </w:fldChar>
      </w:r>
      <w:r w:rsidR="009D5EEE">
        <w:rPr>
          <w:rFonts w:cstheme="minorHAnsi"/>
        </w:rPr>
        <w:instrText xml:space="preserve"> ADDIN EN.CITE </w:instrText>
      </w:r>
      <w:r w:rsidR="009D5EEE">
        <w:rPr>
          <w:rFonts w:cstheme="minorHAnsi"/>
        </w:rPr>
        <w:fldChar w:fldCharType="begin">
          <w:fldData xml:space="preserve">PEVuZE5vdGU+PENpdGU+PEF1dGhvcj5DYXJ0ZXI8L0F1dGhvcj48WWVhcj4yMDE2PC9ZZWFyPjxS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</w:fldData>
        </w:fldChar>
      </w:r>
      <w:r w:rsidR="009D5EEE">
        <w:rPr>
          <w:rFonts w:cstheme="minorHAnsi"/>
        </w:rPr>
        <w:instrText xml:space="preserve"> ADDIN EN.CITE.DATA </w:instrText>
      </w:r>
      <w:r w:rsidR="009D5EEE">
        <w:rPr>
          <w:rFonts w:cstheme="minorHAnsi"/>
        </w:rPr>
      </w:r>
      <w:r w:rsidR="009D5EEE">
        <w:rPr>
          <w:rFonts w:cstheme="minorHAnsi"/>
        </w:rPr>
        <w:fldChar w:fldCharType="end"/>
      </w:r>
      <w:r w:rsidR="006B1C1F" w:rsidRPr="00AB024F">
        <w:rPr>
          <w:rFonts w:cstheme="minorHAnsi"/>
        </w:rPr>
      </w:r>
      <w:r w:rsidR="006B1C1F" w:rsidRPr="00AB024F">
        <w:rPr>
          <w:rFonts w:cstheme="minorHAnsi"/>
        </w:rPr>
        <w:fldChar w:fldCharType="separate"/>
      </w:r>
      <w:r w:rsidR="00AE7AAD" w:rsidRPr="00AB024F">
        <w:rPr>
          <w:rFonts w:cstheme="minorHAnsi"/>
          <w:noProof/>
        </w:rPr>
        <w:t>[2]</w:t>
      </w:r>
      <w:r w:rsidR="006B1C1F" w:rsidRPr="00AB024F">
        <w:rPr>
          <w:rFonts w:cstheme="minorHAnsi"/>
        </w:rPr>
        <w:fldChar w:fldCharType="end"/>
      </w:r>
      <w:r w:rsidR="00955484" w:rsidRPr="00AB024F">
        <w:rPr>
          <w:rFonts w:cstheme="minorHAnsi"/>
        </w:rPr>
        <w:t xml:space="preserve">. </w:t>
      </w:r>
    </w:p>
    <w:p w14:paraId="28DA305C" w14:textId="77777777" w:rsidR="008908FB" w:rsidRPr="00AB024F" w:rsidRDefault="00EE532F" w:rsidP="001E4731">
      <w:pPr>
        <w:ind w:firstLine="432"/>
        <w:rPr>
          <w:rFonts w:cstheme="minorHAnsi"/>
        </w:rPr>
      </w:pPr>
      <w:r w:rsidRPr="00AB024F">
        <w:rPr>
          <w:rFonts w:cstheme="minorHAnsi"/>
        </w:rPr>
        <w:t>Since the 19</w:t>
      </w:r>
      <w:r w:rsidR="007D6DD0" w:rsidRPr="00AB024F">
        <w:rPr>
          <w:rFonts w:cstheme="minorHAnsi"/>
        </w:rPr>
        <w:t>7</w:t>
      </w:r>
      <w:r w:rsidRPr="00AB024F">
        <w:rPr>
          <w:rFonts w:cstheme="minorHAnsi"/>
        </w:rPr>
        <w:t>0s, research has been published showing addictive properties for particular processed foods</w:t>
      </w:r>
      <w:r w:rsidR="008908FB" w:rsidRPr="00AB024F">
        <w:rPr>
          <w:rFonts w:cstheme="minorHAnsi"/>
        </w:rPr>
        <w:t xml:space="preserve"> </w:t>
      </w:r>
      <w:r w:rsidR="008908FB" w:rsidRPr="00AB024F">
        <w:rPr>
          <w:rFonts w:cstheme="minorHAnsi"/>
        </w:rPr>
        <w:fldChar w:fldCharType="begin">
          <w:fldData xml:space="preserve">PEVuZE5vdGU+PENpdGU+PEF1dGhvcj5aaW91ZHJvdTwvQXV0aG9yPjxZZWFyPjE5Nzk8L1llYXI+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</w:fldData>
        </w:fldChar>
      </w:r>
      <w:r w:rsidR="009D5EEE">
        <w:rPr>
          <w:rFonts w:cstheme="minorHAnsi"/>
        </w:rPr>
        <w:instrText xml:space="preserve"> ADDIN EN.CITE </w:instrText>
      </w:r>
      <w:r w:rsidR="009D5EEE">
        <w:rPr>
          <w:rFonts w:cstheme="minorHAnsi"/>
        </w:rPr>
        <w:fldChar w:fldCharType="begin">
          <w:fldData xml:space="preserve">PEVuZE5vdGU+PENpdGU+PEF1dGhvcj5aaW91ZHJvdTwvQXV0aG9yPjxZZWFyPjE5Nzk8L1llYXI+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</w:fldData>
        </w:fldChar>
      </w:r>
      <w:r w:rsidR="009D5EEE">
        <w:rPr>
          <w:rFonts w:cstheme="minorHAnsi"/>
        </w:rPr>
        <w:instrText xml:space="preserve"> ADDIN EN.CITE.DATA </w:instrText>
      </w:r>
      <w:r w:rsidR="009D5EEE">
        <w:rPr>
          <w:rFonts w:cstheme="minorHAnsi"/>
        </w:rPr>
      </w:r>
      <w:r w:rsidR="009D5EEE">
        <w:rPr>
          <w:rFonts w:cstheme="minorHAnsi"/>
        </w:rPr>
        <w:fldChar w:fldCharType="end"/>
      </w:r>
      <w:r w:rsidR="008908FB" w:rsidRPr="00AB024F">
        <w:rPr>
          <w:rFonts w:cstheme="minorHAnsi"/>
        </w:rPr>
      </w:r>
      <w:r w:rsidR="008908FB" w:rsidRPr="00AB024F">
        <w:rPr>
          <w:rFonts w:cstheme="minorHAnsi"/>
        </w:rPr>
        <w:fldChar w:fldCharType="separate"/>
      </w:r>
      <w:r w:rsidR="009D5EEE">
        <w:rPr>
          <w:rFonts w:cstheme="minorHAnsi"/>
          <w:noProof/>
        </w:rPr>
        <w:t>[3, 4]</w:t>
      </w:r>
      <w:r w:rsidR="008908FB" w:rsidRPr="00AB024F">
        <w:rPr>
          <w:rFonts w:cstheme="minorHAnsi"/>
        </w:rPr>
        <w:fldChar w:fldCharType="end"/>
      </w:r>
      <w:r w:rsidRPr="00AB024F">
        <w:rPr>
          <w:rFonts w:cstheme="minorHAnsi"/>
        </w:rPr>
        <w:t>. The published evidence has grown steadily over the years to include addictive properties for sugar</w:t>
      </w:r>
      <w:r w:rsidR="006B7407" w:rsidRPr="00AB024F">
        <w:rPr>
          <w:rFonts w:cstheme="minorHAnsi"/>
        </w:rPr>
        <w:t xml:space="preserve"> </w:t>
      </w:r>
      <w:r w:rsidR="006B7407" w:rsidRPr="00AB024F">
        <w:rPr>
          <w:rFonts w:cstheme="minorHAnsi"/>
        </w:rPr>
        <w:fldChar w:fldCharType="begin"/>
      </w:r>
      <w:r w:rsidR="009D5EEE">
        <w:rPr>
          <w:rFonts w:cstheme="minorHAnsi"/>
        </w:rPr>
        <w:instrText xml:space="preserve"> ADDIN EN.CITE &lt;EndNote&gt;&lt;Cite&gt;&lt;Author&gt;Avena&lt;/Author&gt;&lt;Year&gt;2008&lt;/Year&gt;&lt;RecNum&gt;1410&lt;/RecNum&gt;&lt;DisplayText&gt;[5]&lt;/DisplayText&gt;&lt;record&gt;&lt;rec-number&gt;1410&lt;/rec-number&gt;&lt;foreign-keys&gt;&lt;key app="EN" db-id="rpzswxppg9r2psefwerp52ak5e0fxparzfer" timestamp="1533317946"&gt;1410&lt;/key&gt;&lt;/foreign-keys&gt;&lt;ref-type name="Journal Article"&gt;17&lt;/ref-type&gt;&lt;contributors&gt;&lt;authors&gt;&lt;author&gt;Avena, N. M.&lt;/author&gt;&lt;author&gt;Rada, P.&lt;/author&gt;&lt;author&gt;Hoebel, B. G.&lt;/author&gt;&lt;/authors&gt;&lt;/contributors&gt;&lt;auth-address&gt;Department of Psychology, Princeton University, Princeton, NJ 08540, USA.&lt;/auth-address&gt;&lt;titles&gt;&lt;title&gt;Evidence for sugar addiction: behavioral and neurochemical effects of intermittent, excessive sugar intake&lt;/title&gt;&lt;secondary-title&gt;Neurosci Biobehav Rev&lt;/secondary-title&gt;&lt;/titles&gt;&lt;periodical&gt;&lt;full-title&gt;Neurosci Biobehav Rev&lt;/full-title&gt;&lt;abbr-1&gt;Neuroscience and biobehavioral reviews&lt;/abbr-1&gt;&lt;/periodical&gt;&lt;pages&gt;20-39&lt;/pages&gt;&lt;volume&gt;32&lt;/volume&gt;&lt;number&gt;1&lt;/number&gt;&lt;keywords&gt;&lt;keyword&gt;Animals&lt;/keyword&gt;&lt;keyword&gt;Behavior, Addictive/metabolism/*psychology&lt;/keyword&gt;&lt;keyword&gt;Brain/*metabolism&lt;/keyword&gt;&lt;keyword&gt;Disease Models, Animal&lt;/keyword&gt;&lt;keyword&gt;Eating/*psychology&lt;/keyword&gt;&lt;keyword&gt;Eating Disorders/metabolism/*psychology&lt;/keyword&gt;&lt;keyword&gt;Feeding Behavior&lt;/keyword&gt;&lt;keyword&gt;Humans&lt;/keyword&gt;&lt;keyword&gt;Rats&lt;/keyword&gt;&lt;keyword&gt;Self Administration/psychology&lt;/keyword&gt;&lt;keyword&gt;Substance-Related Disorders/metabolism/*psychology&lt;/keyword&gt;&lt;keyword&gt;Sucrose/*metabolism&lt;/keyword&gt;&lt;/keywords&gt;&lt;dates&gt;&lt;year&gt;2008&lt;/year&gt;&lt;/dates&gt;&lt;accession-num&gt;17617461&lt;/accession-num&gt;&lt;urls&gt;&lt;related-urls&gt;&lt;url&gt;http://www.ncbi.nlm.nih.gov/entrez/query.fcgi?cmd=Retrieve&amp;amp;db=PubMed&amp;amp;dopt=Citation&amp;amp;list_uids=17617461 &lt;/url&gt;&lt;/related-urls&gt;&lt;/urls&gt;&lt;research-notes&gt;both review neurpathway   This review summarizes evidence for sugar addiction in animal models and concludes that there is sufficient evidence in rat studies to support the existencne of sugar dependence. (Avena 2008)&lt;/research-notes&gt;&lt;/record&gt;&lt;/Cite&gt;&lt;/EndNote&gt;</w:instrText>
      </w:r>
      <w:r w:rsidR="006B7407" w:rsidRPr="00AB024F">
        <w:rPr>
          <w:rFonts w:cstheme="minorHAnsi"/>
        </w:rPr>
        <w:fldChar w:fldCharType="separate"/>
      </w:r>
      <w:r w:rsidR="009D5EEE">
        <w:rPr>
          <w:rFonts w:cstheme="minorHAnsi"/>
          <w:noProof/>
        </w:rPr>
        <w:t>[5]</w:t>
      </w:r>
      <w:r w:rsidR="006B7407" w:rsidRPr="00AB024F">
        <w:rPr>
          <w:rFonts w:cstheme="minorHAnsi"/>
        </w:rPr>
        <w:fldChar w:fldCharType="end"/>
      </w:r>
      <w:r w:rsidRPr="00AB024F">
        <w:rPr>
          <w:rFonts w:cstheme="minorHAnsi"/>
        </w:rPr>
        <w:t>, gluten</w:t>
      </w:r>
      <w:r w:rsidR="006B7407" w:rsidRPr="00AB024F">
        <w:rPr>
          <w:rFonts w:cstheme="minorHAnsi"/>
        </w:rPr>
        <w:t xml:space="preserve"> </w:t>
      </w:r>
      <w:r w:rsidR="006B7407" w:rsidRPr="00AB024F">
        <w:rPr>
          <w:rFonts w:cstheme="minorHAnsi"/>
        </w:rPr>
        <w:fldChar w:fldCharType="begin">
          <w:fldData xml:space="preserve">PEVuZE5vdGU+PENpdGU+PEF1dGhvcj5QcnVpbWJvb208L0F1dGhvcj48WWVhcj4yMDE1PC9ZZWFy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=
</w:fldData>
        </w:fldChar>
      </w:r>
      <w:r w:rsidR="009D5EEE">
        <w:rPr>
          <w:rFonts w:cstheme="minorHAnsi"/>
        </w:rPr>
        <w:instrText xml:space="preserve"> ADDIN EN.CITE </w:instrText>
      </w:r>
      <w:r w:rsidR="009D5EEE">
        <w:rPr>
          <w:rFonts w:cstheme="minorHAnsi"/>
        </w:rPr>
        <w:fldChar w:fldCharType="begin">
          <w:fldData xml:space="preserve">PEVuZE5vdGU+PENpdGU+PEF1dGhvcj5QcnVpbWJvb208L0F1dGhvcj48WWVhcj4yMDE1PC9ZZWFy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=
</w:fldData>
        </w:fldChar>
      </w:r>
      <w:r w:rsidR="009D5EEE">
        <w:rPr>
          <w:rFonts w:cstheme="minorHAnsi"/>
        </w:rPr>
        <w:instrText xml:space="preserve"> ADDIN EN.CITE.DATA </w:instrText>
      </w:r>
      <w:r w:rsidR="009D5EEE">
        <w:rPr>
          <w:rFonts w:cstheme="minorHAnsi"/>
        </w:rPr>
      </w:r>
      <w:r w:rsidR="009D5EEE">
        <w:rPr>
          <w:rFonts w:cstheme="minorHAnsi"/>
        </w:rPr>
        <w:fldChar w:fldCharType="end"/>
      </w:r>
      <w:r w:rsidR="006B7407" w:rsidRPr="00AB024F">
        <w:rPr>
          <w:rFonts w:cstheme="minorHAnsi"/>
        </w:rPr>
      </w:r>
      <w:r w:rsidR="006B7407" w:rsidRPr="00AB024F">
        <w:rPr>
          <w:rFonts w:cstheme="minorHAnsi"/>
        </w:rPr>
        <w:fldChar w:fldCharType="separate"/>
      </w:r>
      <w:r w:rsidR="009D5EEE">
        <w:rPr>
          <w:rFonts w:cstheme="minorHAnsi"/>
          <w:noProof/>
        </w:rPr>
        <w:t>[6]</w:t>
      </w:r>
      <w:r w:rsidR="006B7407" w:rsidRPr="00AB024F">
        <w:rPr>
          <w:rFonts w:cstheme="minorHAnsi"/>
        </w:rPr>
        <w:fldChar w:fldCharType="end"/>
      </w:r>
      <w:r w:rsidRPr="00AB024F">
        <w:rPr>
          <w:rFonts w:cstheme="minorHAnsi"/>
        </w:rPr>
        <w:t>, dairy</w:t>
      </w:r>
      <w:r w:rsidR="006B7407" w:rsidRPr="00AB024F">
        <w:rPr>
          <w:rFonts w:cstheme="minorHAnsi"/>
        </w:rPr>
        <w:t xml:space="preserve"> </w:t>
      </w:r>
      <w:r w:rsidR="006B7407" w:rsidRPr="00AB024F">
        <w:rPr>
          <w:rFonts w:cstheme="minorHAnsi"/>
        </w:rPr>
        <w:fldChar w:fldCharType="begin"/>
      </w:r>
      <w:r w:rsidR="009D5EEE">
        <w:rPr>
          <w:rFonts w:cstheme="minorHAnsi"/>
        </w:rPr>
        <w:instrText xml:space="preserve"> ADDIN EN.CITE &lt;EndNote&gt;&lt;Cite&gt;&lt;Author&gt;Teschemacher&lt;/Author&gt;&lt;Year&gt;1997&lt;/Year&gt;&lt;RecNum&gt;3217&lt;/RecNum&gt;&lt;DisplayText&gt;[7]&lt;/DisplayText&gt;&lt;record&gt;&lt;rec-number&gt;3217&lt;/rec-number&gt;&lt;foreign-keys&gt;&lt;key app="EN" db-id="rpzswxppg9r2psefwerp52ak5e0fxparzfer" timestamp="1533319160"&gt;3217&lt;/key&gt;&lt;/foreign-keys&gt;&lt;ref-type name="Journal Article"&gt;17&lt;/ref-type&gt;&lt;contributors&gt;&lt;authors&gt;&lt;author&gt;Teschemacher, H.&lt;/author&gt;&lt;author&gt;Koch, G.&lt;/author&gt;&lt;author&gt;Brantl, V.&lt;/author&gt;&lt;/authors&gt;&lt;/contributors&gt;&lt;auth-address&gt;Rudolf-Buchheim-Institut fur Pharmakologie, Justus-Liebig-Universitat, Giessen, Germany.&lt;/auth-address&gt;&lt;titles&gt;&lt;title&gt;Milk protein-derived opioid receptor ligands&lt;/title&gt;&lt;secondary-title&gt;Biopolymers&lt;/secondary-title&gt;&lt;alt-title&gt;Biopolymers&lt;/alt-title&gt;&lt;/titles&gt;&lt;periodical&gt;&lt;full-title&gt;Biopolymers&lt;/full-title&gt;&lt;abbr-1&gt;Biopolymers&lt;/abbr-1&gt;&lt;/periodical&gt;&lt;alt-periodical&gt;&lt;full-title&gt;Biopolymers&lt;/full-title&gt;&lt;abbr-1&gt;Biopolymers&lt;/abbr-1&gt;&lt;/alt-periodical&gt;&lt;pages&gt;99-117&lt;/pages&gt;&lt;volume&gt;43&lt;/volume&gt;&lt;number&gt;2&lt;/number&gt;&lt;edition&gt;1997/01/01&lt;/edition&gt;&lt;keywords&gt;&lt;keyword&gt;Amino Acid Sequence&lt;/keyword&gt;&lt;keyword&gt;Animals&lt;/keyword&gt;&lt;keyword&gt;Caseins/chemistry&lt;/keyword&gt;&lt;keyword&gt;Endorphins/metabolism&lt;/keyword&gt;&lt;keyword&gt;Lactalbumin/chemistry&lt;/keyword&gt;&lt;keyword&gt;Lactoferrin/chemistry&lt;/keyword&gt;&lt;keyword&gt;Lactoglobulins/chemistry&lt;/keyword&gt;&lt;keyword&gt;Ligands&lt;/keyword&gt;&lt;keyword&gt;Milk Proteins/chemistry/*metabolism/pharmacology&lt;/keyword&gt;&lt;keyword&gt;Molecular Sequence Data&lt;/keyword&gt;&lt;keyword&gt;Narcotic Antagonists&lt;/keyword&gt;&lt;keyword&gt;Opioid Peptides/chemistry/*metabolism&lt;/keyword&gt;&lt;keyword&gt;Peptide Fragments/chemistry/metabolism&lt;/keyword&gt;&lt;keyword&gt;Receptors, Opioid/agonists/*metabolism&lt;/keyword&gt;&lt;/keywords&gt;&lt;dates&gt;&lt;year&gt;1997&lt;/year&gt;&lt;/dates&gt;&lt;isbn&gt;0006-3525 (Print)&amp;#xD;0006-3525&lt;/isbn&gt;&lt;accession-num&gt;9216246&lt;/accession-num&gt;&lt;urls&gt;&lt;/urls&gt;&lt;electronic-resource-num&gt;10.1002/(sici)1097-0282(1997)43:2&amp;lt;99::aid-bip3&amp;gt;3.0.co;2-v&lt;/electronic-resource-num&gt;&lt;remote-database-provider&gt;NLM&lt;/remote-database-provider&gt;&lt;language&gt;Eng&lt;/language&gt;&lt;/record&gt;&lt;/Cite&gt;&lt;/EndNote&gt;</w:instrText>
      </w:r>
      <w:r w:rsidR="006B7407" w:rsidRPr="00AB024F">
        <w:rPr>
          <w:rFonts w:cstheme="minorHAnsi"/>
        </w:rPr>
        <w:fldChar w:fldCharType="separate"/>
      </w:r>
      <w:r w:rsidR="009D5EEE">
        <w:rPr>
          <w:rFonts w:cstheme="minorHAnsi"/>
          <w:noProof/>
        </w:rPr>
        <w:t>[7]</w:t>
      </w:r>
      <w:r w:rsidR="006B7407" w:rsidRPr="00AB024F">
        <w:rPr>
          <w:rFonts w:cstheme="minorHAnsi"/>
        </w:rPr>
        <w:fldChar w:fldCharType="end"/>
      </w:r>
      <w:r w:rsidRPr="00AB024F">
        <w:rPr>
          <w:rFonts w:cstheme="minorHAnsi"/>
        </w:rPr>
        <w:t>, flour</w:t>
      </w:r>
      <w:r w:rsidR="006B7407" w:rsidRPr="00AB024F">
        <w:rPr>
          <w:rFonts w:cstheme="minorHAnsi"/>
        </w:rPr>
        <w:t xml:space="preserve"> </w:t>
      </w:r>
      <w:r w:rsidR="006B7407" w:rsidRPr="00AB024F">
        <w:rPr>
          <w:rFonts w:cstheme="minorHAnsi"/>
        </w:rPr>
        <w:fldChar w:fldCharType="begin"/>
      </w:r>
      <w:r w:rsidR="009D5EEE">
        <w:rPr>
          <w:rFonts w:cstheme="minorHAnsi"/>
        </w:rPr>
        <w:instrText xml:space="preserve"> ADDIN EN.CITE &lt;EndNote&gt;&lt;Cite&gt;&lt;Author&gt;Spreadbury&lt;/Author&gt;&lt;Year&gt;2012&lt;/Year&gt;&lt;RecNum&gt;892&lt;/RecNum&gt;&lt;DisplayText&gt;[8]&lt;/DisplayText&gt;&lt;record&gt;&lt;rec-number&gt;892&lt;/rec-number&gt;&lt;foreign-keys&gt;&lt;key app="EN" db-id="rpzswxppg9r2psefwerp52ak5e0fxparzfer" timestamp="1533317666"&gt;892&lt;/key&gt;&lt;key app="ENWeb" db-id=""&gt;0&lt;/key&gt;&lt;/foreign-keys&gt;&lt;ref-type name="Journal Article"&gt;17&lt;/ref-type&gt;&lt;contributors&gt;&lt;authors&gt;&lt;author&gt;Spreadbury, I.&lt;/author&gt;&lt;/authors&gt;&lt;/contributors&gt;&lt;auth-address&gt;Gastrointestinal Diseases Research Unit, Queen&amp;apos;s University, Kingston, Ontario, Canada.&lt;/auth-address&gt;&lt;titles&gt;&lt;title&gt;Comparison with ancestral diets suggests dense acellular carbohydrates promote an inflammatory microbiota, and may be the primary dietary cause of leptin resistance and obesity&lt;/title&gt;&lt;secondary-title&gt;Diabetes Metab Syndr Obes&lt;/secondary-title&gt;&lt;alt-title&gt;Diabetes, metabolic syndrome and obesity : targets and therapy&lt;/alt-title&gt;&lt;/titles&gt;&lt;periodical&gt;&lt;full-title&gt;Diabetes Metab Syndr Obes&lt;/full-title&gt;&lt;abbr-1&gt;Diabetes, metabolic syndrome and obesity : targets and therapy&lt;/abbr-1&gt;&lt;/periodical&gt;&lt;alt-periodical&gt;&lt;full-title&gt;Diabetes Metab Syndr Obes&lt;/full-title&gt;&lt;abbr-1&gt;Diabetes, metabolic syndrome and obesity : targets and therapy&lt;/abbr-1&gt;&lt;/alt-periodical&gt;&lt;pages&gt;175-89&lt;/pages&gt;&lt;volume&gt;5&lt;/volume&gt;&lt;edition&gt;2012/07/25&lt;/edition&gt;&lt;keywords&gt;&lt;keyword&gt;Paleolithic diet&lt;/keyword&gt;&lt;keyword&gt;carbohydrate density&lt;/keyword&gt;&lt;keyword&gt;metabolic syndrome&lt;/keyword&gt;&lt;keyword&gt;nutrition transition&lt;/keyword&gt;&lt;/keywords&gt;&lt;dates&gt;&lt;year&gt;2012&lt;/year&gt;&lt;/dates&gt;&lt;isbn&gt;1178-7007&lt;/isbn&gt;&lt;accession-num&gt;22826636&lt;/accession-num&gt;&lt;urls&gt;&lt;related-urls&gt;&lt;url&gt;http://www.ncbi.nlm.nih.gov/pmc/articles/PMC3402009/pdf/dmso-5-175.pdf&lt;/url&gt;&lt;/related-urls&gt;&lt;/urls&gt;&lt;custom2&gt;Pmc3402009&lt;/custom2&gt;&lt;electronic-resource-num&gt;10.2147/dmso.s33473&lt;/electronic-resource-num&gt;&lt;remote-database-provider&gt;NLM&lt;/remote-database-provider&gt;&lt;language&gt;eng&lt;/language&gt;&lt;/record&gt;&lt;/Cite&gt;&lt;/EndNote&gt;</w:instrText>
      </w:r>
      <w:r w:rsidR="006B7407" w:rsidRPr="00AB024F">
        <w:rPr>
          <w:rFonts w:cstheme="minorHAnsi"/>
        </w:rPr>
        <w:fldChar w:fldCharType="separate"/>
      </w:r>
      <w:r w:rsidR="009D5EEE">
        <w:rPr>
          <w:rFonts w:cstheme="minorHAnsi"/>
          <w:noProof/>
        </w:rPr>
        <w:t>[8]</w:t>
      </w:r>
      <w:r w:rsidR="006B7407" w:rsidRPr="00AB024F">
        <w:rPr>
          <w:rFonts w:cstheme="minorHAnsi"/>
        </w:rPr>
        <w:fldChar w:fldCharType="end"/>
      </w:r>
      <w:r w:rsidRPr="00AB024F">
        <w:rPr>
          <w:rFonts w:cstheme="minorHAnsi"/>
        </w:rPr>
        <w:t>, processed fat</w:t>
      </w:r>
      <w:r w:rsidR="006B7407" w:rsidRPr="00AB024F">
        <w:rPr>
          <w:rFonts w:cstheme="minorHAnsi"/>
        </w:rPr>
        <w:t xml:space="preserve"> </w:t>
      </w:r>
      <w:r w:rsidR="006B7407" w:rsidRPr="00AB024F">
        <w:rPr>
          <w:rFonts w:cstheme="minorHAnsi"/>
        </w:rPr>
        <w:fldChar w:fldCharType="begin">
          <w:fldData xml:space="preserve">PEVuZE5vdGU+PENpdGU+PEF1dGhvcj5TaGFybWE8L0F1dGhvcj48WWVhcj4yMDEzPC9ZZWFyPjxS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</w:fldData>
        </w:fldChar>
      </w:r>
      <w:r w:rsidR="009D5EEE">
        <w:rPr>
          <w:rFonts w:cstheme="minorHAnsi"/>
        </w:rPr>
        <w:instrText xml:space="preserve"> ADDIN EN.CITE </w:instrText>
      </w:r>
      <w:r w:rsidR="009D5EEE">
        <w:rPr>
          <w:rFonts w:cstheme="minorHAnsi"/>
        </w:rPr>
        <w:fldChar w:fldCharType="begin">
          <w:fldData xml:space="preserve">PEVuZE5vdGU+PENpdGU+PEF1dGhvcj5TaGFybWE8L0F1dGhvcj48WWVhcj4yMDEzPC9ZZWFyPjxS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</w:fldData>
        </w:fldChar>
      </w:r>
      <w:r w:rsidR="009D5EEE">
        <w:rPr>
          <w:rFonts w:cstheme="minorHAnsi"/>
        </w:rPr>
        <w:instrText xml:space="preserve"> ADDIN EN.CITE.DATA </w:instrText>
      </w:r>
      <w:r w:rsidR="009D5EEE">
        <w:rPr>
          <w:rFonts w:cstheme="minorHAnsi"/>
        </w:rPr>
      </w:r>
      <w:r w:rsidR="009D5EEE">
        <w:rPr>
          <w:rFonts w:cstheme="minorHAnsi"/>
        </w:rPr>
        <w:fldChar w:fldCharType="end"/>
      </w:r>
      <w:r w:rsidR="006B7407" w:rsidRPr="00AB024F">
        <w:rPr>
          <w:rFonts w:cstheme="minorHAnsi"/>
        </w:rPr>
      </w:r>
      <w:r w:rsidR="006B7407" w:rsidRPr="00AB024F">
        <w:rPr>
          <w:rFonts w:cstheme="minorHAnsi"/>
        </w:rPr>
        <w:fldChar w:fldCharType="separate"/>
      </w:r>
      <w:r w:rsidR="009D5EEE">
        <w:rPr>
          <w:rFonts w:cstheme="minorHAnsi"/>
          <w:noProof/>
        </w:rPr>
        <w:t>[9]</w:t>
      </w:r>
      <w:r w:rsidR="006B7407" w:rsidRPr="00AB024F">
        <w:rPr>
          <w:rFonts w:cstheme="minorHAnsi"/>
        </w:rPr>
        <w:fldChar w:fldCharType="end"/>
      </w:r>
      <w:r w:rsidRPr="00AB024F">
        <w:rPr>
          <w:rFonts w:cstheme="minorHAnsi"/>
        </w:rPr>
        <w:t>, excessive salt</w:t>
      </w:r>
      <w:r w:rsidR="006B7407" w:rsidRPr="00AB024F">
        <w:rPr>
          <w:rFonts w:cstheme="minorHAnsi"/>
        </w:rPr>
        <w:t xml:space="preserve"> </w:t>
      </w:r>
      <w:r w:rsidR="006B7407" w:rsidRPr="00AB024F">
        <w:rPr>
          <w:rFonts w:cstheme="minorHAnsi"/>
        </w:rPr>
        <w:fldChar w:fldCharType="begin"/>
      </w:r>
      <w:r w:rsidR="009D5EEE">
        <w:rPr>
          <w:rFonts w:cstheme="minorHAnsi"/>
        </w:rPr>
        <w:instrText xml:space="preserve"> ADDIN EN.CITE &lt;EndNote&gt;&lt;Cite&gt;&lt;Author&gt;Cocores&lt;/Author&gt;&lt;Year&gt;2009&lt;/Year&gt;&lt;RecNum&gt;18&lt;/RecNum&gt;&lt;DisplayText&gt;[10]&lt;/DisplayText&gt;&lt;record&gt;&lt;rec-number&gt;18&lt;/rec-number&gt;&lt;foreign-keys&gt;&lt;key app="EN" db-id="rpzswxppg9r2psefwerp52ak5e0fxparzfer" timestamp="1533317215"&gt;18&lt;/key&gt;&lt;/foreign-keys&gt;&lt;ref-type name="Journal Article"&gt;17&lt;/ref-type&gt;&lt;contributors&gt;&lt;authors&gt;&lt;author&gt;Cocores, J. A.&lt;/author&gt;&lt;author&gt;Gold, M. S.&lt;/author&gt;&lt;/authors&gt;&lt;/contributors&gt;&lt;auth-address&gt;Department of Psychiatry, University of Florida College of Medicine &amp;amp; McKnight Brain Institute, Gainesville, FL, USA. drjac11@bellsouth.net&lt;/auth-address&gt;&lt;titles&gt;&lt;title&gt;The Salted Food Addiction Hypothesis may explain overeating and the obesity epidemic&lt;/title&gt;&lt;secondary-title&gt;Med Hypotheses&lt;/secondary-title&gt;&lt;/titles&gt;&lt;periodical&gt;&lt;full-title&gt;Med Hypotheses&lt;/full-title&gt;&lt;/periodical&gt;&lt;pages&gt;892-9&lt;/pages&gt;&lt;volume&gt;73&lt;/volume&gt;&lt;number&gt;6&lt;/number&gt;&lt;edition&gt;2009/08/01&lt;/edition&gt;&lt;keywords&gt;&lt;keyword&gt;Adult&lt;/keyword&gt;&lt;keyword&gt;Female&lt;/keyword&gt;&lt;keyword&gt;Humans&lt;/keyword&gt;&lt;keyword&gt;Hyperphagia&lt;/keyword&gt;&lt;keyword&gt;Male&lt;/keyword&gt;&lt;keyword&gt;Middle Aged&lt;/keyword&gt;&lt;keyword&gt;Models, Theoretical&lt;/keyword&gt;&lt;keyword&gt;Obesity/ epidemiology/etiology&lt;/keyword&gt;&lt;keyword&gt;Sodium Chloride, Dietary/ administration &amp;amp; dosage&lt;/keyword&gt;&lt;/keywords&gt;&lt;dates&gt;&lt;year&gt;2009&lt;/year&gt;&lt;pub-dates&gt;&lt;date&gt;Dec&lt;/date&gt;&lt;/pub-dates&gt;&lt;/dates&gt;&lt;isbn&gt;1532-2777 (Electronic)&amp;#xD;0306-9877 (Linking)&lt;/isbn&gt;&lt;accession-num&gt;19643550&lt;/accession-num&gt;&lt;urls&gt;&lt;/urls&gt;&lt;electronic-resource-num&gt;S0306-9877(09)00484-8 [pii]&amp;#xD;10.1016/j.mehy.2009.06.049 [doi]&lt;/electronic-resource-num&gt;&lt;remote-database-provider&gt;Nlm&lt;/remote-database-provider&gt;&lt;language&gt;eng&lt;/language&gt;&lt;/record&gt;&lt;/Cite&gt;&lt;/EndNote&gt;</w:instrText>
      </w:r>
      <w:r w:rsidR="006B7407" w:rsidRPr="00AB024F">
        <w:rPr>
          <w:rFonts w:cstheme="minorHAnsi"/>
        </w:rPr>
        <w:fldChar w:fldCharType="separate"/>
      </w:r>
      <w:r w:rsidR="009D5EEE">
        <w:rPr>
          <w:rFonts w:cstheme="minorHAnsi"/>
          <w:noProof/>
        </w:rPr>
        <w:t>[10]</w:t>
      </w:r>
      <w:r w:rsidR="006B7407" w:rsidRPr="00AB024F">
        <w:rPr>
          <w:rFonts w:cstheme="minorHAnsi"/>
        </w:rPr>
        <w:fldChar w:fldCharType="end"/>
      </w:r>
      <w:r w:rsidRPr="00AB024F">
        <w:rPr>
          <w:rFonts w:cstheme="minorHAnsi"/>
        </w:rPr>
        <w:t>, and caffeine</w:t>
      </w:r>
      <w:r w:rsidR="006B7407" w:rsidRPr="00AB024F">
        <w:rPr>
          <w:rFonts w:cstheme="minorHAnsi"/>
        </w:rPr>
        <w:t xml:space="preserve"> </w:t>
      </w:r>
      <w:r w:rsidR="006B7407" w:rsidRPr="00AB024F">
        <w:rPr>
          <w:rFonts w:cstheme="minorHAnsi"/>
        </w:rPr>
        <w:fldChar w:fldCharType="begin"/>
      </w:r>
      <w:r w:rsidR="009D5EEE">
        <w:rPr>
          <w:rFonts w:cstheme="minorHAnsi"/>
        </w:rPr>
        <w:instrText xml:space="preserve"> ADDIN EN.CITE &lt;EndNote&gt;&lt;Cite&gt;&lt;Author&gt;Addicott&lt;/Author&gt;&lt;Year&gt;2014&lt;/Year&gt;&lt;RecNum&gt;176&lt;/RecNum&gt;&lt;DisplayText&gt;[11]&lt;/DisplayText&gt;&lt;record&gt;&lt;rec-number&gt;176&lt;/rec-number&gt;&lt;foreign-keys&gt;&lt;key app="EN" db-id="rpzswxppg9r2psefwerp52ak5e0fxparzfer" timestamp="1533317307"&gt;176&lt;/key&gt;&lt;key app="ENWeb" db-id=""&gt;0&lt;/key&gt;&lt;/foreign-keys&gt;&lt;ref-type name="Journal Article"&gt;17&lt;/ref-type&gt;&lt;contributors&gt;&lt;authors&gt;&lt;author&gt;Addicott, M. A.&lt;/author&gt;&lt;/authors&gt;&lt;/contributors&gt;&lt;auth-address&gt;Department of Psychiatry and Behavioral Sciences, Duke-UNC Brain Imaging and Analysis Center, Duke University Medical Center, Durham, North Carolina, USA.&lt;/auth-address&gt;&lt;titles&gt;&lt;title&gt;Caffeine Use Disorder: A Review of the Evidence and Future Implications&lt;/title&gt;&lt;secondary-title&gt;Curr Addict Rep&lt;/secondary-title&gt;&lt;alt-title&gt;Current addiction reports&lt;/alt-title&gt;&lt;/titles&gt;&lt;periodical&gt;&lt;full-title&gt;Curr Addict Rep&lt;/full-title&gt;&lt;abbr-1&gt;Current addiction reports&lt;/abbr-1&gt;&lt;/periodical&gt;&lt;alt-periodical&gt;&lt;full-title&gt;Curr Addict Rep&lt;/full-title&gt;&lt;abbr-1&gt;Current addiction reports&lt;/abbr-1&gt;&lt;/alt-periodical&gt;&lt;pages&gt;186-192&lt;/pages&gt;&lt;volume&gt;1&lt;/volume&gt;&lt;number&gt;3&lt;/number&gt;&lt;edition&gt;2014/08/05&lt;/edition&gt;&lt;keywords&gt;&lt;keyword&gt;Dsm&lt;/keyword&gt;&lt;keyword&gt;Diagnostic and Statistical Manual&lt;/keyword&gt;&lt;keyword&gt;caffeine-related disorders&lt;/keyword&gt;&lt;keyword&gt;dependence&lt;/keyword&gt;&lt;keyword&gt;withdrawal&lt;/keyword&gt;&lt;/keywords&gt;&lt;dates&gt;&lt;year&gt;2014&lt;/year&gt;&lt;pub-dates&gt;&lt;date&gt;Sep&lt;/date&gt;&lt;/pub-dates&gt;&lt;/dates&gt;&lt;isbn&gt;2196-2952 (Print)&lt;/isbn&gt;&lt;accession-num&gt;25089257&lt;/accession-num&gt;&lt;urls&gt;&lt;related-urls&gt;&lt;url&gt;http://download.springer.com/static/pdf/659/art%253A10.1007%252Fs40429-014-0024-9.pdf?auth66=1412797838_b1ead71a0af432cebfa250cd7b1ee9a4&amp;amp;ext=.pdf&lt;/url&gt;&lt;/related-urls&gt;&lt;/urls&gt;&lt;custom2&gt;Pmc4115451&lt;/custom2&gt;&lt;custom6&gt;Nihms599519&lt;/custom6&gt;&lt;electronic-resource-num&gt;10.1007/s40429-014-0024-9&lt;/electronic-resource-num&gt;&lt;remote-database-provider&gt;NLM&lt;/remote-database-provider&gt;&lt;language&gt;Eng&lt;/language&gt;&lt;/record&gt;&lt;/Cite&gt;&lt;/EndNote&gt;</w:instrText>
      </w:r>
      <w:r w:rsidR="006B7407" w:rsidRPr="00AB024F">
        <w:rPr>
          <w:rFonts w:cstheme="minorHAnsi"/>
        </w:rPr>
        <w:fldChar w:fldCharType="separate"/>
      </w:r>
      <w:r w:rsidR="009D5EEE">
        <w:rPr>
          <w:rFonts w:cstheme="minorHAnsi"/>
          <w:noProof/>
        </w:rPr>
        <w:t>[11]</w:t>
      </w:r>
      <w:r w:rsidR="006B7407" w:rsidRPr="00AB024F">
        <w:rPr>
          <w:rFonts w:cstheme="minorHAnsi"/>
        </w:rPr>
        <w:fldChar w:fldCharType="end"/>
      </w:r>
      <w:r w:rsidRPr="00AB024F">
        <w:rPr>
          <w:rFonts w:cstheme="minorHAnsi"/>
        </w:rPr>
        <w:t>. It is reported that private industry has also developed evidence for the addictive properties of processed foods</w:t>
      </w:r>
      <w:r w:rsidR="008908FB" w:rsidRPr="00AB024F">
        <w:rPr>
          <w:rFonts w:cstheme="minorHAnsi"/>
        </w:rPr>
        <w:t>, including product formulation designed to circum</w:t>
      </w:r>
      <w:r w:rsidR="006B7407" w:rsidRPr="00AB024F">
        <w:rPr>
          <w:rFonts w:cstheme="minorHAnsi"/>
        </w:rPr>
        <w:t xml:space="preserve">vent satiation mechanisms </w:t>
      </w:r>
      <w:r w:rsidR="006B7407" w:rsidRPr="00AB024F">
        <w:rPr>
          <w:rFonts w:cstheme="minorHAnsi"/>
        </w:rPr>
        <w:fldChar w:fldCharType="begin"/>
      </w:r>
      <w:r w:rsidR="009D5EEE">
        <w:rPr>
          <w:rFonts w:cstheme="minorHAnsi"/>
        </w:rPr>
        <w:instrText xml:space="preserve"> ADDIN EN.CITE &lt;EndNote&gt;&lt;Cite&gt;&lt;Author&gt;Moss&lt;/Author&gt;&lt;Year&gt;2013&lt;/Year&gt;&lt;RecNum&gt;3487&lt;/RecNum&gt;&lt;DisplayText&gt;[12]&lt;/DisplayText&gt;&lt;record&gt;&lt;rec-number&gt;3487&lt;/rec-number&gt;&lt;foreign-keys&gt;&lt;key app="EN" db-id="fawsx9sep5pf0fe5r50pwvf8p0axwvaxt2rx" timestamp="1477263542"&gt;3487&lt;/key&gt;&lt;/foreign-keys&gt;&lt;ref-type name="Journal Article"&gt;17&lt;/ref-type&gt;&lt;contributors&gt;&lt;authors&gt;&lt;author&gt;Moss, M.&lt;/author&gt;&lt;/authors&gt;&lt;/contributors&gt;&lt;titles&gt;&lt;title&gt;Salt, Sugar, Fat: How the Food Giants Hooked Us&lt;/title&gt;&lt;/titles&gt;&lt;dates&gt;&lt;year&gt;2013&lt;/year&gt;&lt;/dates&gt;&lt;urls&gt;&lt;/urls&gt;&lt;/record&gt;&lt;/Cite&gt;&lt;/EndNote&gt;</w:instrText>
      </w:r>
      <w:r w:rsidR="006B7407" w:rsidRPr="00AB024F">
        <w:rPr>
          <w:rFonts w:cstheme="minorHAnsi"/>
        </w:rPr>
        <w:fldChar w:fldCharType="separate"/>
      </w:r>
      <w:r w:rsidR="009D5EEE">
        <w:rPr>
          <w:rFonts w:cstheme="minorHAnsi"/>
          <w:noProof/>
        </w:rPr>
        <w:t>[12]</w:t>
      </w:r>
      <w:r w:rsidR="006B7407" w:rsidRPr="00AB024F">
        <w:rPr>
          <w:rFonts w:cstheme="minorHAnsi"/>
        </w:rPr>
        <w:fldChar w:fldCharType="end"/>
      </w:r>
      <w:r w:rsidRPr="00AB024F">
        <w:rPr>
          <w:rFonts w:cstheme="minorHAnsi"/>
        </w:rPr>
        <w:t xml:space="preserve">. </w:t>
      </w:r>
      <w:r w:rsidR="008908FB" w:rsidRPr="00AB024F">
        <w:rPr>
          <w:rFonts w:cstheme="minorHAnsi"/>
        </w:rPr>
        <w:t xml:space="preserve">With decreased regulation and increased </w:t>
      </w:r>
      <w:r w:rsidR="003E462E" w:rsidRPr="00AB024F">
        <w:rPr>
          <w:rFonts w:cstheme="minorHAnsi"/>
        </w:rPr>
        <w:t>use of food additives, it is now</w:t>
      </w:r>
      <w:r w:rsidR="008908FB" w:rsidRPr="00AB024F">
        <w:rPr>
          <w:rFonts w:cstheme="minorHAnsi"/>
        </w:rPr>
        <w:t xml:space="preserve"> possible that food processors are adding untested ingredients to processed foods that could have addictive properties</w:t>
      </w:r>
      <w:r w:rsidR="006B1C1F" w:rsidRPr="00AB024F">
        <w:rPr>
          <w:rFonts w:cstheme="minorHAnsi"/>
        </w:rPr>
        <w:t xml:space="preserve"> </w:t>
      </w:r>
      <w:r w:rsidR="006B1C1F" w:rsidRPr="00AB024F">
        <w:rPr>
          <w:rFonts w:cstheme="minorHAnsi"/>
        </w:rPr>
        <w:fldChar w:fldCharType="begin"/>
      </w:r>
      <w:r w:rsidR="009D5EEE">
        <w:rPr>
          <w:rFonts w:cstheme="minorHAnsi"/>
        </w:rPr>
        <w:instrText xml:space="preserve"> ADDIN EN.CITE &lt;EndNote&gt;&lt;Cite&gt;&lt;Author&gt;Warner&lt;/Author&gt;&lt;Year&gt;2014&lt;/Year&gt;&lt;RecNum&gt;5000&lt;/RecNum&gt;&lt;DisplayText&gt;[13]&lt;/DisplayText&gt;&lt;record&gt;&lt;rec-number&gt;5000&lt;/rec-number&gt;&lt;foreign-keys&gt;&lt;key app="EN" db-id="rpzswxppg9r2psefwerp52ak5e0fxparzfer" timestamp="1533319673"&gt;5000&lt;/key&gt;&lt;/foreign-keys&gt;&lt;ref-type name="Book"&gt;6&lt;/ref-type&gt;&lt;contributors&gt;&lt;authors&gt;&lt;author&gt;Warner, M.&lt;/author&gt;&lt;/authors&gt;&lt;/contributors&gt;&lt;titles&gt;&lt;title&gt;Pandora&amp;apos;s Lunchbox&lt;/title&gt;&lt;/titles&gt;&lt;dates&gt;&lt;year&gt;2014&lt;/year&gt;&lt;/dates&gt;&lt;pub-location&gt;New York&lt;/pub-location&gt;&lt;publisher&gt;Scribner&lt;/publisher&gt;&lt;urls&gt;&lt;/urls&gt;&lt;/record&gt;&lt;/Cite&gt;&lt;/EndNote&gt;</w:instrText>
      </w:r>
      <w:r w:rsidR="006B1C1F" w:rsidRPr="00AB024F">
        <w:rPr>
          <w:rFonts w:cstheme="minorHAnsi"/>
        </w:rPr>
        <w:fldChar w:fldCharType="separate"/>
      </w:r>
      <w:r w:rsidR="009D5EEE">
        <w:rPr>
          <w:rFonts w:cstheme="minorHAnsi"/>
          <w:noProof/>
        </w:rPr>
        <w:t>[13]</w:t>
      </w:r>
      <w:r w:rsidR="006B1C1F" w:rsidRPr="00AB024F">
        <w:rPr>
          <w:rFonts w:cstheme="minorHAnsi"/>
        </w:rPr>
        <w:fldChar w:fldCharType="end"/>
      </w:r>
      <w:r w:rsidR="008908FB" w:rsidRPr="00AB024F">
        <w:rPr>
          <w:rFonts w:cstheme="minorHAnsi"/>
        </w:rPr>
        <w:t xml:space="preserve">. </w:t>
      </w:r>
    </w:p>
    <w:p w14:paraId="557E08FF" w14:textId="77777777" w:rsidR="00EE532F" w:rsidRPr="00AB024F" w:rsidRDefault="00955484" w:rsidP="001E4731">
      <w:pPr>
        <w:ind w:firstLine="432"/>
        <w:rPr>
          <w:rFonts w:cstheme="minorHAnsi"/>
        </w:rPr>
      </w:pPr>
      <w:r w:rsidRPr="00AB024F">
        <w:rPr>
          <w:rFonts w:cstheme="minorHAnsi"/>
        </w:rPr>
        <w:t xml:space="preserve">The findings of extensive addictive properties for various </w:t>
      </w:r>
      <w:r w:rsidR="004C6279" w:rsidRPr="00AB024F">
        <w:rPr>
          <w:rFonts w:cstheme="minorHAnsi"/>
        </w:rPr>
        <w:t>processed foods</w:t>
      </w:r>
      <w:r w:rsidRPr="00AB024F">
        <w:rPr>
          <w:rFonts w:cstheme="minorHAnsi"/>
        </w:rPr>
        <w:t xml:space="preserve"> support the hypothesis that processed foods were brought into a model of</w:t>
      </w:r>
      <w:r w:rsidR="004C6279" w:rsidRPr="00AB024F">
        <w:rPr>
          <w:rFonts w:cstheme="minorHAnsi"/>
        </w:rPr>
        <w:t xml:space="preserve"> industrial epidemic of addiction </w:t>
      </w:r>
      <w:r w:rsidR="006B7407" w:rsidRPr="00AB024F">
        <w:rPr>
          <w:rFonts w:cstheme="minorHAnsi"/>
        </w:rPr>
        <w:t>by the tobacco industry</w:t>
      </w:r>
      <w:r w:rsidRPr="00AB024F">
        <w:rPr>
          <w:rFonts w:cstheme="minorHAnsi"/>
        </w:rPr>
        <w:t>. T</w:t>
      </w:r>
      <w:r w:rsidR="004C6279" w:rsidRPr="00AB024F">
        <w:rPr>
          <w:rFonts w:cstheme="minorHAnsi"/>
        </w:rPr>
        <w:t>obacco</w:t>
      </w:r>
      <w:r w:rsidR="006B7407" w:rsidRPr="00AB024F">
        <w:rPr>
          <w:rFonts w:cstheme="minorHAnsi"/>
        </w:rPr>
        <w:t xml:space="preserve"> </w:t>
      </w:r>
      <w:r w:rsidRPr="00AB024F">
        <w:rPr>
          <w:rFonts w:cstheme="minorHAnsi"/>
        </w:rPr>
        <w:t xml:space="preserve">companies </w:t>
      </w:r>
      <w:r w:rsidR="006B7407" w:rsidRPr="00AB024F">
        <w:rPr>
          <w:rFonts w:cstheme="minorHAnsi"/>
        </w:rPr>
        <w:t>took control of the processed food industry in the 1980</w:t>
      </w:r>
      <w:r w:rsidR="004C6279" w:rsidRPr="00AB024F">
        <w:rPr>
          <w:rFonts w:cstheme="minorHAnsi"/>
        </w:rPr>
        <w:t>s</w:t>
      </w:r>
      <w:r w:rsidR="006B7407" w:rsidRPr="00AB024F">
        <w:rPr>
          <w:rFonts w:cstheme="minorHAnsi"/>
        </w:rPr>
        <w:t xml:space="preserve">. </w:t>
      </w:r>
      <w:r w:rsidR="00D852E5" w:rsidRPr="00AB024F">
        <w:rPr>
          <w:rFonts w:cstheme="minorHAnsi"/>
        </w:rPr>
        <w:t>Starting in the mid-1</w:t>
      </w:r>
      <w:r w:rsidR="008908FB" w:rsidRPr="00AB024F">
        <w:rPr>
          <w:rFonts w:cstheme="minorHAnsi"/>
        </w:rPr>
        <w:t xml:space="preserve">980s, tobacco companies purchased </w:t>
      </w:r>
      <w:r w:rsidR="006B1C1F" w:rsidRPr="00AB024F">
        <w:rPr>
          <w:rFonts w:cstheme="minorHAnsi"/>
        </w:rPr>
        <w:t xml:space="preserve">the </w:t>
      </w:r>
      <w:r w:rsidR="008908FB" w:rsidRPr="00AB024F">
        <w:rPr>
          <w:rFonts w:cstheme="minorHAnsi"/>
        </w:rPr>
        <w:t xml:space="preserve">major </w:t>
      </w:r>
      <w:r w:rsidR="006B1C1F" w:rsidRPr="00AB024F">
        <w:rPr>
          <w:rFonts w:cstheme="minorHAnsi"/>
        </w:rPr>
        <w:t>corporations</w:t>
      </w:r>
      <w:r w:rsidR="008908FB" w:rsidRPr="00AB024F">
        <w:rPr>
          <w:rFonts w:cstheme="minorHAnsi"/>
        </w:rPr>
        <w:t xml:space="preserve"> in the processed food industry including Kraft, Nabisco, General Mills, Dannon Yogurt, and </w:t>
      </w:r>
      <w:proofErr w:type="spellStart"/>
      <w:r w:rsidR="008908FB" w:rsidRPr="00AB024F">
        <w:rPr>
          <w:rFonts w:cstheme="minorHAnsi"/>
        </w:rPr>
        <w:t>Suchard</w:t>
      </w:r>
      <w:proofErr w:type="spellEnd"/>
      <w:r w:rsidR="008908FB" w:rsidRPr="00AB024F">
        <w:rPr>
          <w:rFonts w:cstheme="minorHAnsi"/>
        </w:rPr>
        <w:t xml:space="preserve"> Chocolate</w:t>
      </w:r>
      <w:r w:rsidR="006B7407" w:rsidRPr="00AB024F">
        <w:rPr>
          <w:rFonts w:cstheme="minorHAnsi"/>
        </w:rPr>
        <w:t xml:space="preserve"> </w:t>
      </w:r>
      <w:r w:rsidR="006B7407" w:rsidRPr="00AB024F">
        <w:rPr>
          <w:rFonts w:cstheme="minorHAnsi"/>
        </w:rPr>
        <w:fldChar w:fldCharType="begin"/>
      </w:r>
      <w:r w:rsidR="009D5EEE">
        <w:rPr>
          <w:rFonts w:cstheme="minorHAnsi"/>
        </w:rPr>
        <w:instrText xml:space="preserve"> ADDIN EN.CITE &lt;EndNote&gt;&lt;Cite&gt;&lt;Author&gt;Nestle&lt;/Author&gt;&lt;Year&gt;1996&lt;/Year&gt;&lt;RecNum&gt;1290&lt;/RecNum&gt;&lt;DisplayText&gt;[14]&lt;/DisplayText&gt;&lt;record&gt;&lt;rec-number&gt;1290&lt;/rec-number&gt;&lt;foreign-keys&gt;&lt;key app="EN" db-id="rpzswxppg9r2psefwerp52ak5e0fxparzfer" timestamp="1533317923"&gt;1290&lt;/key&gt;&lt;/foreign-keys&gt;&lt;ref-type name="Book"&gt;6&lt;/ref-type&gt;&lt;contributors&gt;&lt;authors&gt;&lt;author&gt;Marian Nestle&lt;/author&gt;&lt;/authors&gt;&lt;/contributors&gt;&lt;titles&gt;&lt;title&gt;Food Politics&lt;/title&gt;&lt;/titles&gt;&lt;dates&gt;&lt;year&gt;1996&lt;/year&gt;&lt;/dates&gt;&lt;pub-location&gt;New York&lt;/pub-location&gt;&lt;publisher&gt;Random House&lt;/publisher&gt;&lt;urls&gt;&lt;/urls&gt;&lt;/record&gt;&lt;/Cite&gt;&lt;/EndNote&gt;</w:instrText>
      </w:r>
      <w:r w:rsidR="006B7407" w:rsidRPr="00AB024F">
        <w:rPr>
          <w:rFonts w:cstheme="minorHAnsi"/>
        </w:rPr>
        <w:fldChar w:fldCharType="separate"/>
      </w:r>
      <w:r w:rsidR="009D5EEE">
        <w:rPr>
          <w:rFonts w:cstheme="minorHAnsi"/>
          <w:noProof/>
        </w:rPr>
        <w:t>[14]</w:t>
      </w:r>
      <w:r w:rsidR="006B7407" w:rsidRPr="00AB024F">
        <w:rPr>
          <w:rFonts w:cstheme="minorHAnsi"/>
        </w:rPr>
        <w:fldChar w:fldCharType="end"/>
      </w:r>
      <w:r w:rsidR="008908FB" w:rsidRPr="00AB024F">
        <w:rPr>
          <w:rFonts w:cstheme="minorHAnsi"/>
        </w:rPr>
        <w:t>. Shortly thereafter, addictive marketing practices show</w:t>
      </w:r>
      <w:r w:rsidR="005D64B1" w:rsidRPr="00AB024F">
        <w:rPr>
          <w:rFonts w:cstheme="minorHAnsi"/>
        </w:rPr>
        <w:t>ed</w:t>
      </w:r>
      <w:r w:rsidR="008908FB" w:rsidRPr="00AB024F">
        <w:rPr>
          <w:rFonts w:cstheme="minorHAnsi"/>
        </w:rPr>
        <w:t xml:space="preserve"> a marked increase.  Specifically, television advertising to children for sugary, fatty, salty foods</w:t>
      </w:r>
      <w:r w:rsidR="002473C7" w:rsidRPr="00AB024F">
        <w:rPr>
          <w:rFonts w:cstheme="minorHAnsi"/>
        </w:rPr>
        <w:t xml:space="preserve"> increased dramatically. The number of television commercials for refined foods shown on Saturday mornings was 160 in 1987, 264 in 1992, and 564 in 1994 </w:t>
      </w:r>
      <w:r w:rsidR="002473C7" w:rsidRPr="00AB024F">
        <w:rPr>
          <w:rFonts w:cstheme="minorHAnsi"/>
        </w:rPr>
        <w:fldChar w:fldCharType="begin"/>
      </w:r>
      <w:r w:rsidR="009D5EEE">
        <w:rPr>
          <w:rFonts w:cstheme="minorHAnsi"/>
        </w:rPr>
        <w:instrText xml:space="preserve"> ADDIN EN.CITE &lt;EndNote&gt;&lt;Cite&gt;&lt;Author&gt;Nestle&lt;/Author&gt;&lt;Year&gt;2013&lt;/Year&gt;&lt;RecNum&gt;2527&lt;/RecNum&gt;&lt;DisplayText&gt;[15]&lt;/DisplayText&gt;&lt;record&gt;&lt;rec-number&gt;2527&lt;/rec-number&gt;&lt;foreign-keys&gt;&lt;key app="EN" db-id="fawsx9sep5pf0fe5r50pwvf8p0axwvaxt2rx" timestamp="1476994946"&gt;2527&lt;/key&gt;&lt;/foreign-keys&gt;&lt;ref-type name="Book"&gt;6&lt;/ref-type&gt;&lt;contributors&gt;&lt;authors&gt;&lt;author&gt;Nestle, M.&lt;/author&gt;&lt;/authors&gt;&lt;/contributors&gt;&lt;titles&gt;&lt;title&gt;Food Politics&lt;/title&gt;&lt;/titles&gt;&lt;dates&gt;&lt;year&gt;2013&lt;/year&gt;&lt;/dates&gt;&lt;pub-location&gt;Berkeley&lt;/pub-location&gt;&lt;publisher&gt;University of California Press&lt;/publisher&gt;&lt;urls&gt;&lt;/urls&gt;&lt;/record&gt;&lt;/Cite&gt;&lt;/EndNote&gt;</w:instrText>
      </w:r>
      <w:r w:rsidR="002473C7" w:rsidRPr="00AB024F">
        <w:rPr>
          <w:rFonts w:cstheme="minorHAnsi"/>
        </w:rPr>
        <w:fldChar w:fldCharType="separate"/>
      </w:r>
      <w:r w:rsidR="009D5EEE">
        <w:rPr>
          <w:rFonts w:cstheme="minorHAnsi"/>
          <w:noProof/>
        </w:rPr>
        <w:t>[15]</w:t>
      </w:r>
      <w:r w:rsidR="002473C7" w:rsidRPr="00AB024F">
        <w:rPr>
          <w:rFonts w:cstheme="minorHAnsi"/>
        </w:rPr>
        <w:fldChar w:fldCharType="end"/>
      </w:r>
      <w:r w:rsidR="008908FB" w:rsidRPr="00AB024F">
        <w:rPr>
          <w:rFonts w:cstheme="minorHAnsi"/>
        </w:rPr>
        <w:t xml:space="preserve">. </w:t>
      </w:r>
      <w:r w:rsidR="004C6279" w:rsidRPr="00AB024F">
        <w:rPr>
          <w:rFonts w:cstheme="minorHAnsi"/>
        </w:rPr>
        <w:t xml:space="preserve">Use of addictive properties of processed foods to market and retain customers has been described </w:t>
      </w:r>
      <w:r w:rsidR="004C6279" w:rsidRPr="00AB024F">
        <w:rPr>
          <w:rFonts w:cstheme="minorHAnsi"/>
        </w:rPr>
        <w:fldChar w:fldCharType="begin"/>
      </w:r>
      <w:r w:rsidR="009D5EEE">
        <w:rPr>
          <w:rFonts w:cstheme="minorHAnsi"/>
        </w:rPr>
        <w:instrText xml:space="preserve"> ADDIN EN.CITE &lt;EndNote&gt;&lt;Cite&gt;&lt;Author&gt;Moss&lt;/Author&gt;&lt;Year&gt;2013&lt;/Year&gt;&lt;RecNum&gt;3487&lt;/RecNum&gt;&lt;DisplayText&gt;[12]&lt;/DisplayText&gt;&lt;record&gt;&lt;rec-number&gt;3487&lt;/rec-number&gt;&lt;foreign-keys&gt;&lt;key app="EN" db-id="fawsx9sep5pf0fe5r50pwvf8p0axwvaxt2rx" timestamp="1477263542"&gt;3487&lt;/key&gt;&lt;/foreign-keys&gt;&lt;ref-type name="Journal Article"&gt;17&lt;/ref-type&gt;&lt;contributors&gt;&lt;authors&gt;&lt;author&gt;Moss, M.&lt;/author&gt;&lt;/authors&gt;&lt;/contributors&gt;&lt;titles&gt;&lt;title&gt;Salt, Sugar, Fat: How the Food Giants Hooked Us&lt;/title&gt;&lt;/titles&gt;&lt;dates&gt;&lt;year&gt;2013&lt;/year&gt;&lt;/dates&gt;&lt;urls&gt;&lt;/urls&gt;&lt;/record&gt;&lt;/Cite&gt;&lt;/EndNote&gt;</w:instrText>
      </w:r>
      <w:r w:rsidR="004C6279" w:rsidRPr="00AB024F">
        <w:rPr>
          <w:rFonts w:cstheme="minorHAnsi"/>
        </w:rPr>
        <w:fldChar w:fldCharType="separate"/>
      </w:r>
      <w:r w:rsidR="009D5EEE">
        <w:rPr>
          <w:rFonts w:cstheme="minorHAnsi"/>
          <w:noProof/>
        </w:rPr>
        <w:t>[12]</w:t>
      </w:r>
      <w:r w:rsidR="004C6279" w:rsidRPr="00AB024F">
        <w:rPr>
          <w:rFonts w:cstheme="minorHAnsi"/>
        </w:rPr>
        <w:fldChar w:fldCharType="end"/>
      </w:r>
      <w:r w:rsidR="004C6279" w:rsidRPr="00AB024F">
        <w:rPr>
          <w:rFonts w:cstheme="minorHAnsi"/>
        </w:rPr>
        <w:t xml:space="preserve">.  </w:t>
      </w:r>
      <w:r w:rsidRPr="00AB024F">
        <w:rPr>
          <w:rFonts w:cstheme="minorHAnsi"/>
        </w:rPr>
        <w:t>The</w:t>
      </w:r>
      <w:r w:rsidR="004C6279" w:rsidRPr="00AB024F">
        <w:rPr>
          <w:rFonts w:cstheme="minorHAnsi"/>
        </w:rPr>
        <w:t xml:space="preserve"> practice</w:t>
      </w:r>
      <w:r w:rsidRPr="00AB024F">
        <w:rPr>
          <w:rFonts w:cstheme="minorHAnsi"/>
        </w:rPr>
        <w:t xml:space="preserve"> of reinforcing addictive properties of products</w:t>
      </w:r>
      <w:r w:rsidR="004C6279" w:rsidRPr="00AB024F">
        <w:rPr>
          <w:rFonts w:cstheme="minorHAnsi"/>
        </w:rPr>
        <w:t xml:space="preserve"> has also been found in the tobacco industry </w:t>
      </w:r>
      <w:r w:rsidR="004C6279" w:rsidRPr="00AB024F">
        <w:rPr>
          <w:rFonts w:cstheme="minorHAnsi"/>
        </w:rPr>
        <w:fldChar w:fldCharType="begin"/>
      </w:r>
      <w:r w:rsidR="009D5EEE">
        <w:rPr>
          <w:rFonts w:cstheme="minorHAnsi"/>
        </w:rPr>
        <w:instrText xml:space="preserve"> ADDIN EN.CITE &lt;EndNote&gt;&lt;Cite&gt;&lt;Author&gt;Alpert&lt;/Author&gt;&lt;Year&gt;2015&lt;/Year&gt;&lt;RecNum&gt;655&lt;/RecNum&gt;&lt;DisplayText&gt;[16]&lt;/DisplayText&gt;&lt;record&gt;&lt;rec-number&gt;655&lt;/rec-number&gt;&lt;foreign-keys&gt;&lt;key app="EN" db-id="rpzswxppg9r2psefwerp52ak5e0fxparzfer" timestamp="1533317552"&gt;655&lt;/key&gt;&lt;key app="ENWeb" db-id=""&gt;0&lt;/key&gt;&lt;/foreign-keys&gt;&lt;ref-type name="Journal Article"&gt;17&lt;/ref-type&gt;&lt;contributors&gt;&lt;authors&gt;&lt;author&gt;Alpert, H. R.&lt;/author&gt;&lt;author&gt;Agaku, I. T.&lt;/author&gt;&lt;author&gt;Connolly, G. N.&lt;/author&gt;&lt;/authors&gt;&lt;/contributors&gt;&lt;titles&gt;&lt;title&gt;A study of pyrazines in cigarettes and how additives might be used to enhance tobacco addiction&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edition&gt;2015/06/13&lt;/edition&gt;&lt;keywords&gt;&lt;keyword&gt;Addiction&lt;/keyword&gt;&lt;keyword&gt;Electronic nicotine delivery devices&lt;/keyword&gt;&lt;keyword&gt;Nicotine&lt;/keyword&gt;&lt;keyword&gt;Tobacco industry documents&lt;/keyword&gt;&lt;/keywords&gt;&lt;dates&gt;&lt;year&gt;2015&lt;/year&gt;&lt;pub-dates&gt;&lt;date&gt;Jun 10&lt;/date&gt;&lt;/pub-dates&gt;&lt;/dates&gt;&lt;isbn&gt;0964-4563&lt;/isbn&gt;&lt;accession-num&gt;26063608&lt;/accession-num&gt;&lt;urls&gt;&lt;related-urls&gt;&lt;url&gt;http://tobaccocontrol.bmj.com/content/early/2015/05/03/tobaccocontrol-2014-051943.full.pdf&lt;/url&gt;&lt;/related-urls&gt;&lt;/urls&gt;&lt;electronic-resource-num&gt;10.1136/tobaccocontrol-2014-051943&lt;/electronic-resource-num&gt;&lt;remote-database-provider&gt;NLM&lt;/remote-database-provider&gt;&lt;language&gt;Eng&lt;/language&gt;&lt;/record&gt;&lt;/Cite&gt;&lt;/EndNote&gt;</w:instrText>
      </w:r>
      <w:r w:rsidR="004C6279" w:rsidRPr="00AB024F">
        <w:rPr>
          <w:rFonts w:cstheme="minorHAnsi"/>
        </w:rPr>
        <w:fldChar w:fldCharType="separate"/>
      </w:r>
      <w:r w:rsidR="009D5EEE">
        <w:rPr>
          <w:rFonts w:cstheme="minorHAnsi"/>
          <w:noProof/>
        </w:rPr>
        <w:t>[16]</w:t>
      </w:r>
      <w:r w:rsidR="004C6279" w:rsidRPr="00AB024F">
        <w:rPr>
          <w:rFonts w:cstheme="minorHAnsi"/>
        </w:rPr>
        <w:fldChar w:fldCharType="end"/>
      </w:r>
      <w:r w:rsidR="004C6279" w:rsidRPr="00AB024F">
        <w:rPr>
          <w:rFonts w:cstheme="minorHAnsi"/>
        </w:rPr>
        <w:t xml:space="preserve">. The years of control of processed food by tobacco </w:t>
      </w:r>
      <w:r w:rsidR="00A955E3" w:rsidRPr="00AB024F">
        <w:rPr>
          <w:rFonts w:cstheme="minorHAnsi"/>
        </w:rPr>
        <w:t>mark</w:t>
      </w:r>
      <w:r w:rsidR="008908FB" w:rsidRPr="00AB024F">
        <w:rPr>
          <w:rFonts w:cstheme="minorHAnsi"/>
        </w:rPr>
        <w:t xml:space="preserve"> the beginning of the obesity epidemic</w:t>
      </w:r>
      <w:r w:rsidR="00A955E3" w:rsidRPr="00AB024F">
        <w:rPr>
          <w:rFonts w:cstheme="minorHAnsi"/>
        </w:rPr>
        <w:t xml:space="preserve"> with a rapid rise in the consumption of processed foods</w:t>
      </w:r>
      <w:r w:rsidR="005D64B1" w:rsidRPr="00AB024F">
        <w:rPr>
          <w:rFonts w:cstheme="minorHAnsi"/>
        </w:rPr>
        <w:t xml:space="preserve"> with addictive properties</w:t>
      </w:r>
      <w:r w:rsidR="00A955E3" w:rsidRPr="00AB024F">
        <w:rPr>
          <w:rFonts w:cstheme="minorHAnsi"/>
        </w:rPr>
        <w:t xml:space="preserve"> </w:t>
      </w:r>
      <w:r w:rsidR="005D64B1" w:rsidRPr="00AB024F">
        <w:rPr>
          <w:rFonts w:cstheme="minorHAnsi"/>
        </w:rPr>
        <w:t xml:space="preserve">even </w:t>
      </w:r>
      <w:r w:rsidR="00A955E3" w:rsidRPr="00AB024F">
        <w:rPr>
          <w:rFonts w:cstheme="minorHAnsi"/>
        </w:rPr>
        <w:t xml:space="preserve">while consumption of unprocessed foods did not </w:t>
      </w:r>
      <w:r w:rsidR="006B7407" w:rsidRPr="00AB024F">
        <w:rPr>
          <w:rFonts w:cstheme="minorHAnsi"/>
        </w:rPr>
        <w:t>change</w:t>
      </w:r>
      <w:r w:rsidR="002473C7" w:rsidRPr="00AB024F">
        <w:rPr>
          <w:rFonts w:cstheme="minorHAnsi"/>
        </w:rPr>
        <w:t xml:space="preserve"> </w:t>
      </w:r>
      <w:r w:rsidR="002473C7" w:rsidRPr="00AB024F">
        <w:rPr>
          <w:rFonts w:cstheme="minorHAnsi"/>
        </w:rPr>
        <w:fldChar w:fldCharType="begin"/>
      </w:r>
      <w:r w:rsidR="009D5EEE">
        <w:rPr>
          <w:rFonts w:cstheme="minorHAnsi"/>
        </w:rPr>
        <w:instrText xml:space="preserve"> ADDIN EN.CITE &lt;EndNote&gt;&lt;Cite&gt;&lt;Author&gt;Ifland&lt;/Author&gt;&lt;Year&gt;2009&lt;/Year&gt;&lt;RecNum&gt;1451&lt;/RecNum&gt;&lt;DisplayText&gt;[17]&lt;/DisplayText&gt;&lt;record&gt;&lt;rec-number&gt;1451&lt;/rec-number&gt;&lt;foreign-keys&gt;&lt;key app="EN" db-id="rpzswxppg9r2psefwerp52ak5e0fxparzfer" timestamp="1533317953"&gt;1451&lt;/key&gt;&lt;/foreign-keys&gt;&lt;ref-type name="Journal Article"&gt;17&lt;/ref-type&gt;&lt;contributors&gt;&lt;authors&gt;&lt;author&gt;Ifland, J. R.&lt;/author&gt;&lt;author&gt;Preuss, H. G.&lt;/author&gt;&lt;author&gt;Marcus, M. T.&lt;/author&gt;&lt;author&gt;Rourke, K. M.&lt;/author&gt;&lt;author&gt;Taylor, W. C.&lt;/author&gt;&lt;author&gt;Burau, K.&lt;/author&gt;&lt;author&gt;Jacobs, W. S.&lt;/author&gt;&lt;author&gt;Kadish, W.&lt;/author&gt;&lt;author&gt;Manso, G.&lt;/author&gt;&lt;/authors&gt;&lt;/contributors&gt;&lt;auth-address&gt;Refined Food Addiction Research Foundation, 5355 Memorial Drive, F-814, Houston, TX 77007, United States. joan@refinedfoodaddiction.org&lt;/auth-address&gt;&lt;titles&gt;&lt;title&gt;Refined food addiction: a classic substance use disorder&lt;/title&gt;&lt;secondary-title&gt;Med Hypotheses&lt;/secondary-title&gt;&lt;/titles&gt;&lt;periodical&gt;&lt;full-title&gt;Med Hypotheses&lt;/full-title&gt;&lt;/periodical&gt;&lt;pages&gt;518-26&lt;/pages&gt;&lt;volume&gt;72&lt;/volume&gt;&lt;number&gt;5&lt;/number&gt;&lt;edition&gt;2009/02/19&lt;/edition&gt;&lt;keywords&gt;&lt;keyword&gt;Diagnostic and Statistical Manual of Mental Disorders&lt;/keyword&gt;&lt;keyword&gt;Eating Disorders&lt;/keyword&gt;&lt;keyword&gt;Food&lt;/keyword&gt;&lt;keyword&gt;Humans&lt;/keyword&gt;&lt;keyword&gt;Obesity/epidemiology&lt;/keyword&gt;&lt;keyword&gt;Substance-Related Disorders&lt;/keyword&gt;&lt;/keywords&gt;&lt;dates&gt;&lt;year&gt;2009&lt;/year&gt;&lt;pub-dates&gt;&lt;date&gt;May&lt;/date&gt;&lt;/pub-dates&gt;&lt;/dates&gt;&lt;isbn&gt;1532-2777 (Electronic)&amp;#xD;0306-9877 (Linking)&lt;/isbn&gt;&lt;accession-num&gt;19223127&lt;/accession-num&gt;&lt;urls&gt;&lt;/urls&gt;&lt;electronic-resource-num&gt;S0306-9877(08)00642-7 [pii]&amp;#xD;10.1016/j.mehy.2008.11.035 [doi]&lt;/electronic-resource-num&gt;&lt;remote-database-provider&gt;Nlm&lt;/remote-database-provider&gt;&lt;language&gt;eng&lt;/language&gt;&lt;/record&gt;&lt;/Cite&gt;&lt;/EndNote&gt;</w:instrText>
      </w:r>
      <w:r w:rsidR="002473C7" w:rsidRPr="00AB024F">
        <w:rPr>
          <w:rFonts w:cstheme="minorHAnsi"/>
        </w:rPr>
        <w:fldChar w:fldCharType="separate"/>
      </w:r>
      <w:r w:rsidR="009D5EEE">
        <w:rPr>
          <w:rFonts w:cstheme="minorHAnsi"/>
          <w:noProof/>
        </w:rPr>
        <w:t>[17]</w:t>
      </w:r>
      <w:r w:rsidR="002473C7" w:rsidRPr="00AB024F">
        <w:rPr>
          <w:rFonts w:cstheme="minorHAnsi"/>
        </w:rPr>
        <w:fldChar w:fldCharType="end"/>
      </w:r>
      <w:r w:rsidR="008908FB" w:rsidRPr="00AB024F">
        <w:rPr>
          <w:rFonts w:cstheme="minorHAnsi"/>
        </w:rPr>
        <w:t xml:space="preserve">. </w:t>
      </w:r>
    </w:p>
    <w:p w14:paraId="5F2BF4BA" w14:textId="77777777" w:rsidR="008908FB" w:rsidRPr="00AB024F" w:rsidRDefault="004C6279" w:rsidP="001E4731">
      <w:pPr>
        <w:ind w:firstLine="432"/>
        <w:rPr>
          <w:rFonts w:cstheme="minorHAnsi"/>
        </w:rPr>
      </w:pPr>
      <w:r w:rsidRPr="00AB024F">
        <w:rPr>
          <w:rFonts w:cstheme="minorHAnsi"/>
        </w:rPr>
        <w:t>With the advent of neuroimaging technology in the 1990s and advances in animal studies, e</w:t>
      </w:r>
      <w:r w:rsidR="00A955E3" w:rsidRPr="00AB024F">
        <w:rPr>
          <w:rFonts w:cstheme="minorHAnsi"/>
        </w:rPr>
        <w:t xml:space="preserve">vidence has accumulated </w:t>
      </w:r>
      <w:r w:rsidR="003E462E" w:rsidRPr="00AB024F">
        <w:rPr>
          <w:rFonts w:cstheme="minorHAnsi"/>
        </w:rPr>
        <w:t>that chronic overeating shares characteristics with</w:t>
      </w:r>
      <w:r w:rsidR="00A955E3" w:rsidRPr="00AB024F">
        <w:rPr>
          <w:rFonts w:cstheme="minorHAnsi"/>
        </w:rPr>
        <w:t xml:space="preserve"> drug and alcohol addiction</w:t>
      </w:r>
      <w:r w:rsidR="00934CEB">
        <w:rPr>
          <w:rFonts w:cstheme="minorHAnsi"/>
        </w:rPr>
        <w:fldChar w:fldCharType="begin"/>
      </w:r>
      <w:r w:rsidR="00934CEB">
        <w:rPr>
          <w:rFonts w:cstheme="minorHAnsi"/>
        </w:rPr>
        <w:instrText xml:space="preserve"> ADDIN EN.CITE &lt;EndNote&gt;&lt;Cite&gt;&lt;Author&gt;Ifland&lt;/Author&gt;&lt;Year&gt;2017&lt;/Year&gt;&lt;RecNum&gt;10194&lt;/RecNum&gt;&lt;DisplayText&gt;[18]&lt;/DisplayText&gt;&lt;record&gt;&lt;rec-number&gt;10194&lt;/rec-number&gt;&lt;foreign-keys&gt;&lt;key app="EN" db-id="rpzswxppg9r2psefwerp52ak5e0fxparzfer" timestamp="1533321591"&gt;10194&lt;/key&gt;&lt;/foreign-keys&gt;&lt;ref-type name="Book Section"&gt;5&lt;/ref-type&gt;&lt;contributors&gt;&lt;authors&gt;&lt;author&gt;Ifland, J.&lt;/author&gt;&lt;author&gt;Peeke, P.&lt;/author&gt;&lt;/authors&gt;&lt;secondary-authors&gt;&lt;author&gt;Ifland, J.&lt;/author&gt;&lt;author&gt;Marcus, M. T.&lt;/author&gt;&lt;author&gt;Preuss, H. G.&lt;/author&gt;&lt;/secondary-authors&gt;&lt;/contributors&gt;&lt;titles&gt;&lt;title&gt;The Overlap between Drug and Processed Food Addiction&lt;/title&gt;&lt;secondary-title&gt;Processed Food Addiction: Foundations, Assessment, and Recovery&lt;/secondary-title&gt;&lt;/titles&gt;&lt;pages&gt;3-26&lt;/pages&gt;&lt;section&gt;1&lt;/section&gt;&lt;dates&gt;&lt;year&gt;2017&lt;/year&gt;&lt;/dates&gt;&lt;pub-location&gt;Boca Ratan, FL&lt;/pub-location&gt;&lt;publisher&gt;CRC Press&lt;/publisher&gt;&lt;urls&gt;&lt;/urls&gt;&lt;/record&gt;&lt;/Cite&gt;&lt;/EndNote&gt;</w:instrText>
      </w:r>
      <w:r w:rsidR="00934CEB">
        <w:rPr>
          <w:rFonts w:cstheme="minorHAnsi"/>
        </w:rPr>
        <w:fldChar w:fldCharType="separate"/>
      </w:r>
      <w:r w:rsidR="00934CEB">
        <w:rPr>
          <w:rFonts w:cstheme="minorHAnsi"/>
          <w:noProof/>
        </w:rPr>
        <w:t>[18]</w:t>
      </w:r>
      <w:r w:rsidR="00934CEB">
        <w:rPr>
          <w:rFonts w:cstheme="minorHAnsi"/>
        </w:rPr>
        <w:fldChar w:fldCharType="end"/>
      </w:r>
      <w:r w:rsidR="00A955E3" w:rsidRPr="00AB024F">
        <w:rPr>
          <w:rFonts w:cstheme="minorHAnsi"/>
        </w:rPr>
        <w:t xml:space="preserve">. Because both </w:t>
      </w:r>
      <w:r w:rsidR="00BC2385" w:rsidRPr="00AB024F">
        <w:rPr>
          <w:rFonts w:cstheme="minorHAnsi"/>
        </w:rPr>
        <w:t>overeating and drug addiction</w:t>
      </w:r>
      <w:r w:rsidR="00A955E3" w:rsidRPr="00AB024F">
        <w:rPr>
          <w:rFonts w:cstheme="minorHAnsi"/>
        </w:rPr>
        <w:t xml:space="preserve"> affect people broadly, </w:t>
      </w:r>
      <w:r w:rsidR="003E462E" w:rsidRPr="00AB024F">
        <w:rPr>
          <w:rFonts w:cstheme="minorHAnsi"/>
        </w:rPr>
        <w:t>and research has been extensive, there is a significant body of literature describing the overlap between processed food abuse and drug abuse</w:t>
      </w:r>
      <w:r w:rsidR="00BC2385" w:rsidRPr="00AB024F">
        <w:rPr>
          <w:rFonts w:cstheme="minorHAnsi"/>
        </w:rPr>
        <w:t>. The result of this extensive research</w:t>
      </w:r>
      <w:r w:rsidR="00490738" w:rsidRPr="00AB024F">
        <w:rPr>
          <w:rFonts w:cstheme="minorHAnsi"/>
        </w:rPr>
        <w:t xml:space="preserve"> is the ability to credibly ground the concept of </w:t>
      </w:r>
      <w:r w:rsidR="00324F39" w:rsidRPr="00AB024F">
        <w:rPr>
          <w:rFonts w:cstheme="minorHAnsi"/>
        </w:rPr>
        <w:t>PFA</w:t>
      </w:r>
      <w:r w:rsidR="00490738" w:rsidRPr="00AB024F">
        <w:rPr>
          <w:rFonts w:cstheme="minorHAnsi"/>
        </w:rPr>
        <w:t xml:space="preserve"> in research.  Studies show overlap</w:t>
      </w:r>
      <w:r w:rsidR="00A955E3" w:rsidRPr="00AB024F">
        <w:rPr>
          <w:rFonts w:cstheme="minorHAnsi"/>
        </w:rPr>
        <w:t xml:space="preserve"> ranging from cell function to </w:t>
      </w:r>
      <w:r w:rsidR="006B1C1F" w:rsidRPr="00AB024F">
        <w:rPr>
          <w:rFonts w:cstheme="minorHAnsi"/>
        </w:rPr>
        <w:t xml:space="preserve">personal </w:t>
      </w:r>
      <w:r w:rsidR="00A955E3" w:rsidRPr="00AB024F">
        <w:rPr>
          <w:rFonts w:cstheme="minorHAnsi"/>
        </w:rPr>
        <w:t xml:space="preserve">behaviors to </w:t>
      </w:r>
      <w:r w:rsidR="006B1C1F" w:rsidRPr="00AB024F">
        <w:rPr>
          <w:rFonts w:cstheme="minorHAnsi"/>
        </w:rPr>
        <w:t xml:space="preserve">family systems and on to </w:t>
      </w:r>
      <w:r w:rsidR="00A955E3" w:rsidRPr="00AB024F">
        <w:rPr>
          <w:rFonts w:cstheme="minorHAnsi"/>
        </w:rPr>
        <w:t xml:space="preserve">national epidemiological patterns.  </w:t>
      </w:r>
      <w:r w:rsidR="00490738" w:rsidRPr="00AB024F">
        <w:rPr>
          <w:rFonts w:cstheme="minorHAnsi"/>
        </w:rPr>
        <w:t xml:space="preserve">Specifically, overlap is found in 20 </w:t>
      </w:r>
      <w:r w:rsidR="00BC2385" w:rsidRPr="00AB024F">
        <w:rPr>
          <w:rFonts w:cstheme="minorHAnsi"/>
        </w:rPr>
        <w:t>characteristics</w:t>
      </w:r>
      <w:r w:rsidR="00490738" w:rsidRPr="00AB024F">
        <w:rPr>
          <w:rFonts w:cstheme="minorHAnsi"/>
        </w:rPr>
        <w:t xml:space="preserve"> of chronic overeating and drug addiction as shown in the table below. </w:t>
      </w:r>
    </w:p>
    <w:p w14:paraId="34587876" w14:textId="77777777" w:rsidR="003E462E" w:rsidRPr="00AB024F" w:rsidRDefault="003E462E">
      <w:pPr>
        <w:rPr>
          <w:rFonts w:cstheme="minorHAnsi"/>
        </w:rPr>
      </w:pPr>
      <w:r w:rsidRPr="00AB024F">
        <w:rPr>
          <w:rFonts w:cstheme="minorHAnsi"/>
        </w:rPr>
        <w:lastRenderedPageBreak/>
        <w:t xml:space="preserve">Table 1. Overlap of Drug and </w:t>
      </w:r>
      <w:r w:rsidR="00324F39" w:rsidRPr="00AB024F">
        <w:rPr>
          <w:rFonts w:cstheme="minorHAnsi"/>
        </w:rPr>
        <w:t xml:space="preserve">Processed </w:t>
      </w:r>
      <w:r w:rsidRPr="00AB024F">
        <w:rPr>
          <w:rFonts w:cstheme="minorHAnsi"/>
        </w:rPr>
        <w:t>Food Addiction</w:t>
      </w:r>
      <w:r w:rsidR="00324F39" w:rsidRPr="00AB024F">
        <w:rPr>
          <w:rFonts w:cstheme="minorHAnsi"/>
        </w:rPr>
        <w:t xml:space="preserve"> (PFA)</w:t>
      </w:r>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1850"/>
        <w:gridCol w:w="6572"/>
      </w:tblGrid>
      <w:tr w:rsidR="00F532F4" w:rsidRPr="00AB024F" w14:paraId="75092FD9" w14:textId="77777777" w:rsidTr="00F27867">
        <w:tc>
          <w:tcPr>
            <w:tcW w:w="1793" w:type="dxa"/>
          </w:tcPr>
          <w:p w14:paraId="41120821" w14:textId="77777777" w:rsidR="00F532F4" w:rsidRPr="00AB024F" w:rsidRDefault="00F532F4">
            <w:pPr>
              <w:rPr>
                <w:rFonts w:cstheme="minorHAnsi"/>
              </w:rPr>
            </w:pPr>
            <w:r w:rsidRPr="00AB024F">
              <w:rPr>
                <w:rFonts w:cstheme="minorHAnsi"/>
              </w:rPr>
              <w:t>Manifestation</w:t>
            </w:r>
          </w:p>
        </w:tc>
        <w:tc>
          <w:tcPr>
            <w:tcW w:w="6572" w:type="dxa"/>
          </w:tcPr>
          <w:p w14:paraId="6BCEBBD8" w14:textId="77777777" w:rsidR="00F532F4" w:rsidRPr="00AB024F" w:rsidRDefault="00F532F4">
            <w:pPr>
              <w:rPr>
                <w:rFonts w:cstheme="minorHAnsi"/>
              </w:rPr>
            </w:pPr>
            <w:r w:rsidRPr="00AB024F">
              <w:rPr>
                <w:rFonts w:cstheme="minorHAnsi"/>
              </w:rPr>
              <w:t>Overlap between Drug Addiction and Chronic Overeating</w:t>
            </w:r>
            <w:r w:rsidR="002E611C" w:rsidRPr="00AB024F">
              <w:rPr>
                <w:rFonts w:cstheme="minorHAnsi"/>
              </w:rPr>
              <w:fldChar w:fldCharType="begin"/>
            </w:r>
            <w:r w:rsidR="00934CEB">
              <w:rPr>
                <w:rFonts w:cstheme="minorHAnsi"/>
              </w:rPr>
              <w:instrText xml:space="preserve"> ADDIN EN.CITE &lt;EndNote&gt;&lt;Cite&gt;&lt;Author&gt;Ifland&lt;/Author&gt;&lt;Year&gt;2017&lt;/Year&gt;&lt;RecNum&gt;9952&lt;/RecNum&gt;&lt;DisplayText&gt;[19]&lt;/DisplayText&gt;&lt;record&gt;&lt;rec-number&gt;9952&lt;/rec-number&gt;&lt;foreign-keys&gt;&lt;key app="EN" db-id="fawsx9sep5pf0fe5r50pwvf8p0axwvaxt2rx" timestamp="1504308668"&gt;9952&lt;/key&gt;&lt;/foreign-keys&gt;&lt;ref-type name="Book Section"&gt;5&lt;/ref-type&gt;&lt;contributors&gt;&lt;authors&gt;&lt;author&gt;Ifland, J.&lt;/author&gt;&lt;author&gt;Peeke, P.&lt;/author&gt;&lt;/authors&gt;&lt;secondary-authors&gt;&lt;author&gt;Ifland, J.&lt;/author&gt;&lt;author&gt;Marcus, M. T.&lt;/author&gt;&lt;author&gt;Preuss, H. G.&lt;/author&gt;&lt;/secondary-authors&gt;&lt;/contributors&gt;&lt;titles&gt;&lt;title&gt;The Overlap between Drug and Processed Food Addiction&lt;/title&gt;&lt;secondary-title&gt;Processed Food Addiction: Foundations, Assessment, and Recovery&lt;/secondary-title&gt;&lt;/titles&gt;&lt;volume&gt;&lt;style face="italic" font="default" size="100%"&gt;In Press&lt;/style&gt;&lt;/volume&gt;&lt;dates&gt;&lt;year&gt;2017&lt;/year&gt;&lt;/dates&gt;&lt;pub-location&gt;Boca Ratan, FL&lt;/pub-location&gt;&lt;publisher&gt;CRC Press&lt;/publisher&gt;&lt;urls&gt;&lt;/urls&gt;&lt;/record&gt;&lt;/Cite&gt;&lt;/EndNote&gt;</w:instrText>
            </w:r>
            <w:r w:rsidR="002E611C" w:rsidRPr="00AB024F">
              <w:rPr>
                <w:rFonts w:cstheme="minorHAnsi"/>
              </w:rPr>
              <w:fldChar w:fldCharType="separate"/>
            </w:r>
            <w:r w:rsidR="00934CEB">
              <w:rPr>
                <w:rFonts w:cstheme="minorHAnsi"/>
                <w:noProof/>
              </w:rPr>
              <w:t>[19]</w:t>
            </w:r>
            <w:r w:rsidR="002E611C" w:rsidRPr="00AB024F">
              <w:rPr>
                <w:rFonts w:cstheme="minorHAnsi"/>
              </w:rPr>
              <w:fldChar w:fldCharType="end"/>
            </w:r>
          </w:p>
        </w:tc>
      </w:tr>
      <w:tr w:rsidR="00EA655A" w:rsidRPr="00AB024F" w14:paraId="4672B918" w14:textId="77777777" w:rsidTr="00F27867">
        <w:tc>
          <w:tcPr>
            <w:tcW w:w="1793" w:type="dxa"/>
          </w:tcPr>
          <w:p w14:paraId="7C7D84B3" w14:textId="77777777" w:rsidR="00EA655A" w:rsidRPr="00AB024F" w:rsidRDefault="00EA655A">
            <w:pPr>
              <w:rPr>
                <w:rFonts w:cstheme="minorHAnsi"/>
              </w:rPr>
            </w:pPr>
          </w:p>
        </w:tc>
        <w:tc>
          <w:tcPr>
            <w:tcW w:w="6572" w:type="dxa"/>
          </w:tcPr>
          <w:p w14:paraId="7658C461" w14:textId="77777777" w:rsidR="00EA655A" w:rsidRPr="00AB024F" w:rsidRDefault="00EA655A">
            <w:pPr>
              <w:rPr>
                <w:rFonts w:cstheme="minorHAnsi"/>
                <w:i/>
              </w:rPr>
            </w:pPr>
            <w:r w:rsidRPr="00AB024F">
              <w:rPr>
                <w:rFonts w:cstheme="minorHAnsi"/>
                <w:i/>
              </w:rPr>
              <w:t>Overlap in Individuals</w:t>
            </w:r>
          </w:p>
        </w:tc>
      </w:tr>
      <w:tr w:rsidR="00F532F4" w:rsidRPr="00AB024F" w14:paraId="798A74EF" w14:textId="77777777" w:rsidTr="00F27867">
        <w:tc>
          <w:tcPr>
            <w:tcW w:w="1793" w:type="dxa"/>
          </w:tcPr>
          <w:p w14:paraId="3A33B14D" w14:textId="77777777" w:rsidR="00F532F4" w:rsidRPr="00AB024F" w:rsidRDefault="00F532F4">
            <w:pPr>
              <w:rPr>
                <w:rFonts w:cstheme="minorHAnsi"/>
              </w:rPr>
            </w:pPr>
            <w:r w:rsidRPr="00AB024F">
              <w:rPr>
                <w:rFonts w:cstheme="minorHAnsi"/>
              </w:rPr>
              <w:t>Neurofunctioning</w:t>
            </w:r>
          </w:p>
        </w:tc>
        <w:tc>
          <w:tcPr>
            <w:tcW w:w="6572" w:type="dxa"/>
          </w:tcPr>
          <w:p w14:paraId="6C2599CE" w14:textId="77777777" w:rsidR="00F532F4" w:rsidRPr="00AB024F" w:rsidRDefault="00F532F4">
            <w:pPr>
              <w:rPr>
                <w:rFonts w:cstheme="minorHAnsi"/>
              </w:rPr>
            </w:pPr>
            <w:r w:rsidRPr="00AB024F">
              <w:rPr>
                <w:rFonts w:cstheme="minorHAnsi"/>
              </w:rPr>
              <w:t xml:space="preserve">Down-regulated reward pathways, reduced cognitive functioning, increased stress activation, and increased stress during withdrawal </w:t>
            </w:r>
            <w:r w:rsidRPr="00AB024F">
              <w:rPr>
                <w:rFonts w:cstheme="minorHAnsi"/>
              </w:rPr>
              <w:fldChar w:fldCharType="begin">
                <w:fldData xml:space="preserve">PEVuZE5vdGU+PENpdGU+PEF1dGhvcj5Ub21hc2k8L0F1dGhvcj48WWVhcj4yMDEzPC9ZZWFyPjxS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=
</w:fldData>
              </w:fldChar>
            </w:r>
            <w:r w:rsidR="00934CEB">
              <w:rPr>
                <w:rFonts w:cstheme="minorHAnsi"/>
              </w:rPr>
              <w:instrText xml:space="preserve"> ADDIN EN.CITE </w:instrText>
            </w:r>
            <w:r w:rsidR="00934CEB">
              <w:rPr>
                <w:rFonts w:cstheme="minorHAnsi"/>
              </w:rPr>
              <w:fldChar w:fldCharType="begin">
                <w:fldData xml:space="preserve">PEVuZE5vdGU+PENpdGU+PEF1dGhvcj5Ub21hc2k8L0F1dGhvcj48WWVhcj4yMDEzPC9ZZWFyPjxS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=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20]</w:t>
            </w:r>
            <w:r w:rsidRPr="00AB024F">
              <w:rPr>
                <w:rFonts w:cstheme="minorHAnsi"/>
              </w:rPr>
              <w:fldChar w:fldCharType="end"/>
            </w:r>
            <w:r w:rsidRPr="00AB024F">
              <w:rPr>
                <w:rFonts w:cstheme="minorHAnsi"/>
              </w:rPr>
              <w:t>.</w:t>
            </w:r>
          </w:p>
        </w:tc>
      </w:tr>
      <w:tr w:rsidR="00F532F4" w:rsidRPr="00AB024F" w14:paraId="12A45BFE" w14:textId="77777777" w:rsidTr="00F27867">
        <w:tc>
          <w:tcPr>
            <w:tcW w:w="1793" w:type="dxa"/>
          </w:tcPr>
          <w:p w14:paraId="4FB4F3D4" w14:textId="77777777" w:rsidR="00F532F4" w:rsidRPr="00AB024F" w:rsidRDefault="00F532F4">
            <w:pPr>
              <w:rPr>
                <w:rFonts w:cstheme="minorHAnsi"/>
              </w:rPr>
            </w:pPr>
            <w:r w:rsidRPr="00AB024F">
              <w:rPr>
                <w:rFonts w:cstheme="minorHAnsi"/>
              </w:rPr>
              <w:t>Cue-reactivity</w:t>
            </w:r>
          </w:p>
        </w:tc>
        <w:tc>
          <w:tcPr>
            <w:tcW w:w="6572" w:type="dxa"/>
          </w:tcPr>
          <w:p w14:paraId="6BFAE15B" w14:textId="77777777" w:rsidR="00F532F4" w:rsidRPr="00AB024F" w:rsidRDefault="000148AA">
            <w:pPr>
              <w:rPr>
                <w:rFonts w:cstheme="minorHAnsi"/>
              </w:rPr>
            </w:pPr>
            <w:r w:rsidRPr="00AB024F">
              <w:rPr>
                <w:rFonts w:cstheme="minorHAnsi"/>
              </w:rPr>
              <w:t xml:space="preserve">Flooding of reward neurotransmitters in response to drug or food cues </w:t>
            </w:r>
            <w:r w:rsidRPr="00AB024F">
              <w:rPr>
                <w:rFonts w:cstheme="minorHAnsi"/>
              </w:rPr>
              <w:fldChar w:fldCharType="begin"/>
            </w:r>
            <w:r w:rsidR="00934CEB">
              <w:rPr>
                <w:rFonts w:cstheme="minorHAnsi"/>
              </w:rPr>
              <w:instrText xml:space="preserve"> ADDIN EN.CITE &lt;EndNote&gt;&lt;Cite&gt;&lt;Author&gt;Tomasi&lt;/Author&gt;&lt;Year&gt;2015&lt;/Year&gt;&lt;RecNum&gt;512&lt;/RecNum&gt;&lt;DisplayText&gt;[21]&lt;/DisplayText&gt;&lt;record&gt;&lt;rec-number&gt;512&lt;/rec-number&gt;&lt;foreign-keys&gt;&lt;key app="EN" db-id="rpzswxppg9r2psefwerp52ak5e0fxparzfer" timestamp="1533317513"&gt;512&lt;/key&gt;&lt;/foreign-keys&gt;&lt;ref-type name="Journal Article"&gt;17&lt;/ref-type&gt;&lt;contributors&gt;&lt;authors&gt;&lt;author&gt;Tomasi, D.&lt;/author&gt;&lt;author&gt;Wang, G. J.&lt;/author&gt;&lt;author&gt;Wang, R.&lt;/author&gt;&lt;author&gt;Caparelli, E. C.&lt;/author&gt;&lt;author&gt;Logan, J.&lt;/author&gt;&lt;author&gt;Volkow, N. D.&lt;/author&gt;&lt;/authors&gt;&lt;/contributors&gt;&lt;auth-address&gt;National Institute on Alcohol Abuse and Alcoholism, National Institutes of Health, Bethesda, Maryland.&lt;/auth-address&gt;&lt;titles&gt;&lt;title&gt;Overlapping patterns of brain activation to food and cocaine cues in cocaine abusers: Association to striatal D2/D3 receptor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120-36&lt;/pages&gt;&lt;volume&gt;36&lt;/volume&gt;&lt;number&gt;1&lt;/number&gt;&lt;edition&gt;2014/08/22&lt;/edition&gt;&lt;keywords&gt;&lt;keyword&gt;Pet&lt;/keyword&gt;&lt;keyword&gt;addiction&lt;/keyword&gt;&lt;keyword&gt;fMRI&lt;/keyword&gt;&lt;keyword&gt;obesity&lt;/keyword&gt;&lt;keyword&gt;reward&lt;/keyword&gt;&lt;/keywords&gt;&lt;dates&gt;&lt;year&gt;2015&lt;/year&gt;&lt;pub-dates&gt;&lt;date&gt;Jan&lt;/date&gt;&lt;/pub-dates&gt;&lt;/dates&gt;&lt;isbn&gt;1065-9471&lt;/isbn&gt;&lt;accession-num&gt;25142207&lt;/accession-num&gt;&lt;urls&gt;&lt;related-urls&gt;&lt;url&gt;http://onlinelibrary.wiley.com/doi/10.1002/hbm.22617/abstract&lt;/url&gt;&lt;/related-urls&gt;&lt;/urls&gt;&lt;electronic-resource-num&gt;10.1002/hbm.22617&lt;/electronic-resource-num&gt;&lt;remote-database-provider&gt;NLM&lt;/remote-database-provider&gt;&lt;language&gt;eng&lt;/language&gt;&lt;/record&gt;&lt;/Cite&gt;&lt;/EndNote&gt;</w:instrText>
            </w:r>
            <w:r w:rsidRPr="00AB024F">
              <w:rPr>
                <w:rFonts w:cstheme="minorHAnsi"/>
              </w:rPr>
              <w:fldChar w:fldCharType="separate"/>
            </w:r>
            <w:r w:rsidR="00934CEB">
              <w:rPr>
                <w:rFonts w:cstheme="minorHAnsi"/>
                <w:noProof/>
              </w:rPr>
              <w:t>[21]</w:t>
            </w:r>
            <w:r w:rsidRPr="00AB024F">
              <w:rPr>
                <w:rFonts w:cstheme="minorHAnsi"/>
              </w:rPr>
              <w:fldChar w:fldCharType="end"/>
            </w:r>
            <w:r w:rsidRPr="00AB024F">
              <w:rPr>
                <w:rFonts w:cstheme="minorHAnsi"/>
              </w:rPr>
              <w:t>.</w:t>
            </w:r>
          </w:p>
        </w:tc>
      </w:tr>
      <w:tr w:rsidR="00F532F4" w:rsidRPr="00AB024F" w14:paraId="3A5F6D22" w14:textId="77777777" w:rsidTr="00F27867">
        <w:tc>
          <w:tcPr>
            <w:tcW w:w="1793" w:type="dxa"/>
          </w:tcPr>
          <w:p w14:paraId="4669E388" w14:textId="77777777" w:rsidR="00F532F4" w:rsidRPr="00AB024F" w:rsidRDefault="000148AA">
            <w:pPr>
              <w:rPr>
                <w:rFonts w:cstheme="minorHAnsi"/>
              </w:rPr>
            </w:pPr>
            <w:r w:rsidRPr="00AB024F">
              <w:rPr>
                <w:rFonts w:cstheme="minorHAnsi"/>
              </w:rPr>
              <w:t>Cognitive Impairment</w:t>
            </w:r>
          </w:p>
        </w:tc>
        <w:tc>
          <w:tcPr>
            <w:tcW w:w="6572" w:type="dxa"/>
          </w:tcPr>
          <w:p w14:paraId="674AC473" w14:textId="77777777" w:rsidR="00F532F4" w:rsidRPr="00AB024F" w:rsidRDefault="000148AA">
            <w:pPr>
              <w:rPr>
                <w:rFonts w:cstheme="minorHAnsi"/>
              </w:rPr>
            </w:pPr>
            <w:r w:rsidRPr="00AB024F">
              <w:rPr>
                <w:rFonts w:cstheme="minorHAnsi"/>
              </w:rPr>
              <w:t xml:space="preserve">Loss of impulse control, decision-making, memory, learning, and attention </w:t>
            </w:r>
            <w:r w:rsidRPr="00AB024F">
              <w:rPr>
                <w:rFonts w:cstheme="minorHAnsi"/>
              </w:rPr>
              <w:fldChar w:fldCharType="begin">
                <w:fldData xml:space="preserve">PEVuZE5vdGU+PENpdGU+PEF1dGhvcj5Fc2NoPC9BdXRob3I+PFllYXI+MjAwNDwvWWVhcj48UmVj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=
</w:fldData>
              </w:fldChar>
            </w:r>
            <w:r w:rsidR="00934CEB">
              <w:rPr>
                <w:rFonts w:cstheme="minorHAnsi"/>
              </w:rPr>
              <w:instrText xml:space="preserve"> ADDIN EN.CITE </w:instrText>
            </w:r>
            <w:r w:rsidR="00934CEB">
              <w:rPr>
                <w:rFonts w:cstheme="minorHAnsi"/>
              </w:rPr>
              <w:fldChar w:fldCharType="begin">
                <w:fldData xml:space="preserve">PEVuZE5vdGU+PENpdGU+PEF1dGhvcj5Fc2NoPC9BdXRob3I+PFllYXI+MjAwNDwvWWVhcj48UmVj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=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22, 23]</w:t>
            </w:r>
            <w:r w:rsidRPr="00AB024F">
              <w:rPr>
                <w:rFonts w:cstheme="minorHAnsi"/>
              </w:rPr>
              <w:fldChar w:fldCharType="end"/>
            </w:r>
            <w:r w:rsidRPr="00AB024F">
              <w:rPr>
                <w:rFonts w:cstheme="minorHAnsi"/>
              </w:rPr>
              <w:t>.</w:t>
            </w:r>
          </w:p>
        </w:tc>
      </w:tr>
      <w:tr w:rsidR="00F532F4" w:rsidRPr="00AB024F" w14:paraId="1C139BE0" w14:textId="77777777" w:rsidTr="00F27867">
        <w:tc>
          <w:tcPr>
            <w:tcW w:w="1793" w:type="dxa"/>
          </w:tcPr>
          <w:p w14:paraId="79EA86C4" w14:textId="77777777" w:rsidR="00F532F4" w:rsidRPr="00AB024F" w:rsidRDefault="000148AA">
            <w:pPr>
              <w:rPr>
                <w:rFonts w:cstheme="minorHAnsi"/>
              </w:rPr>
            </w:pPr>
            <w:r w:rsidRPr="00AB024F">
              <w:rPr>
                <w:rFonts w:cstheme="minorHAnsi"/>
              </w:rPr>
              <w:t>Pavlovian Conditioning</w:t>
            </w:r>
          </w:p>
        </w:tc>
        <w:tc>
          <w:tcPr>
            <w:tcW w:w="6572" w:type="dxa"/>
          </w:tcPr>
          <w:p w14:paraId="3541101B" w14:textId="77777777" w:rsidR="00F532F4" w:rsidRPr="00AB024F" w:rsidRDefault="00F933C1">
            <w:pPr>
              <w:rPr>
                <w:rFonts w:cstheme="minorHAnsi"/>
              </w:rPr>
            </w:pPr>
            <w:r w:rsidRPr="00AB024F">
              <w:rPr>
                <w:rFonts w:cstheme="minorHAnsi"/>
              </w:rPr>
              <w:t xml:space="preserve">Repeated exposure to cues and use conditions excessive neurotransmitter release in reward pathways </w:t>
            </w:r>
            <w:r w:rsidRPr="00AB024F">
              <w:rPr>
                <w:rFonts w:cstheme="minorHAnsi"/>
              </w:rPr>
              <w:fldChar w:fldCharType="begin">
                <w:fldData xml:space="preserve">PEVuZE5vdGU+PENpdGU+PEF1dGhvcj5QZXRyb3ZpY2g8L0F1dGhvcj48WWVhcj4yMDA3PC9ZZWFy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</w:fldData>
              </w:fldChar>
            </w:r>
            <w:r w:rsidR="00934CEB">
              <w:rPr>
                <w:rFonts w:cstheme="minorHAnsi"/>
              </w:rPr>
              <w:instrText xml:space="preserve"> ADDIN EN.CITE </w:instrText>
            </w:r>
            <w:r w:rsidR="00934CEB">
              <w:rPr>
                <w:rFonts w:cstheme="minorHAnsi"/>
              </w:rPr>
              <w:fldChar w:fldCharType="begin">
                <w:fldData xml:space="preserve">PEVuZE5vdGU+PENpdGU+PEF1dGhvcj5QZXRyb3ZpY2g8L0F1dGhvcj48WWVhcj4yMDA3PC9ZZWFy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24, 25]</w:t>
            </w:r>
            <w:r w:rsidRPr="00AB024F">
              <w:rPr>
                <w:rFonts w:cstheme="minorHAnsi"/>
              </w:rPr>
              <w:fldChar w:fldCharType="end"/>
            </w:r>
            <w:r w:rsidRPr="00AB024F">
              <w:rPr>
                <w:rFonts w:cstheme="minorHAnsi"/>
              </w:rPr>
              <w:t>.</w:t>
            </w:r>
          </w:p>
        </w:tc>
      </w:tr>
      <w:tr w:rsidR="00F532F4" w:rsidRPr="00AB024F" w14:paraId="59BFB217" w14:textId="77777777" w:rsidTr="00F27867">
        <w:tc>
          <w:tcPr>
            <w:tcW w:w="1793" w:type="dxa"/>
          </w:tcPr>
          <w:p w14:paraId="374F9F77" w14:textId="77777777" w:rsidR="00F532F4" w:rsidRPr="00AB024F" w:rsidRDefault="00F933C1">
            <w:pPr>
              <w:rPr>
                <w:rFonts w:cstheme="minorHAnsi"/>
              </w:rPr>
            </w:pPr>
            <w:r w:rsidRPr="00AB024F">
              <w:rPr>
                <w:rFonts w:cstheme="minorHAnsi"/>
              </w:rPr>
              <w:t xml:space="preserve">Genetics </w:t>
            </w:r>
          </w:p>
        </w:tc>
        <w:tc>
          <w:tcPr>
            <w:tcW w:w="6572" w:type="dxa"/>
          </w:tcPr>
          <w:p w14:paraId="04A56FD3" w14:textId="77777777" w:rsidR="00F532F4" w:rsidRPr="00AB024F" w:rsidRDefault="00F933C1">
            <w:pPr>
              <w:rPr>
                <w:rFonts w:cstheme="minorHAnsi"/>
              </w:rPr>
            </w:pPr>
            <w:r w:rsidRPr="00AB024F">
              <w:rPr>
                <w:rFonts w:cstheme="minorHAnsi"/>
              </w:rPr>
              <w:t xml:space="preserve">Genetic anomalies at the TaqA1 allele </w:t>
            </w:r>
            <w:r w:rsidRPr="00AB024F">
              <w:rPr>
                <w:rFonts w:cstheme="minorHAnsi"/>
              </w:rPr>
              <w:fldChar w:fldCharType="begin"/>
            </w:r>
            <w:r w:rsidR="00934CEB">
              <w:rPr>
                <w:rFonts w:cstheme="minorHAnsi"/>
              </w:rPr>
              <w:instrText xml:space="preserve"> ADDIN EN.CITE &lt;EndNote&gt;&lt;Cite&gt;&lt;Author&gt;Stice&lt;/Author&gt;&lt;Year&gt;2010&lt;/Year&gt;&lt;RecNum&gt;838&lt;/RecNum&gt;&lt;DisplayText&gt;[26]&lt;/DisplayText&gt;&lt;record&gt;&lt;rec-number&gt;838&lt;/rec-number&gt;&lt;foreign-keys&gt;&lt;key app="EN" db-id="rpzswxppg9r2psefwerp52ak5e0fxparzfer" timestamp="1533317644"&gt;838&lt;/key&gt;&lt;/foreign-keys&gt;&lt;ref-type name="Journal Article"&gt;17&lt;/ref-type&gt;&lt;contributors&gt;&lt;authors&gt;&lt;author&gt;Stice, E.&lt;/author&gt;&lt;author&gt;Dagher, A.&lt;/author&gt;&lt;/authors&gt;&lt;/contributors&gt;&lt;auth-address&gt;Oregon Research Institute, Eugene, Oreg., USA. estice@ori.org&lt;/auth-address&gt;&lt;titles&gt;&lt;title&gt;Genetic variation in dopaminergic reward in humans&lt;/title&gt;&lt;secondary-title&gt;Forum Nutr&lt;/secondary-title&gt;&lt;alt-title&gt;Forum of nutrition&lt;/alt-title&gt;&lt;/titles&gt;&lt;periodical&gt;&lt;full-title&gt;Forum Nutr&lt;/full-title&gt;&lt;abbr-1&gt;Forum of nutrition&lt;/abbr-1&gt;&lt;/periodical&gt;&lt;alt-periodical&gt;&lt;full-title&gt;Forum Nutr&lt;/full-title&gt;&lt;abbr-1&gt;Forum of nutrition&lt;/abbr-1&gt;&lt;/alt-periodical&gt;&lt;pages&gt;176-85&lt;/pages&gt;&lt;volume&gt;63&lt;/volume&gt;&lt;edition&gt;2009/12/04&lt;/edition&gt;&lt;keywords&gt;&lt;keyword&gt;Animals&lt;/keyword&gt;&lt;keyword&gt;Dopamine/*metabolism&lt;/keyword&gt;&lt;keyword&gt;Genetic Predisposition to Disease&lt;/keyword&gt;&lt;keyword&gt;*Genetic Variation&lt;/keyword&gt;&lt;keyword&gt;Genotype&lt;/keyword&gt;&lt;keyword&gt;Humans&lt;/keyword&gt;&lt;keyword&gt;Models, Animal&lt;/keyword&gt;&lt;keyword&gt;Neural Pathways/physiology&lt;/keyword&gt;&lt;keyword&gt;Obesity/physiopathology&lt;/keyword&gt;&lt;keyword&gt;Receptors, Dopamine/*genetics/metabolism&lt;/keyword&gt;&lt;keyword&gt;Receptors, Dopamine D2/genetics/metabolism&lt;/keyword&gt;&lt;keyword&gt;Receptors, Dopamine D4/genetics/metabolism&lt;/keyword&gt;&lt;keyword&gt;*Reward&lt;/keyword&gt;&lt;keyword&gt;Signal Transduction/*physiology&lt;/keyword&gt;&lt;/keywords&gt;&lt;dates&gt;&lt;year&gt;2010&lt;/year&gt;&lt;/dates&gt;&lt;isbn&gt;1660-0347 (Print)&amp;#xD;0067-8198&lt;/isbn&gt;&lt;accession-num&gt;19955785&lt;/accession-num&gt;&lt;urls&gt;&lt;related-urls&gt;&lt;url&gt;http://www.karger.com/Article/Abstract/264405&lt;/url&gt;&lt;/related-urls&gt;&lt;/urls&gt;&lt;electronic-resource-num&gt;10.1159/000264405&lt;/electronic-resource-num&gt;&lt;remote-database-provider&gt;NLM&lt;/remote-database-provider&gt;&lt;language&gt;eng&lt;/language&gt;&lt;/record&gt;&lt;/Cite&gt;&lt;/EndNote&gt;</w:instrText>
            </w:r>
            <w:r w:rsidRPr="00AB024F">
              <w:rPr>
                <w:rFonts w:cstheme="minorHAnsi"/>
              </w:rPr>
              <w:fldChar w:fldCharType="separate"/>
            </w:r>
            <w:r w:rsidR="00934CEB">
              <w:rPr>
                <w:rFonts w:cstheme="minorHAnsi"/>
                <w:noProof/>
              </w:rPr>
              <w:t>[26]</w:t>
            </w:r>
            <w:r w:rsidRPr="00AB024F">
              <w:rPr>
                <w:rFonts w:cstheme="minorHAnsi"/>
              </w:rPr>
              <w:fldChar w:fldCharType="end"/>
            </w:r>
            <w:r w:rsidRPr="00AB024F">
              <w:rPr>
                <w:rFonts w:cstheme="minorHAnsi"/>
              </w:rPr>
              <w:t>.</w:t>
            </w:r>
          </w:p>
        </w:tc>
      </w:tr>
      <w:tr w:rsidR="00F532F4" w:rsidRPr="00AB024F" w14:paraId="30B27053" w14:textId="77777777" w:rsidTr="00F27867">
        <w:tc>
          <w:tcPr>
            <w:tcW w:w="1793" w:type="dxa"/>
          </w:tcPr>
          <w:p w14:paraId="2A1FFE4A" w14:textId="77777777" w:rsidR="00F532F4" w:rsidRPr="00AB024F" w:rsidRDefault="00F933C1">
            <w:pPr>
              <w:rPr>
                <w:rFonts w:cstheme="minorHAnsi"/>
              </w:rPr>
            </w:pPr>
            <w:r w:rsidRPr="00AB024F">
              <w:rPr>
                <w:rFonts w:cstheme="minorHAnsi"/>
              </w:rPr>
              <w:t>Epigenetics</w:t>
            </w:r>
          </w:p>
        </w:tc>
        <w:tc>
          <w:tcPr>
            <w:tcW w:w="6572" w:type="dxa"/>
          </w:tcPr>
          <w:p w14:paraId="286B1FDF" w14:textId="77777777" w:rsidR="00F532F4" w:rsidRPr="00AB024F" w:rsidRDefault="00F933C1">
            <w:pPr>
              <w:rPr>
                <w:rFonts w:cstheme="minorHAnsi"/>
              </w:rPr>
            </w:pPr>
            <w:r w:rsidRPr="00AB024F">
              <w:rPr>
                <w:rFonts w:cstheme="minorHAnsi"/>
              </w:rPr>
              <w:t xml:space="preserve">Environmental imprinting impacts gene expression </w:t>
            </w:r>
            <w:r w:rsidRPr="00AB024F">
              <w:rPr>
                <w:rFonts w:cstheme="minorHAnsi"/>
              </w:rPr>
              <w:fldChar w:fldCharType="begin">
                <w:fldData xml:space="preserve">PEVuZE5vdGU+PENpdGU+PEF1dGhvcj5CbHVtPC9BdXRob3I+PFllYXI+MjAxNTwvWWVhcj48UmVj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</w:fldData>
              </w:fldChar>
            </w:r>
            <w:r w:rsidR="00934CEB">
              <w:rPr>
                <w:rFonts w:cstheme="minorHAnsi"/>
              </w:rPr>
              <w:instrText xml:space="preserve"> ADDIN EN.CITE </w:instrText>
            </w:r>
            <w:r w:rsidR="00934CEB">
              <w:rPr>
                <w:rFonts w:cstheme="minorHAnsi"/>
              </w:rPr>
              <w:fldChar w:fldCharType="begin">
                <w:fldData xml:space="preserve">PEVuZE5vdGU+PENpdGU+PEF1dGhvcj5CbHVtPC9BdXRob3I+PFllYXI+MjAxNTwvWWVhcj48UmVj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27, 28]</w:t>
            </w:r>
            <w:r w:rsidRPr="00AB024F">
              <w:rPr>
                <w:rFonts w:cstheme="minorHAnsi"/>
              </w:rPr>
              <w:fldChar w:fldCharType="end"/>
            </w:r>
            <w:r w:rsidRPr="00AB024F">
              <w:rPr>
                <w:rFonts w:cstheme="minorHAnsi"/>
              </w:rPr>
              <w:t>.</w:t>
            </w:r>
          </w:p>
        </w:tc>
      </w:tr>
      <w:tr w:rsidR="00F532F4" w:rsidRPr="00AB024F" w14:paraId="68DFD330" w14:textId="77777777" w:rsidTr="00F27867">
        <w:tc>
          <w:tcPr>
            <w:tcW w:w="1793" w:type="dxa"/>
          </w:tcPr>
          <w:p w14:paraId="488BF07A" w14:textId="77777777" w:rsidR="00F532F4" w:rsidRPr="00AB024F" w:rsidRDefault="00F933C1">
            <w:pPr>
              <w:rPr>
                <w:rFonts w:cstheme="minorHAnsi"/>
              </w:rPr>
            </w:pPr>
            <w:r w:rsidRPr="00AB024F">
              <w:rPr>
                <w:rFonts w:cstheme="minorHAnsi"/>
              </w:rPr>
              <w:t>Conformance to DSM 5 Addiction Diagnostic Criteria</w:t>
            </w:r>
          </w:p>
        </w:tc>
        <w:tc>
          <w:tcPr>
            <w:tcW w:w="6572" w:type="dxa"/>
          </w:tcPr>
          <w:p w14:paraId="3B95475F" w14:textId="77777777" w:rsidR="002E611C" w:rsidRPr="00AB024F" w:rsidRDefault="00223EDC">
            <w:pPr>
              <w:rPr>
                <w:rFonts w:cstheme="minorHAnsi"/>
              </w:rPr>
            </w:pPr>
            <w:r w:rsidRPr="00AB024F">
              <w:rPr>
                <w:rFonts w:cstheme="minorHAnsi"/>
              </w:rPr>
              <w:t xml:space="preserve">Behaviors in terms of unintended use, failure to cut back, time spent, cravings, failure to fulfill roles, interpersonal problems, activities given up, physically hazardous use, use in spite of knowledge of consequences, progression, and withdrawal </w:t>
            </w:r>
            <w:r w:rsidR="002E611C" w:rsidRPr="00AB024F">
              <w:rPr>
                <w:rFonts w:cstheme="minorHAnsi"/>
              </w:rPr>
              <w:fldChar w:fldCharType="begin"/>
            </w:r>
            <w:r w:rsidR="00934CEB">
              <w:rPr>
                <w:rFonts w:cstheme="minorHAnsi"/>
              </w:rPr>
              <w:instrText xml:space="preserve"> ADDIN EN.CITE &lt;EndNote&gt;&lt;Cite&gt;&lt;Author&gt;Ifland&lt;/Author&gt;&lt;Year&gt;2017&lt;/Year&gt;&lt;RecNum&gt;9951&lt;/RecNum&gt;&lt;DisplayText&gt;[29]&lt;/DisplayText&gt;&lt;record&gt;&lt;rec-number&gt;9951&lt;/rec-number&gt;&lt;foreign-keys&gt;&lt;key app="EN" db-id="fawsx9sep5pf0fe5r50pwvf8p0axwvaxt2rx" timestamp="1504308288"&gt;9951&lt;/key&gt;&lt;/foreign-keys&gt;&lt;ref-type name="Edited Book"&gt;28&lt;/ref-type&gt;&lt;contributors&gt;&lt;authors&gt;&lt;author&gt;Ifland, J.&lt;/author&gt;&lt;author&gt;Preuss, H. G.&lt;/author&gt;&lt;author&gt;Marcus, M. T. &lt;/author&gt;&lt;/authors&gt;&lt;/contributors&gt;&lt;titles&gt;&lt;title&gt;Processed Food Addiction: Foundations, Assessment, and Recovery&lt;/title&gt;&lt;/titles&gt;&lt;edition&gt;&lt;style face="italic" font="default" size="100%"&gt;In Press&lt;/style&gt;&lt;/edition&gt;&lt;dates&gt;&lt;year&gt;2017&lt;/year&gt;&lt;/dates&gt;&lt;pub-location&gt;Boca Ratan, FL&lt;/pub-location&gt;&lt;publisher&gt;CRC Press&lt;/publisher&gt;&lt;urls&gt;&lt;/urls&gt;&lt;/record&gt;&lt;/Cite&gt;&lt;/EndNote&gt;</w:instrText>
            </w:r>
            <w:r w:rsidR="002E611C" w:rsidRPr="00AB024F">
              <w:rPr>
                <w:rFonts w:cstheme="minorHAnsi"/>
              </w:rPr>
              <w:fldChar w:fldCharType="separate"/>
            </w:r>
            <w:r w:rsidR="00934CEB">
              <w:rPr>
                <w:rFonts w:cstheme="minorHAnsi"/>
                <w:noProof/>
              </w:rPr>
              <w:t>[29]</w:t>
            </w:r>
            <w:r w:rsidR="002E611C" w:rsidRPr="00AB024F">
              <w:rPr>
                <w:rFonts w:cstheme="minorHAnsi"/>
              </w:rPr>
              <w:fldChar w:fldCharType="end"/>
            </w:r>
            <w:r w:rsidRPr="00AB024F">
              <w:rPr>
                <w:rFonts w:cstheme="minorHAnsi"/>
              </w:rPr>
              <w:t>.</w:t>
            </w:r>
          </w:p>
        </w:tc>
      </w:tr>
      <w:tr w:rsidR="002E611C" w:rsidRPr="00AB024F" w14:paraId="5071BC09" w14:textId="77777777" w:rsidTr="00F27867">
        <w:tc>
          <w:tcPr>
            <w:tcW w:w="1793" w:type="dxa"/>
          </w:tcPr>
          <w:p w14:paraId="6DB5C3CF" w14:textId="77777777" w:rsidR="002E611C" w:rsidRPr="00AB024F" w:rsidRDefault="002E611C">
            <w:pPr>
              <w:rPr>
                <w:rFonts w:cstheme="minorHAnsi"/>
              </w:rPr>
            </w:pPr>
            <w:r w:rsidRPr="00AB024F">
              <w:rPr>
                <w:rFonts w:cstheme="minorHAnsi"/>
              </w:rPr>
              <w:t>Behavioral Syndromes</w:t>
            </w:r>
          </w:p>
        </w:tc>
        <w:tc>
          <w:tcPr>
            <w:tcW w:w="6572" w:type="dxa"/>
          </w:tcPr>
          <w:p w14:paraId="7125C133" w14:textId="77777777" w:rsidR="002E611C" w:rsidRPr="00AB024F" w:rsidRDefault="002E611C">
            <w:pPr>
              <w:rPr>
                <w:rFonts w:cstheme="minorHAnsi"/>
              </w:rPr>
            </w:pPr>
            <w:r w:rsidRPr="00AB024F">
              <w:rPr>
                <w:rFonts w:cstheme="minorHAnsi"/>
              </w:rPr>
              <w:t xml:space="preserve">Poor impulse control, numbing, blaming, shame, denial, minimizing, normalizing, and emotional avoidance </w:t>
            </w:r>
            <w:r w:rsidRPr="00AB024F">
              <w:rPr>
                <w:rFonts w:cstheme="minorHAnsi"/>
              </w:rPr>
              <w:fldChar w:fldCharType="begin">
                <w:fldData xml:space="preserve">PEVuZE5vdGU+PENpdGU+PEF1dGhvcj5WYW5kZXJCcm9lay1TdGljZTwvQXV0aG9yPjxZZWFyPjIw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</w:fldData>
              </w:fldChar>
            </w:r>
            <w:r w:rsidR="00934CEB">
              <w:rPr>
                <w:rFonts w:cstheme="minorHAnsi"/>
              </w:rPr>
              <w:instrText xml:space="preserve"> ADDIN EN.CITE </w:instrText>
            </w:r>
            <w:r w:rsidR="00934CEB">
              <w:rPr>
                <w:rFonts w:cstheme="minorHAnsi"/>
              </w:rPr>
              <w:fldChar w:fldCharType="begin">
                <w:fldData xml:space="preserve">PEVuZE5vdGU+PENpdGU+PEF1dGhvcj5WYW5kZXJCcm9lay1TdGljZTwvQXV0aG9yPjxZZWFyPjIw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30, 31]</w:t>
            </w:r>
            <w:r w:rsidRPr="00AB024F">
              <w:rPr>
                <w:rFonts w:cstheme="minorHAnsi"/>
              </w:rPr>
              <w:fldChar w:fldCharType="end"/>
            </w:r>
            <w:r w:rsidRPr="00AB024F">
              <w:rPr>
                <w:rFonts w:cstheme="minorHAnsi"/>
              </w:rPr>
              <w:t>.</w:t>
            </w:r>
          </w:p>
        </w:tc>
      </w:tr>
      <w:tr w:rsidR="002E611C" w:rsidRPr="00AB024F" w14:paraId="2C7FB6BC" w14:textId="77777777" w:rsidTr="00F27867">
        <w:tc>
          <w:tcPr>
            <w:tcW w:w="1793" w:type="dxa"/>
          </w:tcPr>
          <w:p w14:paraId="36477E83" w14:textId="77777777" w:rsidR="002E611C" w:rsidRPr="00AB024F" w:rsidRDefault="002E611C">
            <w:pPr>
              <w:rPr>
                <w:rFonts w:cstheme="minorHAnsi"/>
              </w:rPr>
            </w:pPr>
            <w:r w:rsidRPr="00AB024F">
              <w:rPr>
                <w:rFonts w:cstheme="minorHAnsi"/>
              </w:rPr>
              <w:t>Muted sense of taste</w:t>
            </w:r>
          </w:p>
        </w:tc>
        <w:tc>
          <w:tcPr>
            <w:tcW w:w="6572" w:type="dxa"/>
          </w:tcPr>
          <w:p w14:paraId="6FCD27E0" w14:textId="77777777" w:rsidR="002E611C" w:rsidRPr="00AB024F" w:rsidRDefault="002E611C">
            <w:pPr>
              <w:rPr>
                <w:rFonts w:cstheme="minorHAnsi"/>
              </w:rPr>
            </w:pPr>
            <w:r w:rsidRPr="00AB024F">
              <w:rPr>
                <w:rFonts w:cstheme="minorHAnsi"/>
              </w:rPr>
              <w:t xml:space="preserve">For soft drinks </w:t>
            </w:r>
            <w:r w:rsidRPr="00AB024F">
              <w:rPr>
                <w:rFonts w:cstheme="minorHAnsi"/>
              </w:rPr>
              <w:fldChar w:fldCharType="begin"/>
            </w:r>
            <w:r w:rsidR="00934CEB">
              <w:rPr>
                <w:rFonts w:cstheme="minorHAnsi"/>
              </w:rPr>
              <w:instrText xml:space="preserve"> ADDIN EN.CITE &lt;EndNote&gt;&lt;Cite&gt;&lt;Author&gt;Sartor&lt;/Author&gt;&lt;Year&gt;2011&lt;/Year&gt;&lt;RecNum&gt;1487&lt;/RecNum&gt;&lt;DisplayText&gt;[32]&lt;/DisplayText&gt;&lt;record&gt;&lt;rec-number&gt;1487&lt;/rec-number&gt;&lt;foreign-keys&gt;&lt;key app="EN" db-id="rpzswxppg9r2psefwerp52ak5e0fxparzfer" timestamp="1533317962"&gt;1487&lt;/key&gt;&lt;/foreign-keys&gt;&lt;ref-type name="Journal Article"&gt;17&lt;/ref-type&gt;&lt;contributors&gt;&lt;authors&gt;&lt;author&gt;Sartor, F.&lt;/author&gt;&lt;author&gt;Donaldson, L. F.&lt;/author&gt;&lt;author&gt;Markland, D. A.&lt;/author&gt;&lt;author&gt;Loveday, H.&lt;/author&gt;&lt;author&gt;Jackson, M. J.&lt;/author&gt;&lt;author&gt;Kubis, H. P.&lt;/author&gt;&lt;/authors&gt;&lt;/contributors&gt;&lt;auth-address&gt;College of Health &amp;amp; Behavioral Sciences, Bangor University, Bangor LL57 2PZ, UK.&lt;/auth-address&gt;&lt;titles&gt;&lt;title&gt;Taste perception and implicit attitude toward sweet related to body mass index and soft drink supplementation&lt;/title&gt;&lt;secondary-title&gt;Appetite&lt;/secondary-title&gt;&lt;/titles&gt;&lt;periodical&gt;&lt;full-title&gt;Appetite&lt;/full-title&gt;&lt;abbr-1&gt;Appetite&lt;/abbr-1&gt;&lt;/periodical&gt;&lt;pages&gt;237-46&lt;/pages&gt;&lt;volume&gt;57&lt;/volume&gt;&lt;number&gt;1&lt;/number&gt;&lt;edition&gt;2011/05/24&lt;/edition&gt;&lt;dates&gt;&lt;year&gt;2011&lt;/year&gt;&lt;pub-dates&gt;&lt;date&gt;Aug&lt;/date&gt;&lt;/pub-dates&gt;&lt;/dates&gt;&lt;isbn&gt;1095-8304 (Electronic)&amp;#xD;0195-6663 (Linking)&lt;/isbn&gt;&lt;accession-num&gt;21600942&lt;/accession-num&gt;&lt;urls&gt;&lt;related-urls&gt;&lt;url&gt;http://www.ncbi.nlm.nih.gov/entrez/query.fcgi?cmd=Retrieve&amp;amp;db=PubMed&amp;amp;dopt=Citation&amp;amp;list_uids=21600942&lt;/url&gt;&lt;/related-urls&gt;&lt;/urls&gt;&lt;electronic-resource-num&gt;S0195-6663(11)00264-9 [pii]&amp;#xD;10.1016/j.appet.2011.05.107&lt;/electronic-resource-num&gt;&lt;language&gt;eng&lt;/language&gt;&lt;/record&gt;&lt;/Cite&gt;&lt;/EndNote&gt;</w:instrText>
            </w:r>
            <w:r w:rsidRPr="00AB024F">
              <w:rPr>
                <w:rFonts w:cstheme="minorHAnsi"/>
              </w:rPr>
              <w:fldChar w:fldCharType="separate"/>
            </w:r>
            <w:r w:rsidR="00934CEB">
              <w:rPr>
                <w:rFonts w:cstheme="minorHAnsi"/>
                <w:noProof/>
              </w:rPr>
              <w:t>[32]</w:t>
            </w:r>
            <w:r w:rsidRPr="00AB024F">
              <w:rPr>
                <w:rFonts w:cstheme="minorHAnsi"/>
              </w:rPr>
              <w:fldChar w:fldCharType="end"/>
            </w:r>
            <w:r w:rsidRPr="00AB024F">
              <w:rPr>
                <w:rFonts w:cstheme="minorHAnsi"/>
              </w:rPr>
              <w:t xml:space="preserve"> and for </w:t>
            </w:r>
            <w:r w:rsidR="00EA655A" w:rsidRPr="00AB024F">
              <w:rPr>
                <w:rFonts w:cstheme="minorHAnsi"/>
              </w:rPr>
              <w:t xml:space="preserve">tobacco use </w:t>
            </w:r>
            <w:r w:rsidR="00EA655A" w:rsidRPr="00AB024F">
              <w:rPr>
                <w:rFonts w:cstheme="minorHAnsi"/>
              </w:rPr>
              <w:fldChar w:fldCharType="begin"/>
            </w:r>
            <w:r w:rsidR="00934CEB">
              <w:rPr>
                <w:rFonts w:cstheme="minorHAnsi"/>
              </w:rPr>
              <w:instrText xml:space="preserve"> ADDIN EN.CITE &lt;EndNote&gt;&lt;Cite&gt;&lt;Author&gt;Suliburska&lt;/Author&gt;&lt;Year&gt;2004&lt;/Year&gt;&lt;RecNum&gt;1492&lt;/RecNum&gt;&lt;DisplayText&gt;[33]&lt;/DisplayText&gt;&lt;record&gt;&lt;rec-number&gt;1492&lt;/rec-number&gt;&lt;foreign-keys&gt;&lt;key app="EN" db-id="rpzswxppg9r2psefwerp52ak5e0fxparzfer" timestamp="1533317963"&gt;1492&lt;/key&gt;&lt;/foreign-keys&gt;&lt;ref-type name="Journal Article"&gt;17&lt;/ref-type&gt;&lt;contributors&gt;&lt;authors&gt;&lt;author&gt;Suliburska, J.&lt;/author&gt;&lt;author&gt;Duda, G.&lt;/author&gt;&lt;author&gt;Pupek-Musialik, D.&lt;/author&gt;&lt;/authors&gt;&lt;/contributors&gt;&lt;auth-address&gt;Katedra i Zaklad Bromatologii Akademii Medycznej w Poznaniu. jsulibur@amp.edu.pl&lt;/auth-address&gt;&lt;titles&gt;&lt;title&gt;[Effect of tobacco smoking on taste sensitivity in adults]&lt;/title&gt;&lt;secondary-title&gt;Przegl Lek&lt;/secondary-title&gt;&lt;/titles&gt;&lt;periodical&gt;&lt;full-title&gt;Przegl Lek&lt;/full-title&gt;&lt;/periodical&gt;&lt;pages&gt;1174-6&lt;/pages&gt;&lt;volume&gt;61&lt;/volume&gt;&lt;number&gt;10&lt;/number&gt;&lt;edition&gt;2005/03/30&lt;/edition&gt;&lt;keywords&gt;&lt;keyword&gt;Adult&lt;/keyword&gt;&lt;keyword&gt;Case-Control Studies&lt;/keyword&gt;&lt;keyword&gt;Female&lt;/keyword&gt;&lt;keyword&gt;Humans&lt;/keyword&gt;&lt;keyword&gt;Male&lt;/keyword&gt;&lt;keyword&gt;Middle Aged&lt;/keyword&gt;&lt;keyword&gt;Smoking/*adverse effects&lt;/keyword&gt;&lt;keyword&gt;*Taste Threshold&lt;/keyword&gt;&lt;/keywords&gt;&lt;dates&gt;&lt;year&gt;2004&lt;/year&gt;&lt;/dates&gt;&lt;orig-pub&gt;Wplyw palenia papierosow na wrazliwosc smakowa osob doroslych.&lt;/orig-pub&gt;&lt;isbn&gt;0033-2240 (Print)&amp;#xD;0033-2240 (Linking)&lt;/isbn&gt;&lt;accession-num&gt;15794282&lt;/accession-num&gt;&lt;urls&gt;&lt;related-urls&gt;&lt;url&gt;http://www.ncbi.nlm.nih.gov/entrez/query.fcgi?cmd=Retrieve&amp;amp;db=PubMed&amp;amp;dopt=Citation&amp;amp;list_uids=15794282&lt;/url&gt;&lt;/related-urls&gt;&lt;/urls&gt;&lt;language&gt;pol&lt;/language&gt;&lt;/record&gt;&lt;/Cite&gt;&lt;/EndNote&gt;</w:instrText>
            </w:r>
            <w:r w:rsidR="00EA655A" w:rsidRPr="00AB024F">
              <w:rPr>
                <w:rFonts w:cstheme="minorHAnsi"/>
              </w:rPr>
              <w:fldChar w:fldCharType="separate"/>
            </w:r>
            <w:r w:rsidR="00934CEB">
              <w:rPr>
                <w:rFonts w:cstheme="minorHAnsi"/>
                <w:noProof/>
              </w:rPr>
              <w:t>[33]</w:t>
            </w:r>
            <w:r w:rsidR="00EA655A" w:rsidRPr="00AB024F">
              <w:rPr>
                <w:rFonts w:cstheme="minorHAnsi"/>
              </w:rPr>
              <w:fldChar w:fldCharType="end"/>
            </w:r>
            <w:r w:rsidR="00EA655A" w:rsidRPr="00AB024F">
              <w:rPr>
                <w:rFonts w:cstheme="minorHAnsi"/>
              </w:rPr>
              <w:t>.</w:t>
            </w:r>
          </w:p>
        </w:tc>
      </w:tr>
      <w:tr w:rsidR="00EA655A" w:rsidRPr="00AB024F" w14:paraId="4B018491" w14:textId="77777777" w:rsidTr="00F27867">
        <w:tc>
          <w:tcPr>
            <w:tcW w:w="1793" w:type="dxa"/>
          </w:tcPr>
          <w:p w14:paraId="3A92159A" w14:textId="77777777" w:rsidR="00EA655A" w:rsidRPr="00AB024F" w:rsidRDefault="00EA655A">
            <w:pPr>
              <w:rPr>
                <w:rFonts w:cstheme="minorHAnsi"/>
              </w:rPr>
            </w:pPr>
            <w:r w:rsidRPr="00AB024F">
              <w:rPr>
                <w:rFonts w:cstheme="minorHAnsi"/>
              </w:rPr>
              <w:t>Co-morbidities</w:t>
            </w:r>
          </w:p>
        </w:tc>
        <w:tc>
          <w:tcPr>
            <w:tcW w:w="6572" w:type="dxa"/>
          </w:tcPr>
          <w:p w14:paraId="11537D7B" w14:textId="77777777" w:rsidR="00EA655A" w:rsidRPr="00AB024F" w:rsidRDefault="00EA655A">
            <w:pPr>
              <w:rPr>
                <w:rFonts w:cstheme="minorHAnsi"/>
              </w:rPr>
            </w:pPr>
            <w:r w:rsidRPr="00AB024F">
              <w:rPr>
                <w:rFonts w:cstheme="minorHAnsi"/>
              </w:rPr>
              <w:t xml:space="preserve">A propensity for physical illnesses, mental illness, financial difficulties, relationship problems, social problems, and employment problems </w:t>
            </w:r>
            <w:r w:rsidRPr="00AB024F">
              <w:rPr>
                <w:rFonts w:cstheme="minorHAnsi"/>
              </w:rPr>
              <w:fldChar w:fldCharType="begin">
                <w:fldData xml:space="preserve">PEVuZE5vdGU+PENpdGU+PEF1dGhvcj5JZmxhbmQ8L0F1dGhvcj48WWVhcj4yMDE3PC9ZZWFyPjxS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</w:fldData>
              </w:fldChar>
            </w:r>
            <w:r w:rsidR="00934CEB">
              <w:rPr>
                <w:rFonts w:cstheme="minorHAnsi"/>
              </w:rPr>
              <w:instrText xml:space="preserve"> ADDIN EN.CITE </w:instrText>
            </w:r>
            <w:r w:rsidR="00934CEB">
              <w:rPr>
                <w:rFonts w:cstheme="minorHAnsi"/>
              </w:rPr>
              <w:fldChar w:fldCharType="begin">
                <w:fldData xml:space="preserve">PEVuZE5vdGU+PENpdGU+PEF1dGhvcj5JZmxhbmQ8L0F1dGhvcj48WWVhcj4yMDE3PC9ZZWFyPjxS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34, 35]</w:t>
            </w:r>
            <w:r w:rsidRPr="00AB024F">
              <w:rPr>
                <w:rFonts w:cstheme="minorHAnsi"/>
              </w:rPr>
              <w:fldChar w:fldCharType="end"/>
            </w:r>
            <w:r w:rsidRPr="00AB024F">
              <w:rPr>
                <w:rFonts w:cstheme="minorHAnsi"/>
              </w:rPr>
              <w:t>.</w:t>
            </w:r>
          </w:p>
        </w:tc>
      </w:tr>
      <w:tr w:rsidR="00EA655A" w:rsidRPr="00AB024F" w14:paraId="7E7C698E" w14:textId="77777777" w:rsidTr="00F27867">
        <w:tc>
          <w:tcPr>
            <w:tcW w:w="1793" w:type="dxa"/>
          </w:tcPr>
          <w:p w14:paraId="144780F3" w14:textId="77777777" w:rsidR="00EA655A" w:rsidRPr="00AB024F" w:rsidRDefault="00EA655A">
            <w:pPr>
              <w:rPr>
                <w:rFonts w:cstheme="minorHAnsi"/>
                <w:i/>
              </w:rPr>
            </w:pPr>
          </w:p>
        </w:tc>
        <w:tc>
          <w:tcPr>
            <w:tcW w:w="6572" w:type="dxa"/>
          </w:tcPr>
          <w:p w14:paraId="162AAEB1" w14:textId="77777777" w:rsidR="00EA655A" w:rsidRPr="00AB024F" w:rsidRDefault="00F27867">
            <w:pPr>
              <w:rPr>
                <w:rFonts w:cstheme="minorHAnsi"/>
                <w:i/>
              </w:rPr>
            </w:pPr>
            <w:r w:rsidRPr="00AB024F">
              <w:rPr>
                <w:rFonts w:cstheme="minorHAnsi"/>
                <w:i/>
              </w:rPr>
              <w:t xml:space="preserve">Overlap in </w:t>
            </w:r>
            <w:r w:rsidR="00EA655A" w:rsidRPr="00AB024F">
              <w:rPr>
                <w:rFonts w:cstheme="minorHAnsi"/>
                <w:i/>
              </w:rPr>
              <w:t>Family System Patterns</w:t>
            </w:r>
          </w:p>
        </w:tc>
      </w:tr>
      <w:tr w:rsidR="00EA655A" w:rsidRPr="00AB024F" w14:paraId="6938C187" w14:textId="77777777" w:rsidTr="00F27867">
        <w:tc>
          <w:tcPr>
            <w:tcW w:w="1793" w:type="dxa"/>
          </w:tcPr>
          <w:p w14:paraId="05EA61B4" w14:textId="77777777" w:rsidR="00EA655A" w:rsidRPr="00AB024F" w:rsidRDefault="00EA655A">
            <w:pPr>
              <w:rPr>
                <w:rFonts w:cstheme="minorHAnsi"/>
              </w:rPr>
            </w:pPr>
            <w:r w:rsidRPr="00AB024F">
              <w:rPr>
                <w:rFonts w:cstheme="minorHAnsi"/>
              </w:rPr>
              <w:t>Inherited Patterns of Use</w:t>
            </w:r>
          </w:p>
        </w:tc>
        <w:tc>
          <w:tcPr>
            <w:tcW w:w="6572" w:type="dxa"/>
          </w:tcPr>
          <w:p w14:paraId="0BB2E646" w14:textId="77777777" w:rsidR="00EA655A" w:rsidRPr="00AB024F" w:rsidRDefault="00DE1539">
            <w:pPr>
              <w:rPr>
                <w:rFonts w:cstheme="minorHAnsi"/>
              </w:rPr>
            </w:pPr>
            <w:r w:rsidRPr="00AB024F">
              <w:rPr>
                <w:rFonts w:cstheme="minorHAnsi"/>
              </w:rPr>
              <w:t xml:space="preserve">Children of obese parents tend to become obese </w:t>
            </w:r>
            <w:r w:rsidRPr="00AB024F">
              <w:rPr>
                <w:rFonts w:cstheme="minorHAnsi"/>
              </w:rPr>
              <w:fldChar w:fldCharType="begin">
                <w:fldData xml:space="preserve">PEVuZE5vdGU+PENpdGU+PEF1dGhvcj5LcmFobnN0b2V2ZXIgRGF2aXNvbjwvQXV0aG9yPjxZZWFy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</w:fldData>
              </w:fldChar>
            </w:r>
            <w:r w:rsidR="00934CEB">
              <w:rPr>
                <w:rFonts w:cstheme="minorHAnsi"/>
              </w:rPr>
              <w:instrText xml:space="preserve"> ADDIN EN.CITE </w:instrText>
            </w:r>
            <w:r w:rsidR="00934CEB">
              <w:rPr>
                <w:rFonts w:cstheme="minorHAnsi"/>
              </w:rPr>
              <w:fldChar w:fldCharType="begin">
                <w:fldData xml:space="preserve">PEVuZE5vdGU+PENpdGU+PEF1dGhvcj5LcmFobnN0b2V2ZXIgRGF2aXNvbjwvQXV0aG9yPjxZZWFy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36]</w:t>
            </w:r>
            <w:r w:rsidRPr="00AB024F">
              <w:rPr>
                <w:rFonts w:cstheme="minorHAnsi"/>
              </w:rPr>
              <w:fldChar w:fldCharType="end"/>
            </w:r>
            <w:r w:rsidRPr="00AB024F">
              <w:rPr>
                <w:rFonts w:cstheme="minorHAnsi"/>
              </w:rPr>
              <w:t xml:space="preserve"> as children of alcoholic parents tend to develop alcoholism </w:t>
            </w:r>
            <w:r w:rsidRPr="00AB024F">
              <w:rPr>
                <w:rFonts w:cstheme="minorHAnsi"/>
              </w:rPr>
              <w:fldChar w:fldCharType="begin"/>
            </w:r>
            <w:r w:rsidR="00934CEB">
              <w:rPr>
                <w:rFonts w:cstheme="minorHAnsi"/>
              </w:rPr>
              <w:instrText xml:space="preserve"> ADDIN EN.CITE &lt;EndNote&gt;&lt;Cite&gt;&lt;Author&gt;Kampov-Polevoy&lt;/Author&gt;&lt;Year&gt;2003&lt;/Year&gt;&lt;RecNum&gt;1454&lt;/RecNum&gt;&lt;DisplayText&gt;[37]&lt;/DisplayText&gt;&lt;record&gt;&lt;rec-number&gt;1454&lt;/rec-number&gt;&lt;foreign-keys&gt;&lt;key app="EN" db-id="rpzswxppg9r2psefwerp52ak5e0fxparzfer" timestamp="1533317954"&gt;1454&lt;/key&gt;&lt;/foreign-keys&gt;&lt;ref-type name="Journal Article"&gt;17&lt;/ref-type&gt;&lt;contributors&gt;&lt;authors&gt;&lt;author&gt;Kampov-Polevoy, A. B.&lt;/author&gt;&lt;author&gt;Garbutt, J. C.&lt;/author&gt;&lt;author&gt;Khalitov, E.&lt;/author&gt;&lt;/authors&gt;&lt;/contributors&gt;&lt;auth-address&gt;Department of Psychiatry, Mount Sinai School of Medicine, New York, New York, USA. kampov@earthlink.net&lt;/auth-address&gt;&lt;titles&gt;&lt;title&gt;Family history of alcoholism and response to sweets&lt;/title&gt;&lt;secondary-title&gt;Alcohol Clin Exp Res&lt;/secondary-title&gt;&lt;/titles&gt;&lt;periodical&gt;&lt;full-title&gt;Alcohol Clin Exp Res&lt;/full-title&gt;&lt;abbr-1&gt;Alcoholism, clinical and experimental research&lt;/abbr-1&gt;&lt;/periodical&gt;&lt;pages&gt;1743-9&lt;/pages&gt;&lt;volume&gt;27&lt;/volume&gt;&lt;number&gt;11&lt;/number&gt;&lt;edition&gt;2003/11/25&lt;/edition&gt;&lt;keywords&gt;&lt;keyword&gt;Adult&lt;/keyword&gt;&lt;keyword&gt;Alcoholism/*genetics&lt;/keyword&gt;&lt;keyword&gt;Chi-Square Distribution&lt;/keyword&gt;&lt;keyword&gt;Female&lt;/keyword&gt;&lt;keyword&gt;Humans&lt;/keyword&gt;&lt;keyword&gt;Logistic Models&lt;/keyword&gt;&lt;keyword&gt;Male&lt;/keyword&gt;&lt;keyword&gt;Sucrose/*pharmacology&lt;/keyword&gt;&lt;keyword&gt;Taste/*drug effects/*genetics&lt;/keyword&gt;&lt;/keywords&gt;&lt;dates&gt;&lt;year&gt;2003&lt;/year&gt;&lt;pub-dates&gt;&lt;date&gt;Nov&lt;/date&gt;&lt;/pub-dates&gt;&lt;/dates&gt;&lt;isbn&gt;0145-6008 (Print)&amp;#xD;0145-6008 (Linking)&lt;/isbn&gt;&lt;accession-num&gt;14634489&lt;/accession-num&gt;&lt;urls&gt;&lt;related-urls&gt;&lt;url&gt;http://www.ncbi.nlm.nih.gov/entrez/query.fcgi?cmd=Retrieve&amp;amp;db=PubMed&amp;amp;dopt=Citation&amp;amp;list_uids=14634489&lt;/url&gt;&lt;/related-urls&gt;&lt;/urls&gt;&lt;electronic-resource-num&gt;10.1097/01.ALC.0000093739.05809.DD&lt;/electronic-resource-num&gt;&lt;language&gt;eng&lt;/language&gt;&lt;/record&gt;&lt;/Cite&gt;&lt;/EndNote&gt;</w:instrText>
            </w:r>
            <w:r w:rsidRPr="00AB024F">
              <w:rPr>
                <w:rFonts w:cstheme="minorHAnsi"/>
              </w:rPr>
              <w:fldChar w:fldCharType="separate"/>
            </w:r>
            <w:r w:rsidR="00934CEB">
              <w:rPr>
                <w:rFonts w:cstheme="minorHAnsi"/>
                <w:noProof/>
              </w:rPr>
              <w:t>[37]</w:t>
            </w:r>
            <w:r w:rsidRPr="00AB024F">
              <w:rPr>
                <w:rFonts w:cstheme="minorHAnsi"/>
              </w:rPr>
              <w:fldChar w:fldCharType="end"/>
            </w:r>
            <w:r w:rsidRPr="00AB024F">
              <w:rPr>
                <w:rFonts w:cstheme="minorHAnsi"/>
              </w:rPr>
              <w:t>.</w:t>
            </w:r>
          </w:p>
        </w:tc>
      </w:tr>
      <w:tr w:rsidR="00EA655A" w:rsidRPr="00AB024F" w14:paraId="66152D3A" w14:textId="77777777" w:rsidTr="00F27867">
        <w:tc>
          <w:tcPr>
            <w:tcW w:w="1793" w:type="dxa"/>
          </w:tcPr>
          <w:p w14:paraId="4165376D" w14:textId="77777777" w:rsidR="00EA655A" w:rsidRPr="00AB024F" w:rsidRDefault="00EA655A">
            <w:pPr>
              <w:rPr>
                <w:rFonts w:cstheme="minorHAnsi"/>
              </w:rPr>
            </w:pPr>
            <w:r w:rsidRPr="00AB024F">
              <w:rPr>
                <w:rFonts w:cstheme="minorHAnsi"/>
              </w:rPr>
              <w:t>Adverse Childhood Experiences</w:t>
            </w:r>
            <w:r w:rsidR="00DE1539" w:rsidRPr="00AB024F">
              <w:rPr>
                <w:rFonts w:cstheme="minorHAnsi"/>
              </w:rPr>
              <w:t xml:space="preserve"> (ACE)</w:t>
            </w:r>
          </w:p>
        </w:tc>
        <w:tc>
          <w:tcPr>
            <w:tcW w:w="6572" w:type="dxa"/>
          </w:tcPr>
          <w:p w14:paraId="630C3334" w14:textId="77777777" w:rsidR="00EA655A" w:rsidRPr="00AB024F" w:rsidRDefault="00DE1539">
            <w:pPr>
              <w:rPr>
                <w:rFonts w:cstheme="minorHAnsi"/>
              </w:rPr>
            </w:pPr>
            <w:r w:rsidRPr="00AB024F">
              <w:rPr>
                <w:rFonts w:cstheme="minorHAnsi"/>
              </w:rPr>
              <w:t>Children w</w:t>
            </w:r>
            <w:r w:rsidR="00324F39" w:rsidRPr="00AB024F">
              <w:rPr>
                <w:rFonts w:cstheme="minorHAnsi"/>
              </w:rPr>
              <w:t>ith ACE tend to develop PFA</w:t>
            </w:r>
            <w:r w:rsidRPr="00AB024F">
              <w:rPr>
                <w:rFonts w:cstheme="minorHAnsi"/>
              </w:rPr>
              <w:t xml:space="preserve"> </w:t>
            </w:r>
            <w:r w:rsidRPr="00AB024F">
              <w:rPr>
                <w:rFonts w:cstheme="minorHAnsi"/>
              </w:rPr>
              <w:fldChar w:fldCharType="begin">
                <w:fldData xml:space="preserve">PEVuZE5vdGU+PENpdGU+PEF1dGhvcj5NYXNvbjwvQXV0aG9yPjxZZWFyPjIwMTQ8L1llYXI+PFJl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</w:fldData>
              </w:fldChar>
            </w:r>
            <w:r w:rsidR="00934CEB">
              <w:rPr>
                <w:rFonts w:cstheme="minorHAnsi"/>
              </w:rPr>
              <w:instrText xml:space="preserve"> ADDIN EN.CITE </w:instrText>
            </w:r>
            <w:r w:rsidR="00934CEB">
              <w:rPr>
                <w:rFonts w:cstheme="minorHAnsi"/>
              </w:rPr>
              <w:fldChar w:fldCharType="begin">
                <w:fldData xml:space="preserve">PEVuZE5vdGU+PENpdGU+PEF1dGhvcj5NYXNvbjwvQXV0aG9yPjxZZWFyPjIwMTQ8L1llYXI+PFJl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38]</w:t>
            </w:r>
            <w:r w:rsidRPr="00AB024F">
              <w:rPr>
                <w:rFonts w:cstheme="minorHAnsi"/>
              </w:rPr>
              <w:fldChar w:fldCharType="end"/>
            </w:r>
            <w:r w:rsidRPr="00AB024F">
              <w:rPr>
                <w:rFonts w:cstheme="minorHAnsi"/>
              </w:rPr>
              <w:t xml:space="preserve"> and obesity </w:t>
            </w:r>
            <w:r w:rsidRPr="00AB024F">
              <w:rPr>
                <w:rFonts w:cstheme="minorHAnsi"/>
              </w:rPr>
              <w:fldChar w:fldCharType="begin">
                <w:fldData xml:space="preserve">PEVuZE5vdGU+PENpdGU+PEF1dGhvcj5GZWxpdHRpPC9BdXRob3I+PFllYXI+MTk5ODwvWWVhcj48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</w:fldData>
              </w:fldChar>
            </w:r>
            <w:r w:rsidR="00934CEB">
              <w:rPr>
                <w:rFonts w:cstheme="minorHAnsi"/>
              </w:rPr>
              <w:instrText xml:space="preserve"> ADDIN EN.CITE </w:instrText>
            </w:r>
            <w:r w:rsidR="00934CEB">
              <w:rPr>
                <w:rFonts w:cstheme="minorHAnsi"/>
              </w:rPr>
              <w:fldChar w:fldCharType="begin">
                <w:fldData xml:space="preserve">PEVuZE5vdGU+PENpdGU+PEF1dGhvcj5GZWxpdHRpPC9BdXRob3I+PFllYXI+MTk5ODwvWWVhcj48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39]</w:t>
            </w:r>
            <w:r w:rsidRPr="00AB024F">
              <w:rPr>
                <w:rFonts w:cstheme="minorHAnsi"/>
              </w:rPr>
              <w:fldChar w:fldCharType="end"/>
            </w:r>
            <w:r w:rsidRPr="00AB024F">
              <w:rPr>
                <w:rFonts w:cstheme="minorHAnsi"/>
              </w:rPr>
              <w:t xml:space="preserve"> as well as alcoholism </w:t>
            </w:r>
            <w:r w:rsidRPr="00AB024F">
              <w:rPr>
                <w:rFonts w:cstheme="minorHAnsi"/>
              </w:rPr>
              <w:fldChar w:fldCharType="begin"/>
            </w:r>
            <w:r w:rsidR="00934CEB">
              <w:rPr>
                <w:rFonts w:cstheme="minorHAnsi"/>
              </w:rPr>
              <w:instrText xml:space="preserve"> ADDIN EN.CITE &lt;EndNote&gt;&lt;Cite&gt;&lt;Author&gt;Dube&lt;/Author&gt;&lt;Year&gt;2002&lt;/Year&gt;&lt;RecNum&gt;9709&lt;/RecNum&gt;&lt;DisplayText&gt;[40]&lt;/DisplayText&gt;&lt;record&gt;&lt;rec-number&gt;9709&lt;/rec-number&gt;&lt;foreign-keys&gt;&lt;key app="EN" db-id="rpzswxppg9r2psefwerp52ak5e0fxparzfer" timestamp="1533321482"&gt;9709&lt;/key&gt;&lt;/foreign-keys&gt;&lt;ref-type name="Journal Article"&gt;17&lt;/ref-type&gt;&lt;contributors&gt;&lt;authors&gt;&lt;author&gt;Dube, S. R.&lt;/author&gt;&lt;author&gt;Anda, R. F.&lt;/author&gt;&lt;author&gt;Felitti, V. J.&lt;/author&gt;&lt;author&gt;Edwards, V. J.&lt;/author&gt;&lt;author&gt;Croft, J. B.&lt;/author&gt;&lt;/authors&gt;&lt;/contributors&gt;&lt;auth-address&gt;Division of Adult and Community Health, Centers for Disease Control and Prevention, National Center for Chronic Disease Prevention and Health Promotion, Atlanta, GA 30341-3717, USA. skd7@cdc.gov&lt;/auth-address&gt;&lt;titles&gt;&lt;title&gt;Adverse childhood experiences and personal alcohol abuse as an adult&lt;/title&gt;&lt;secondary-title&gt;Addict Behav&lt;/secondary-title&gt;&lt;alt-title&gt;Addictive behaviors&lt;/alt-title&gt;&lt;/titles&gt;&lt;periodical&gt;&lt;full-title&gt;Addict Behav&lt;/full-title&gt;&lt;/periodical&gt;&lt;pages&gt;713-25&lt;/pages&gt;&lt;volume&gt;27&lt;/volume&gt;&lt;number&gt;5&lt;/number&gt;&lt;edition&gt;2002/08/31&lt;/edition&gt;&lt;keywords&gt;&lt;keyword&gt;Alcoholism/*psychology&lt;/keyword&gt;&lt;keyword&gt;California&lt;/keyword&gt;&lt;keyword&gt;Child&lt;/keyword&gt;&lt;keyword&gt;Child Abuse/*psychology&lt;/keyword&gt;&lt;keyword&gt;Child of Impaired Parents/*psychology&lt;/keyword&gt;&lt;keyword&gt;Family/*psychology&lt;/keyword&gt;&lt;keyword&gt;Female&lt;/keyword&gt;&lt;keyword&gt;Humans&lt;/keyword&gt;&lt;keyword&gt;Male&lt;/keyword&gt;&lt;keyword&gt;Middle Aged&lt;/keyword&gt;&lt;keyword&gt;Risk&lt;/keyword&gt;&lt;keyword&gt;*Social Environment&lt;/keyword&gt;&lt;/keywords&gt;&lt;dates&gt;&lt;year&gt;2002&lt;/year&gt;&lt;pub-dates&gt;&lt;date&gt;Sep-Oct&lt;/date&gt;&lt;/pub-dates&gt;&lt;/dates&gt;&lt;isbn&gt;0306-4603 (Print)&amp;#xD;0306-4603&lt;/isbn&gt;&lt;accession-num&gt;12201379&lt;/accession-num&gt;&lt;urls&gt;&lt;/urls&gt;&lt;remote-database-provider&gt;NLM&lt;/remote-database-provider&gt;&lt;language&gt;eng&lt;/language&gt;&lt;/record&gt;&lt;/Cite&gt;&lt;/EndNote&gt;</w:instrText>
            </w:r>
            <w:r w:rsidRPr="00AB024F">
              <w:rPr>
                <w:rFonts w:cstheme="minorHAnsi"/>
              </w:rPr>
              <w:fldChar w:fldCharType="separate"/>
            </w:r>
            <w:r w:rsidR="00934CEB">
              <w:rPr>
                <w:rFonts w:cstheme="minorHAnsi"/>
                <w:noProof/>
              </w:rPr>
              <w:t>[40]</w:t>
            </w:r>
            <w:r w:rsidRPr="00AB024F">
              <w:rPr>
                <w:rFonts w:cstheme="minorHAnsi"/>
              </w:rPr>
              <w:fldChar w:fldCharType="end"/>
            </w:r>
            <w:r w:rsidRPr="00AB024F">
              <w:rPr>
                <w:rFonts w:cstheme="minorHAnsi"/>
              </w:rPr>
              <w:t xml:space="preserve"> and drug use </w:t>
            </w:r>
            <w:r w:rsidRPr="00AB024F">
              <w:rPr>
                <w:rFonts w:cstheme="minorHAnsi"/>
              </w:rPr>
              <w:fldChar w:fldCharType="begin">
                <w:fldData xml:space="preserve">PEVuZE5vdGU+PENpdGU+PEF1dGhvcj5EdWJlPC9BdXRob3I+PFllYXI+MjAwMzwvWWVhcj48UmVj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1NjQtNzI8L3BhZ2VzPjx2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</w:fldData>
              </w:fldChar>
            </w:r>
            <w:r w:rsidR="00934CEB">
              <w:rPr>
                <w:rFonts w:cstheme="minorHAnsi"/>
              </w:rPr>
              <w:instrText xml:space="preserve"> ADDIN EN.CITE </w:instrText>
            </w:r>
            <w:r w:rsidR="00934CEB">
              <w:rPr>
                <w:rFonts w:cstheme="minorHAnsi"/>
              </w:rPr>
              <w:fldChar w:fldCharType="begin">
                <w:fldData xml:space="preserve">PEVuZE5vdGU+PENpdGU+PEF1dGhvcj5EdWJlPC9BdXRob3I+PFllYXI+MjAwMzwvWWVhcj48UmVj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41]</w:t>
            </w:r>
            <w:r w:rsidRPr="00AB024F">
              <w:rPr>
                <w:rFonts w:cstheme="minorHAnsi"/>
              </w:rPr>
              <w:fldChar w:fldCharType="end"/>
            </w:r>
            <w:r w:rsidRPr="00AB024F">
              <w:rPr>
                <w:rFonts w:cstheme="minorHAnsi"/>
              </w:rPr>
              <w:t xml:space="preserve">. </w:t>
            </w:r>
          </w:p>
        </w:tc>
      </w:tr>
      <w:tr w:rsidR="00EA655A" w:rsidRPr="00AB024F" w14:paraId="6FD8724E" w14:textId="77777777" w:rsidTr="00F27867">
        <w:tc>
          <w:tcPr>
            <w:tcW w:w="1793" w:type="dxa"/>
          </w:tcPr>
          <w:p w14:paraId="5574F405" w14:textId="77777777" w:rsidR="00EA655A" w:rsidRPr="00AB024F" w:rsidRDefault="00EA655A">
            <w:pPr>
              <w:rPr>
                <w:rFonts w:cstheme="minorHAnsi"/>
              </w:rPr>
            </w:pPr>
            <w:r w:rsidRPr="00AB024F">
              <w:rPr>
                <w:rFonts w:cstheme="minorHAnsi"/>
              </w:rPr>
              <w:t>Fetal Syndrome</w:t>
            </w:r>
          </w:p>
        </w:tc>
        <w:tc>
          <w:tcPr>
            <w:tcW w:w="6572" w:type="dxa"/>
          </w:tcPr>
          <w:p w14:paraId="02C23784" w14:textId="77777777" w:rsidR="00EA655A" w:rsidRPr="00AB024F" w:rsidRDefault="00DE1539">
            <w:pPr>
              <w:rPr>
                <w:rFonts w:cstheme="minorHAnsi"/>
              </w:rPr>
            </w:pPr>
            <w:r w:rsidRPr="00AB024F">
              <w:rPr>
                <w:rFonts w:cstheme="minorHAnsi"/>
              </w:rPr>
              <w:t xml:space="preserve">A fetal syndrome is found in pregnancies where overeating </w:t>
            </w:r>
            <w:r w:rsidR="009B6D17" w:rsidRPr="00AB024F">
              <w:rPr>
                <w:rFonts w:cstheme="minorHAnsi"/>
              </w:rPr>
              <w:fldChar w:fldCharType="begin"/>
            </w:r>
            <w:r w:rsidR="00934CEB">
              <w:rPr>
                <w:rFonts w:cstheme="minorHAnsi"/>
              </w:rPr>
              <w:instrText xml:space="preserve"> ADDIN EN.CITE &lt;EndNote&gt;&lt;Cite&gt;&lt;Author&gt;Stothard&lt;/Author&gt;&lt;Year&gt;2009&lt;/Year&gt;&lt;RecNum&gt;1491&lt;/RecNum&gt;&lt;DisplayText&gt;[42]&lt;/DisplayText&gt;&lt;record&gt;&lt;rec-number&gt;1491&lt;/rec-number&gt;&lt;foreign-keys&gt;&lt;key app="EN" db-id="rpzswxppg9r2psefwerp52ak5e0fxparzfer" timestamp="1533317963"&gt;1491&lt;/key&gt;&lt;/foreign-keys&gt;&lt;ref-type name="Journal Article"&gt;17&lt;/ref-type&gt;&lt;contributors&gt;&lt;authors&gt;&lt;author&gt;Stothard, K. J.&lt;/author&gt;&lt;author&gt;Tennant, P. W.&lt;/author&gt;&lt;author&gt;Bell, R.&lt;/author&gt;&lt;author&gt;Rankin, J.&lt;/author&gt;&lt;/authors&gt;&lt;/contributors&gt;&lt;auth-address&gt;Institute of Health and Society, Faculty of Medical Sciences, Newcastle University, Newcastle upon Tyne, United Kingdom NE2 4HH.&lt;/auth-address&gt;&lt;titles&gt;&lt;title&gt;Maternal overweight and obesity and the risk of congenital anomalies: a systematic review and meta-analysis&lt;/title&gt;&lt;secondary-title&gt;JAMA&lt;/secondary-title&gt;&lt;/titles&gt;&lt;periodical&gt;&lt;full-title&gt;JAMA&lt;/full-title&gt;&lt;abbr-1&gt;JAMA : the journal of the American Medical Association&lt;/abbr-1&gt;&lt;/periodical&gt;&lt;pages&gt;636-50&lt;/pages&gt;&lt;volume&gt;301&lt;/volume&gt;&lt;number&gt;6&lt;/number&gt;&lt;edition&gt;2009/02/13&lt;/edition&gt;&lt;keywords&gt;&lt;keyword&gt;Congenital Abnormalities/epidemiology/*etiology&lt;/keyword&gt;&lt;keyword&gt;Female&lt;/keyword&gt;&lt;keyword&gt;Humans&lt;/keyword&gt;&lt;keyword&gt;Obesity/*complications&lt;/keyword&gt;&lt;keyword&gt;Overweight/*complications&lt;/keyword&gt;&lt;keyword&gt;Pregnancy&lt;/keyword&gt;&lt;keyword&gt;*Pregnancy Complications&lt;/keyword&gt;&lt;keyword&gt;Risk Factors&lt;/keyword&gt;&lt;/keywords&gt;&lt;dates&gt;&lt;year&gt;2009&lt;/year&gt;&lt;pub-dates&gt;&lt;date&gt;Feb 11&lt;/date&gt;&lt;/pub-dates&gt;&lt;/dates&gt;&lt;isbn&gt;1538-3598 (Electronic)&amp;#xD;0098-7484 (Linking)&lt;/isbn&gt;&lt;accession-num&gt;19211471&lt;/accession-num&gt;&lt;urls&gt;&lt;related-urls&gt;&lt;url&gt;http://www.ncbi.nlm.nih.gov/entrez/query.fcgi?cmd=Retrieve&amp;amp;db=PubMed&amp;amp;dopt=Citation&amp;amp;list_uids=19211471&lt;/url&gt;&lt;/related-urls&gt;&lt;/urls&gt;&lt;electronic-resource-num&gt;301/6/636 [pii]&amp;#xD;10.1001/jama.2009.113&lt;/electronic-resource-num&gt;&lt;language&gt;eng&lt;/language&gt;&lt;/record&gt;&lt;/Cite&gt;&lt;/EndNote&gt;</w:instrText>
            </w:r>
            <w:r w:rsidR="009B6D17" w:rsidRPr="00AB024F">
              <w:rPr>
                <w:rFonts w:cstheme="minorHAnsi"/>
              </w:rPr>
              <w:fldChar w:fldCharType="separate"/>
            </w:r>
            <w:r w:rsidR="00934CEB">
              <w:rPr>
                <w:rFonts w:cstheme="minorHAnsi"/>
                <w:noProof/>
              </w:rPr>
              <w:t>[42]</w:t>
            </w:r>
            <w:r w:rsidR="009B6D17" w:rsidRPr="00AB024F">
              <w:rPr>
                <w:rFonts w:cstheme="minorHAnsi"/>
              </w:rPr>
              <w:fldChar w:fldCharType="end"/>
            </w:r>
            <w:r w:rsidRPr="00AB024F">
              <w:rPr>
                <w:rFonts w:cstheme="minorHAnsi"/>
              </w:rPr>
              <w:t xml:space="preserve">  or alcoholism</w:t>
            </w:r>
            <w:r w:rsidR="009B6D17" w:rsidRPr="00AB024F">
              <w:rPr>
                <w:rFonts w:cstheme="minorHAnsi"/>
              </w:rPr>
              <w:t xml:space="preserve"> </w:t>
            </w:r>
            <w:r w:rsidR="009B6D17" w:rsidRPr="00AB024F">
              <w:rPr>
                <w:rFonts w:cstheme="minorHAnsi"/>
              </w:rPr>
              <w:fldChar w:fldCharType="begin"/>
            </w:r>
            <w:r w:rsidR="00934CEB">
              <w:rPr>
                <w:rFonts w:cstheme="minorHAnsi"/>
              </w:rPr>
              <w:instrText xml:space="preserve"> ADDIN EN.CITE &lt;EndNote&gt;&lt;Cite&gt;&lt;Author&gt;Riley&lt;/Author&gt;&lt;Year&gt;2011&lt;/Year&gt;&lt;RecNum&gt;1483&lt;/RecNum&gt;&lt;DisplayText&gt;[43]&lt;/DisplayText&gt;&lt;record&gt;&lt;rec-number&gt;1483&lt;/rec-number&gt;&lt;foreign-keys&gt;&lt;key app="EN" db-id="rpzswxppg9r2psefwerp52ak5e0fxparzfer" timestamp="1533317961"&gt;1483&lt;/key&gt;&lt;/foreign-keys&gt;&lt;ref-type name="Journal Article"&gt;17&lt;/ref-type&gt;&lt;contributors&gt;&lt;authors&gt;&lt;author&gt;Riley, E. P.&lt;/author&gt;&lt;author&gt;Infante, M. A.&lt;/author&gt;&lt;author&gt;Warren, K. R.&lt;/author&gt;&lt;/authors&gt;&lt;/contributors&gt;&lt;auth-address&gt;Department of Psychology, Center for Behavioral Teratology, San Diego State University, 6330 Alvarado Court, Suite 100, San Diego, CA, 92120, USA, eriley@mail.sdsu.edu.&lt;/auth-address&gt;&lt;titles&gt;&lt;title&gt;Fetal alcohol spectrum disorders: an overview&lt;/title&gt;&lt;secondary-title&gt;Neuropsychol Rev&lt;/secondary-title&gt;&lt;/titles&gt;&lt;periodical&gt;&lt;full-title&gt;Neuropsychol Rev&lt;/full-title&gt;&lt;/periodical&gt;&lt;pages&gt;73-80&lt;/pages&gt;&lt;volume&gt;21&lt;/volume&gt;&lt;number&gt;2&lt;/number&gt;&lt;edition&gt;2011/04/19&lt;/edition&gt;&lt;dates&gt;&lt;year&gt;2011&lt;/year&gt;&lt;pub-dates&gt;&lt;date&gt;Jun&lt;/date&gt;&lt;/pub-dates&gt;&lt;/dates&gt;&lt;isbn&gt;1573-6660 (Electronic)&amp;#xD;1040-7308 (Linking)&lt;/isbn&gt;&lt;accession-num&gt;21499711&lt;/accession-num&gt;&lt;urls&gt;&lt;related-urls&gt;&lt;url&gt;http://www.ncbi.nlm.nih.gov/entrez/query.fcgi?cmd=Retrieve&amp;amp;db=PubMed&amp;amp;dopt=Citation&amp;amp;list_uids=21499711&lt;/url&gt;&lt;/related-urls&gt;&lt;/urls&gt;&lt;electronic-resource-num&gt;10.1007/s11065-011-9166-x&lt;/electronic-resource-num&gt;&lt;language&gt;eng&lt;/language&gt;&lt;/record&gt;&lt;/Cite&gt;&lt;/EndNote&gt;</w:instrText>
            </w:r>
            <w:r w:rsidR="009B6D17" w:rsidRPr="00AB024F">
              <w:rPr>
                <w:rFonts w:cstheme="minorHAnsi"/>
              </w:rPr>
              <w:fldChar w:fldCharType="separate"/>
            </w:r>
            <w:r w:rsidR="00934CEB">
              <w:rPr>
                <w:rFonts w:cstheme="minorHAnsi"/>
                <w:noProof/>
              </w:rPr>
              <w:t>[43]</w:t>
            </w:r>
            <w:r w:rsidR="009B6D17" w:rsidRPr="00AB024F">
              <w:rPr>
                <w:rFonts w:cstheme="minorHAnsi"/>
              </w:rPr>
              <w:fldChar w:fldCharType="end"/>
            </w:r>
            <w:r w:rsidRPr="00AB024F">
              <w:rPr>
                <w:rFonts w:cstheme="minorHAnsi"/>
              </w:rPr>
              <w:t xml:space="preserve"> is present. </w:t>
            </w:r>
          </w:p>
        </w:tc>
      </w:tr>
      <w:tr w:rsidR="00EA655A" w:rsidRPr="00AB024F" w14:paraId="34A4B8E5" w14:textId="77777777" w:rsidTr="00F27867">
        <w:tc>
          <w:tcPr>
            <w:tcW w:w="1793" w:type="dxa"/>
          </w:tcPr>
          <w:p w14:paraId="5DA612BF" w14:textId="77777777" w:rsidR="00EA655A" w:rsidRPr="00AB024F" w:rsidRDefault="00EA655A">
            <w:pPr>
              <w:rPr>
                <w:rFonts w:cstheme="minorHAnsi"/>
              </w:rPr>
            </w:pPr>
          </w:p>
        </w:tc>
        <w:tc>
          <w:tcPr>
            <w:tcW w:w="6572" w:type="dxa"/>
          </w:tcPr>
          <w:p w14:paraId="472A1642" w14:textId="77777777" w:rsidR="00EA655A" w:rsidRPr="00AB024F" w:rsidRDefault="00EA655A">
            <w:pPr>
              <w:rPr>
                <w:rFonts w:cstheme="minorHAnsi"/>
                <w:i/>
              </w:rPr>
            </w:pPr>
            <w:r w:rsidRPr="00AB024F">
              <w:rPr>
                <w:rFonts w:cstheme="minorHAnsi"/>
                <w:i/>
              </w:rPr>
              <w:t>Addictive Substances</w:t>
            </w:r>
          </w:p>
        </w:tc>
      </w:tr>
      <w:tr w:rsidR="00EA655A" w:rsidRPr="00AB024F" w14:paraId="28C2F6C7" w14:textId="77777777" w:rsidTr="00F27867">
        <w:tc>
          <w:tcPr>
            <w:tcW w:w="1793" w:type="dxa"/>
          </w:tcPr>
          <w:p w14:paraId="2E55F7A5" w14:textId="77777777" w:rsidR="00EA655A" w:rsidRPr="00AB024F" w:rsidRDefault="00EA655A">
            <w:pPr>
              <w:rPr>
                <w:rFonts w:cstheme="minorHAnsi"/>
              </w:rPr>
            </w:pPr>
            <w:r w:rsidRPr="00AB024F">
              <w:rPr>
                <w:rFonts w:cstheme="minorHAnsi"/>
              </w:rPr>
              <w:t>Psychoactive Characteristics of Substances</w:t>
            </w:r>
          </w:p>
        </w:tc>
        <w:tc>
          <w:tcPr>
            <w:tcW w:w="6572" w:type="dxa"/>
          </w:tcPr>
          <w:p w14:paraId="330A2F3D" w14:textId="77777777" w:rsidR="00EA655A" w:rsidRPr="00AB024F" w:rsidRDefault="009B6D17">
            <w:pPr>
              <w:rPr>
                <w:rFonts w:cstheme="minorHAnsi"/>
              </w:rPr>
            </w:pPr>
            <w:r w:rsidRPr="00AB024F">
              <w:rPr>
                <w:rFonts w:cstheme="minorHAnsi"/>
              </w:rPr>
              <w:t xml:space="preserve">A withdrawal syndrome has been shown for fat </w:t>
            </w:r>
            <w:r w:rsidRPr="00AB024F">
              <w:rPr>
                <w:rFonts w:cstheme="minorHAnsi"/>
              </w:rPr>
              <w:fldChar w:fldCharType="begin">
                <w:fldData xml:space="preserve">PEVuZE5vdGU+PENpdGU+PEF1dGhvcj5TaGFybWE8L0F1dGhvcj48WWVhcj4yMDEzPC9ZZWFyPjxS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</w:fldData>
              </w:fldChar>
            </w:r>
            <w:r w:rsidR="009D5EEE">
              <w:rPr>
                <w:rFonts w:cstheme="minorHAnsi"/>
              </w:rPr>
              <w:instrText xml:space="preserve"> ADDIN EN.CITE </w:instrText>
            </w:r>
            <w:r w:rsidR="009D5EEE">
              <w:rPr>
                <w:rFonts w:cstheme="minorHAnsi"/>
              </w:rPr>
              <w:fldChar w:fldCharType="begin">
                <w:fldData xml:space="preserve">PEVuZE5vdGU+PENpdGU+PEF1dGhvcj5TaGFybWE8L0F1dGhvcj48WWVhcj4yMDEzPC9ZZWFyPjxS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</w:fldData>
              </w:fldChar>
            </w:r>
            <w:r w:rsidR="009D5EEE">
              <w:rPr>
                <w:rFonts w:cstheme="minorHAnsi"/>
              </w:rPr>
              <w:instrText xml:space="preserve"> ADDIN EN.CITE.DATA </w:instrText>
            </w:r>
            <w:r w:rsidR="009D5EEE">
              <w:rPr>
                <w:rFonts w:cstheme="minorHAnsi"/>
              </w:rPr>
            </w:r>
            <w:r w:rsidR="009D5EEE">
              <w:rPr>
                <w:rFonts w:cstheme="minorHAnsi"/>
              </w:rPr>
              <w:fldChar w:fldCharType="end"/>
            </w:r>
            <w:r w:rsidRPr="00AB024F">
              <w:rPr>
                <w:rFonts w:cstheme="minorHAnsi"/>
              </w:rPr>
            </w:r>
            <w:r w:rsidRPr="00AB024F">
              <w:rPr>
                <w:rFonts w:cstheme="minorHAnsi"/>
              </w:rPr>
              <w:fldChar w:fldCharType="separate"/>
            </w:r>
            <w:r w:rsidR="009D5EEE">
              <w:rPr>
                <w:rFonts w:cstheme="minorHAnsi"/>
                <w:noProof/>
              </w:rPr>
              <w:t>[9]</w:t>
            </w:r>
            <w:r w:rsidRPr="00AB024F">
              <w:rPr>
                <w:rFonts w:cstheme="minorHAnsi"/>
              </w:rPr>
              <w:fldChar w:fldCharType="end"/>
            </w:r>
            <w:r w:rsidRPr="00AB024F">
              <w:rPr>
                <w:rFonts w:cstheme="minorHAnsi"/>
              </w:rPr>
              <w:t xml:space="preserve"> and sugar </w:t>
            </w:r>
            <w:r w:rsidRPr="00AB024F">
              <w:rPr>
                <w:rFonts w:cstheme="minorHAnsi"/>
              </w:rPr>
              <w:fldChar w:fldCharType="begin"/>
            </w:r>
            <w:r w:rsidR="009D5EEE">
              <w:rPr>
                <w:rFonts w:cstheme="minorHAnsi"/>
              </w:rPr>
              <w:instrText xml:space="preserve"> ADDIN EN.CITE &lt;EndNote&gt;&lt;Cite&gt;&lt;Author&gt;Avena&lt;/Author&gt;&lt;Year&gt;2008&lt;/Year&gt;&lt;RecNum&gt;1410&lt;/RecNum&gt;&lt;DisplayText&gt;[5]&lt;/DisplayText&gt;&lt;record&gt;&lt;rec-number&gt;1410&lt;/rec-number&gt;&lt;foreign-keys&gt;&lt;key app="EN" db-id="rpzswxppg9r2psefwerp52ak5e0fxparzfer" timestamp="1533317946"&gt;1410&lt;/key&gt;&lt;/foreign-keys&gt;&lt;ref-type name="Journal Article"&gt;17&lt;/ref-type&gt;&lt;contributors&gt;&lt;authors&gt;&lt;author&gt;Avena, N. M.&lt;/author&gt;&lt;author&gt;Rada, P.&lt;/author&gt;&lt;author&gt;Hoebel, B. G.&lt;/author&gt;&lt;/authors&gt;&lt;/contributors&gt;&lt;auth-address&gt;Department of Psychology, Princeton University, Princeton, NJ 08540, USA.&lt;/auth-address&gt;&lt;titles&gt;&lt;title&gt;Evidence for sugar addiction: behavioral and neurochemical effects of intermittent, excessive sugar intake&lt;/title&gt;&lt;secondary-title&gt;Neurosci Biobehav Rev&lt;/secondary-title&gt;&lt;/titles&gt;&lt;periodical&gt;&lt;full-title&gt;Neurosci Biobehav Rev&lt;/full-title&gt;&lt;abbr-1&gt;Neuroscience and biobehavioral reviews&lt;/abbr-1&gt;&lt;/periodical&gt;&lt;pages&gt;20-39&lt;/pages&gt;&lt;volume&gt;32&lt;/volume&gt;&lt;number&gt;1&lt;/number&gt;&lt;keywords&gt;&lt;keyword&gt;Animals&lt;/keyword&gt;&lt;keyword&gt;Behavior, Addictive/metabolism/*psychology&lt;/keyword&gt;&lt;keyword&gt;Brain/*metabolism&lt;/keyword&gt;&lt;keyword&gt;Disease Models, Animal&lt;/keyword&gt;&lt;keyword&gt;Eating/*psychology&lt;/keyword&gt;&lt;keyword&gt;Eating Disorders/metabolism/*psychology&lt;/keyword&gt;&lt;keyword&gt;Feeding Behavior&lt;/keyword&gt;&lt;keyword&gt;Humans&lt;/keyword&gt;&lt;keyword&gt;Rats&lt;/keyword&gt;&lt;keyword&gt;Self Administration/psychology&lt;/keyword&gt;&lt;keyword&gt;Substance-Related Disorders/metabolism/*psychology&lt;/keyword&gt;&lt;keyword&gt;Sucrose/*metabolism&lt;/keyword&gt;&lt;/keywords&gt;&lt;dates&gt;&lt;year&gt;2008&lt;/year&gt;&lt;/dates&gt;&lt;accession-num&gt;17617461&lt;/accession-num&gt;&lt;urls&gt;&lt;related-urls&gt;&lt;url&gt;http://www.ncbi.nlm.nih.gov/entrez/query.fcgi?cmd=Retrieve&amp;amp;db=PubMed&amp;amp;dopt=Citation&amp;amp;list_uids=17617461 &lt;/url&gt;&lt;/related-urls&gt;&lt;/urls&gt;&lt;research-notes&gt;both review neurpathway   This review summarizes evidence for sugar addiction in animal models and concludes that there is sufficient evidence in rat studies to support the existencne of sugar dependence. (Avena 2008)&lt;/research-notes&gt;&lt;/record&gt;&lt;/Cite&gt;&lt;/EndNote&gt;</w:instrText>
            </w:r>
            <w:r w:rsidRPr="00AB024F">
              <w:rPr>
                <w:rFonts w:cstheme="minorHAnsi"/>
              </w:rPr>
              <w:fldChar w:fldCharType="separate"/>
            </w:r>
            <w:r w:rsidR="009D5EEE">
              <w:rPr>
                <w:rFonts w:cstheme="minorHAnsi"/>
                <w:noProof/>
              </w:rPr>
              <w:t>[5]</w:t>
            </w:r>
            <w:r w:rsidRPr="00AB024F">
              <w:rPr>
                <w:rFonts w:cstheme="minorHAnsi"/>
              </w:rPr>
              <w:fldChar w:fldCharType="end"/>
            </w:r>
            <w:r w:rsidRPr="00AB024F">
              <w:rPr>
                <w:rFonts w:cstheme="minorHAnsi"/>
              </w:rPr>
              <w:t xml:space="preserve">. Dairy has been shown to have opiates </w:t>
            </w:r>
            <w:r w:rsidRPr="00AB024F">
              <w:rPr>
                <w:rFonts w:cstheme="minorHAnsi"/>
              </w:rPr>
              <w:fldChar w:fldCharType="begin"/>
            </w:r>
            <w:r w:rsidR="009D5EEE">
              <w:rPr>
                <w:rFonts w:cstheme="minorHAnsi"/>
              </w:rPr>
              <w:instrText xml:space="preserve"> ADDIN EN.CITE &lt;EndNote&gt;&lt;Cite&gt;&lt;Author&gt;Teschemacher&lt;/Author&gt;&lt;Year&gt;1997&lt;/Year&gt;&lt;RecNum&gt;3217&lt;/RecNum&gt;&lt;DisplayText&gt;[7]&lt;/DisplayText&gt;&lt;record&gt;&lt;rec-number&gt;3217&lt;/rec-number&gt;&lt;foreign-keys&gt;&lt;key app="EN" db-id="rpzswxppg9r2psefwerp52ak5e0fxparzfer" timestamp="1533319160"&gt;3217&lt;/key&gt;&lt;/foreign-keys&gt;&lt;ref-type name="Journal Article"&gt;17&lt;/ref-type&gt;&lt;contributors&gt;&lt;authors&gt;&lt;author&gt;Teschemacher, H.&lt;/author&gt;&lt;author&gt;Koch, G.&lt;/author&gt;&lt;author&gt;Brantl, V.&lt;/author&gt;&lt;/authors&gt;&lt;/contributors&gt;&lt;auth-address&gt;Rudolf-Buchheim-Institut fur Pharmakologie, Justus-Liebig-Universitat, Giessen, Germany.&lt;/auth-address&gt;&lt;titles&gt;&lt;title&gt;Milk protein-derived opioid receptor ligands&lt;/title&gt;&lt;secondary-title&gt;Biopolymers&lt;/secondary-title&gt;&lt;alt-title&gt;Biopolymers&lt;/alt-title&gt;&lt;/titles&gt;&lt;periodical&gt;&lt;full-title&gt;Biopolymers&lt;/full-title&gt;&lt;abbr-1&gt;Biopolymers&lt;/abbr-1&gt;&lt;/periodical&gt;&lt;alt-periodical&gt;&lt;full-title&gt;Biopolymers&lt;/full-title&gt;&lt;abbr-1&gt;Biopolymers&lt;/abbr-1&gt;&lt;/alt-periodical&gt;&lt;pages&gt;99-117&lt;/pages&gt;&lt;volume&gt;43&lt;/volume&gt;&lt;number&gt;2&lt;/number&gt;&lt;edition&gt;1997/01/01&lt;/edition&gt;&lt;keywords&gt;&lt;keyword&gt;Amino Acid Sequence&lt;/keyword&gt;&lt;keyword&gt;Animals&lt;/keyword&gt;&lt;keyword&gt;Caseins/chemistry&lt;/keyword&gt;&lt;keyword&gt;Endorphins/metabolism&lt;/keyword&gt;&lt;keyword&gt;Lactalbumin/chemistry&lt;/keyword&gt;&lt;keyword&gt;Lactoferrin/chemistry&lt;/keyword&gt;&lt;keyword&gt;Lactoglobulins/chemistry&lt;/keyword&gt;&lt;keyword&gt;Ligands&lt;/keyword&gt;&lt;keyword&gt;Milk Proteins/chemistry/*metabolism/pharmacology&lt;/keyword&gt;&lt;keyword&gt;Molecular Sequence Data&lt;/keyword&gt;&lt;keyword&gt;Narcotic Antagonists&lt;/keyword&gt;&lt;keyword&gt;Opioid Peptides/chemistry/*metabolism&lt;/keyword&gt;&lt;keyword&gt;Peptide Fragments/chemistry/metabolism&lt;/keyword&gt;&lt;keyword&gt;Receptors, Opioid/agonists/*metabolism&lt;/keyword&gt;&lt;/keywords&gt;&lt;dates&gt;&lt;year&gt;1997&lt;/year&gt;&lt;/dates&gt;&lt;isbn&gt;0006-3525 (Print)&amp;#xD;0006-3525&lt;/isbn&gt;&lt;accession-num&gt;9216246&lt;/accession-num&gt;&lt;urls&gt;&lt;/urls&gt;&lt;electronic-resource-num&gt;10.1002/(sici)1097-0282(1997)43:2&amp;lt;99::aid-bip3&amp;gt;3.0.co;2-v&lt;/electronic-resource-num&gt;&lt;remote-database-provider&gt;NLM&lt;/remote-database-provider&gt;&lt;language&gt;Eng&lt;/language&gt;&lt;/record&gt;&lt;/Cite&gt;&lt;/EndNote&gt;</w:instrText>
            </w:r>
            <w:r w:rsidRPr="00AB024F">
              <w:rPr>
                <w:rFonts w:cstheme="minorHAnsi"/>
              </w:rPr>
              <w:fldChar w:fldCharType="separate"/>
            </w:r>
            <w:r w:rsidR="009D5EEE">
              <w:rPr>
                <w:rFonts w:cstheme="minorHAnsi"/>
                <w:noProof/>
              </w:rPr>
              <w:t>[7]</w:t>
            </w:r>
            <w:r w:rsidRPr="00AB024F">
              <w:rPr>
                <w:rFonts w:cstheme="minorHAnsi"/>
              </w:rPr>
              <w:fldChar w:fldCharType="end"/>
            </w:r>
            <w:r w:rsidRPr="00AB024F">
              <w:rPr>
                <w:rFonts w:cstheme="minorHAnsi"/>
              </w:rPr>
              <w:t xml:space="preserve"> and to numb </w:t>
            </w:r>
            <w:r w:rsidRPr="00AB024F">
              <w:rPr>
                <w:rFonts w:cstheme="minorHAnsi"/>
              </w:rPr>
              <w:fldChar w:fldCharType="begin"/>
            </w:r>
            <w:r w:rsidR="00934CEB">
              <w:rPr>
                <w:rFonts w:cstheme="minorHAnsi"/>
              </w:rPr>
              <w:instrText xml:space="preserve"> ADDIN EN.CITE &lt;EndNote&gt;&lt;Cite&gt;&lt;Author&gt;Blass&lt;/Author&gt;&lt;Year&gt;1989&lt;/Year&gt;&lt;RecNum&gt;1418&lt;/RecNum&gt;&lt;DisplayText&gt;[44]&lt;/DisplayText&gt;&lt;record&gt;&lt;rec-number&gt;1418&lt;/rec-number&gt;&lt;foreign-keys&gt;&lt;key app="EN" db-id="rpzswxppg9r2psefwerp52ak5e0fxparzfer" timestamp="1533317947"&gt;1418&lt;/key&gt;&lt;/foreign-keys&gt;&lt;ref-type name="Journal Article"&gt;17&lt;/ref-type&gt;&lt;contributors&gt;&lt;authors&gt;&lt;author&gt;Blass, E. M.&lt;/author&gt;&lt;author&gt;Shide, D. J.&lt;/author&gt;&lt;author&gt;Weller, A.&lt;/author&gt;&lt;/authors&gt;&lt;/contributors&gt;&lt;auth-address&gt;Department of Psychology, Johns Hopkins University, Baltimore, Maryland 21218.&lt;/auth-address&gt;&lt;titles&gt;&lt;title&gt;Stress-reducing effects of ingesting milk, sugars, and fats. A developmental perspective&lt;/title&gt;&lt;secondary-title&gt;Ann N Y Acad Sci&lt;/secondary-title&gt;&lt;/titles&gt;&lt;periodical&gt;&lt;full-title&gt;Ann N Y Acad Sci&lt;/full-title&gt;&lt;abbr-1&gt;Annals of the New York Academy of Sciences&lt;/abbr-1&gt;&lt;/periodical&gt;&lt;pages&gt;292-305; discussion 305-6&lt;/pages&gt;&lt;volume&gt;575&lt;/volume&gt;&lt;keywords&gt;&lt;keyword&gt;Animals&lt;/keyword&gt;&lt;keyword&gt;Animals, Newborn/*growth &amp;amp; development&lt;/keyword&gt;&lt;keyword&gt;Behavior, Animal/*physiology&lt;/keyword&gt;&lt;keyword&gt;Eating Disorders/etiology&lt;/keyword&gt;&lt;keyword&gt;Endorphins/physiology&lt;/keyword&gt;&lt;keyword&gt;Feeding Behavior/*physiology&lt;/keyword&gt;&lt;keyword&gt;Female&lt;/keyword&gt;&lt;keyword&gt;Humans&lt;/keyword&gt;&lt;keyword&gt;Infant, Newborn&lt;/keyword&gt;&lt;keyword&gt;Male&lt;/keyword&gt;&lt;keyword&gt;Maternal Behavior&lt;/keyword&gt;&lt;keyword&gt;Milk/*physiology&lt;/keyword&gt;&lt;keyword&gt;Pain/physiopathology&lt;/keyword&gt;&lt;keyword&gt;Rats&lt;/keyword&gt;&lt;keyword&gt;Sensory Thresholds/physiology&lt;/keyword&gt;&lt;keyword&gt;Stress/*physiopathology&lt;/keyword&gt;&lt;keyword&gt;Sucking Behavior/physiology&lt;/keyword&gt;&lt;keyword&gt;Sucrose/administration &amp;amp; dosage&lt;/keyword&gt;&lt;keyword&gt;Taste/physiology&lt;/keyword&gt;&lt;keyword&gt;Touch/physiology&lt;/keyword&gt;&lt;/keywords&gt;&lt;dates&gt;&lt;year&gt;1989&lt;/year&gt;&lt;/dates&gt;&lt;accession-num&gt;2699193&lt;/accession-num&gt;&lt;urls&gt;&lt;related-urls&gt;&lt;url&gt;http://www.ncbi.nlm.nih.gov/entrez/query.fcgi?cmd=Retrieve&amp;amp;db=PubMed&amp;amp;dopt=Citation&amp;amp;list_uids=2699193 &lt;/url&gt;&lt;/related-urls&gt;&lt;/urls&gt;&lt;research-notes&gt;both review neuropathways foods dairy&lt;/research-notes&gt;&lt;/record&gt;&lt;/Cite&gt;&lt;/EndNote&gt;</w:instrText>
            </w:r>
            <w:r w:rsidRPr="00AB024F">
              <w:rPr>
                <w:rFonts w:cstheme="minorHAnsi"/>
              </w:rPr>
              <w:fldChar w:fldCharType="separate"/>
            </w:r>
            <w:r w:rsidR="00934CEB">
              <w:rPr>
                <w:rFonts w:cstheme="minorHAnsi"/>
                <w:noProof/>
              </w:rPr>
              <w:t>[44]</w:t>
            </w:r>
            <w:r w:rsidRPr="00AB024F">
              <w:rPr>
                <w:rFonts w:cstheme="minorHAnsi"/>
              </w:rPr>
              <w:fldChar w:fldCharType="end"/>
            </w:r>
            <w:r w:rsidRPr="00AB024F">
              <w:rPr>
                <w:rFonts w:cstheme="minorHAnsi"/>
              </w:rPr>
              <w:t>.</w:t>
            </w:r>
          </w:p>
        </w:tc>
      </w:tr>
      <w:tr w:rsidR="00EA655A" w:rsidRPr="00AB024F" w14:paraId="07EEE9A3" w14:textId="77777777" w:rsidTr="00F27867">
        <w:tc>
          <w:tcPr>
            <w:tcW w:w="1793" w:type="dxa"/>
          </w:tcPr>
          <w:p w14:paraId="5A81EBEF" w14:textId="77777777" w:rsidR="00EA655A" w:rsidRPr="00AB024F" w:rsidRDefault="00EA655A">
            <w:pPr>
              <w:rPr>
                <w:rFonts w:cstheme="minorHAnsi"/>
              </w:rPr>
            </w:pPr>
            <w:r w:rsidRPr="00AB024F">
              <w:rPr>
                <w:rFonts w:cstheme="minorHAnsi"/>
              </w:rPr>
              <w:t>Interchangeability of Drugs and Food</w:t>
            </w:r>
          </w:p>
        </w:tc>
        <w:tc>
          <w:tcPr>
            <w:tcW w:w="6572" w:type="dxa"/>
          </w:tcPr>
          <w:p w14:paraId="45452024" w14:textId="77777777" w:rsidR="00EA655A" w:rsidRPr="00AB024F" w:rsidRDefault="009B6D17">
            <w:pPr>
              <w:rPr>
                <w:rFonts w:cstheme="minorHAnsi"/>
              </w:rPr>
            </w:pPr>
            <w:r w:rsidRPr="00AB024F">
              <w:rPr>
                <w:rFonts w:cstheme="minorHAnsi"/>
              </w:rPr>
              <w:t xml:space="preserve">Smokers and alcoholic gain weight in recovery  </w:t>
            </w:r>
            <w:r w:rsidRPr="00AB024F">
              <w:rPr>
                <w:rFonts w:cstheme="minorHAnsi"/>
              </w:rPr>
              <w:fldChar w:fldCharType="begin">
                <w:fldData xml:space="preserve">PEVuZE5vdGU+PENpdGU+PEF1dGhvcj5SdXBwcmVjaHQ8L0F1dGhvcj48WWVhcj4yMDE3PC9ZZWFy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</w:fldData>
              </w:fldChar>
            </w:r>
            <w:r w:rsidR="00934CEB">
              <w:rPr>
                <w:rFonts w:cstheme="minorHAnsi"/>
              </w:rPr>
              <w:instrText xml:space="preserve"> ADDIN EN.CITE </w:instrText>
            </w:r>
            <w:r w:rsidR="00934CEB">
              <w:rPr>
                <w:rFonts w:cstheme="minorHAnsi"/>
              </w:rPr>
              <w:fldChar w:fldCharType="begin">
                <w:fldData xml:space="preserve">PEVuZE5vdGU+PENpdGU+PEF1dGhvcj5SdXBwcmVjaHQ8L0F1dGhvcj48WWVhcj4yMDE3PC9ZZWFy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45, 46]</w:t>
            </w:r>
            <w:r w:rsidRPr="00AB024F">
              <w:rPr>
                <w:rFonts w:cstheme="minorHAnsi"/>
              </w:rPr>
              <w:fldChar w:fldCharType="end"/>
            </w:r>
            <w:r w:rsidRPr="00AB024F">
              <w:rPr>
                <w:rFonts w:cstheme="minorHAnsi"/>
              </w:rPr>
              <w:t xml:space="preserve">, morphine users substitute salt in withdrawal </w:t>
            </w:r>
            <w:r w:rsidRPr="00AB024F">
              <w:rPr>
                <w:rFonts w:cstheme="minorHAnsi"/>
              </w:rPr>
              <w:fldChar w:fldCharType="begin"/>
            </w:r>
            <w:r w:rsidR="009D5EEE">
              <w:rPr>
                <w:rFonts w:cstheme="minorHAnsi"/>
              </w:rPr>
              <w:instrText xml:space="preserve"> ADDIN EN.CITE &lt;EndNote&gt;&lt;Cite&gt;&lt;Author&gt;Cocores&lt;/Author&gt;&lt;Year&gt;2009&lt;/Year&gt;&lt;RecNum&gt;18&lt;/RecNum&gt;&lt;DisplayText&gt;[10]&lt;/DisplayText&gt;&lt;record&gt;&lt;rec-number&gt;18&lt;/rec-number&gt;&lt;foreign-keys&gt;&lt;key app="EN" db-id="rpzswxppg9r2psefwerp52ak5e0fxparzfer" timestamp="1533317215"&gt;18&lt;/key&gt;&lt;/foreign-keys&gt;&lt;ref-type name="Journal Article"&gt;17&lt;/ref-type&gt;&lt;contributors&gt;&lt;authors&gt;&lt;author&gt;Cocores, J. A.&lt;/author&gt;&lt;author&gt;Gold, M. S.&lt;/author&gt;&lt;/authors&gt;&lt;/contributors&gt;&lt;auth-address&gt;Department of Psychiatry, University of Florida College of Medicine &amp;amp; McKnight Brain Institute, Gainesville, FL, USA. drjac11@bellsouth.net&lt;/auth-address&gt;&lt;titles&gt;&lt;title&gt;The Salted Food Addiction Hypothesis may explain overeating and the obesity epidemic&lt;/title&gt;&lt;secondary-title&gt;Med Hypotheses&lt;/secondary-title&gt;&lt;/titles&gt;&lt;periodical&gt;&lt;full-title&gt;Med Hypotheses&lt;/full-title&gt;&lt;/periodical&gt;&lt;pages&gt;892-9&lt;/pages&gt;&lt;volume&gt;73&lt;/volume&gt;&lt;number&gt;6&lt;/number&gt;&lt;edition&gt;2009/08/01&lt;/edition&gt;&lt;keywords&gt;&lt;keyword&gt;Adult&lt;/keyword&gt;&lt;keyword&gt;Female&lt;/keyword&gt;&lt;keyword&gt;Humans&lt;/keyword&gt;&lt;keyword&gt;Hyperphagia&lt;/keyword&gt;&lt;keyword&gt;Male&lt;/keyword&gt;&lt;keyword&gt;Middle Aged&lt;/keyword&gt;&lt;keyword&gt;Models, Theoretical&lt;/keyword&gt;&lt;keyword&gt;Obesity/ epidemiology/etiology&lt;/keyword&gt;&lt;keyword&gt;Sodium Chloride, Dietary/ administration &amp;amp; dosage&lt;/keyword&gt;&lt;/keywords&gt;&lt;dates&gt;&lt;year&gt;2009&lt;/year&gt;&lt;pub-dates&gt;&lt;date&gt;Dec&lt;/date&gt;&lt;/pub-dates&gt;&lt;/dates&gt;&lt;isbn&gt;1532-2777 (Electronic)&amp;#xD;0306-9877 (Linking)&lt;/isbn&gt;&lt;accession-num&gt;19643550&lt;/accession-num&gt;&lt;urls&gt;&lt;/urls&gt;&lt;electronic-resource-num&gt;S0306-9877(09)00484-8 [pii]&amp;#xD;10.1016/j.mehy.2009.06.049 [doi]&lt;/electronic-resource-num&gt;&lt;remote-database-provider&gt;Nlm&lt;/remote-database-provider&gt;&lt;language&gt;eng&lt;/language&gt;&lt;/record&gt;&lt;/Cite&gt;&lt;/EndNote&gt;</w:instrText>
            </w:r>
            <w:r w:rsidRPr="00AB024F">
              <w:rPr>
                <w:rFonts w:cstheme="minorHAnsi"/>
              </w:rPr>
              <w:fldChar w:fldCharType="separate"/>
            </w:r>
            <w:r w:rsidR="009D5EEE">
              <w:rPr>
                <w:rFonts w:cstheme="minorHAnsi"/>
                <w:noProof/>
              </w:rPr>
              <w:t>[10]</w:t>
            </w:r>
            <w:r w:rsidRPr="00AB024F">
              <w:rPr>
                <w:rFonts w:cstheme="minorHAnsi"/>
              </w:rPr>
              <w:fldChar w:fldCharType="end"/>
            </w:r>
          </w:p>
        </w:tc>
      </w:tr>
      <w:tr w:rsidR="00EA655A" w:rsidRPr="00AB024F" w14:paraId="3350FB30" w14:textId="77777777" w:rsidTr="00F27867">
        <w:tc>
          <w:tcPr>
            <w:tcW w:w="1793" w:type="dxa"/>
          </w:tcPr>
          <w:p w14:paraId="7385BC8C" w14:textId="77777777" w:rsidR="00EA655A" w:rsidRPr="00AB024F" w:rsidRDefault="00EA655A">
            <w:pPr>
              <w:rPr>
                <w:rFonts w:cstheme="minorHAnsi"/>
              </w:rPr>
            </w:pPr>
            <w:r w:rsidRPr="00AB024F">
              <w:rPr>
                <w:rFonts w:cstheme="minorHAnsi"/>
              </w:rPr>
              <w:lastRenderedPageBreak/>
              <w:t>Polysubstance Pattern of Use</w:t>
            </w:r>
          </w:p>
        </w:tc>
        <w:tc>
          <w:tcPr>
            <w:tcW w:w="6572" w:type="dxa"/>
          </w:tcPr>
          <w:p w14:paraId="6C9F38BF" w14:textId="77777777" w:rsidR="00EA655A" w:rsidRPr="00AB024F" w:rsidRDefault="009B6D17">
            <w:pPr>
              <w:rPr>
                <w:rFonts w:cstheme="minorHAnsi"/>
              </w:rPr>
            </w:pPr>
            <w:r w:rsidRPr="00AB024F">
              <w:rPr>
                <w:rFonts w:cstheme="minorHAnsi"/>
              </w:rPr>
              <w:t>Multi-substance use makes drug</w:t>
            </w:r>
            <w:r w:rsidR="00674850" w:rsidRPr="00AB024F">
              <w:rPr>
                <w:rFonts w:cstheme="minorHAnsi"/>
              </w:rPr>
              <w:t xml:space="preserve"> and alcohol difficult to treat </w:t>
            </w:r>
            <w:r w:rsidR="00674850" w:rsidRPr="00AB024F">
              <w:rPr>
                <w:rFonts w:cstheme="minorHAnsi"/>
              </w:rPr>
              <w:fldChar w:fldCharType="begin"/>
            </w:r>
            <w:r w:rsidR="00934CEB">
              <w:rPr>
                <w:rFonts w:cstheme="minorHAnsi"/>
              </w:rPr>
              <w:instrText xml:space="preserve"> ADDIN EN.CITE &lt;EndNote&gt;&lt;Cite&gt;&lt;Author&gt;Connor&lt;/Author&gt;&lt;Year&gt;2014&lt;/Year&gt;&lt;RecNum&gt;225&lt;/RecNum&gt;&lt;DisplayText&gt;[47]&lt;/DisplayText&gt;&lt;record&gt;&lt;rec-number&gt;225&lt;/rec-number&gt;&lt;foreign-keys&gt;&lt;key app="EN" db-id="rpzswxppg9r2psefwerp52ak5e0fxparzfer" timestamp="1533317323"&gt;225&lt;/key&gt;&lt;/foreign-keys&gt;&lt;ref-type name="Journal Article"&gt;17&lt;/ref-type&gt;&lt;contributors&gt;&lt;authors&gt;&lt;author&gt;Connor, J. P.&lt;/author&gt;&lt;author&gt;Gullo, M. J.&lt;/author&gt;&lt;author&gt;White, A.&lt;/author&gt;&lt;author&gt;Kelly, A. B.&lt;/author&gt;&lt;/authors&gt;&lt;/contributors&gt;&lt;auth-address&gt;aFaculty of Health and Behavioural Sciences, Centre for Youth Substance Abuse Research, The University of Queensland bAlcohol and Drug Assessment Unit, Princess Alexandra Hospital cDiscipline of Psychiatry, School of Medicine, The University of Queensland, Brisbane, Queensland, Australia.&lt;/auth-address&gt;&lt;titles&gt;&lt;title&gt;Polysubstance use: diagnostic challenges, patterns of use and health&lt;/title&gt;&lt;secondary-title&gt;Curr Opin Psychiatry&lt;/secondary-title&gt;&lt;alt-title&gt;Current opinion in psychiatry&lt;/alt-title&gt;&lt;/titles&gt;&lt;periodical&gt;&lt;full-title&gt;Curr Opin Psychiatry&lt;/full-title&gt;&lt;abbr-1&gt;Current opinion in psychiatry&lt;/abbr-1&gt;&lt;/periodical&gt;&lt;alt-periodical&gt;&lt;full-title&gt;Curr Opin Psychiatry&lt;/full-title&gt;&lt;abbr-1&gt;Current opinion in psychiatry&lt;/abbr-1&gt;&lt;/alt-periodical&gt;&lt;pages&gt;269-75&lt;/pages&gt;&lt;volume&gt;27&lt;/volume&gt;&lt;number&gt;4&lt;/number&gt;&lt;edition&gt;2014/05/24&lt;/edition&gt;&lt;dates&gt;&lt;year&gt;2014&lt;/year&gt;&lt;pub-dates&gt;&lt;date&gt;Jul&lt;/date&gt;&lt;/pub-dates&gt;&lt;/dates&gt;&lt;isbn&gt;0951-7367&lt;/isbn&gt;&lt;accession-num&gt;24852056&lt;/accession-num&gt;&lt;urls&gt;&lt;/urls&gt;&lt;electronic-resource-num&gt;10.1097/yco.0000000000000069&lt;/electronic-resource-num&gt;&lt;remote-database-provider&gt;NLM&lt;/remote-database-provider&gt;&lt;language&gt;eng&lt;/language&gt;&lt;/record&gt;&lt;/Cite&gt;&lt;/EndNote&gt;</w:instrText>
            </w:r>
            <w:r w:rsidR="00674850" w:rsidRPr="00AB024F">
              <w:rPr>
                <w:rFonts w:cstheme="minorHAnsi"/>
              </w:rPr>
              <w:fldChar w:fldCharType="separate"/>
            </w:r>
            <w:r w:rsidR="00934CEB">
              <w:rPr>
                <w:rFonts w:cstheme="minorHAnsi"/>
                <w:noProof/>
              </w:rPr>
              <w:t>[47]</w:t>
            </w:r>
            <w:r w:rsidR="00674850" w:rsidRPr="00AB024F">
              <w:rPr>
                <w:rFonts w:cstheme="minorHAnsi"/>
              </w:rPr>
              <w:fldChar w:fldCharType="end"/>
            </w:r>
            <w:r w:rsidR="00674850" w:rsidRPr="00AB024F">
              <w:rPr>
                <w:rFonts w:cstheme="minorHAnsi"/>
              </w:rPr>
              <w:t xml:space="preserve">. Processed foods are sold in combinations of sugar, fat, salt, gluten, dairy and caffeine </w:t>
            </w:r>
            <w:r w:rsidR="00674850" w:rsidRPr="00AB024F">
              <w:rPr>
                <w:rFonts w:cstheme="minorHAnsi"/>
              </w:rPr>
              <w:fldChar w:fldCharType="begin"/>
            </w:r>
            <w:r w:rsidR="00934CEB">
              <w:rPr>
                <w:rFonts w:cstheme="minorHAnsi"/>
              </w:rPr>
              <w:instrText xml:space="preserve"> ADDIN EN.CITE &lt;EndNote&gt;&lt;Cite&gt;&lt;Author&gt;De Vogli&lt;/Author&gt;&lt;Year&gt;2014&lt;/Year&gt;&lt;RecNum&gt;249&lt;/RecNum&gt;&lt;DisplayText&gt;[48]&lt;/DisplayText&gt;&lt;record&gt;&lt;rec-number&gt;249&lt;/rec-number&gt;&lt;foreign-keys&gt;&lt;key app="EN" db-id="rpzswxppg9r2psefwerp52ak5e0fxparzfer" timestamp="1533317346"&gt;249&lt;/key&gt;&lt;key app="ENWeb" db-id=""&gt;0&lt;/key&gt;&lt;/foreign-keys&gt;&lt;ref-type name="Journal Article"&gt;17&lt;/ref-type&gt;&lt;contributors&gt;&lt;authors&gt;&lt;author&gt;De Vogli, R.&lt;/author&gt;&lt;author&gt;Kouvonen, A.&lt;/author&gt;&lt;author&gt;Gimeno, D.&lt;/author&gt;&lt;/authors&gt;&lt;/contributors&gt;&lt;auth-address&gt;Department of Public Health Sciences, School of Medicine, University of California Davis, One Shields Avenue, Med Sci 1-C, Davis, CA 95616, United States of America (USA).&amp;#xD;School of Sociology, Social Policy and Social Work, Queen&amp;apos;s University Belfast, Belfast, Northern Ireland .&amp;#xD;Division of Epidemiology, Human Genetics and Environmental Health Sciences, The University of Texas Health Science Center at Houston, Houston, USA .&lt;/auth-address&gt;&lt;titles&gt;&lt;title&gt;The influence of market deregulation on fast food consumption and body mass index: a cross-national time series analysi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99-107, 107A&lt;/pages&gt;&lt;volume&gt;92&lt;/volume&gt;&lt;number&gt;2&lt;/number&gt;&lt;dates&gt;&lt;year&gt;2014&lt;/year&gt;&lt;pub-dates&gt;&lt;date&gt;Feb 1&lt;/date&gt;&lt;/pub-dates&gt;&lt;/dates&gt;&lt;isbn&gt;1564-0604 (Electronic)&amp;#xD;0042-9686 (Linking)&lt;/isbn&gt;&lt;accession-num&gt;24623903&lt;/accession-num&gt;&lt;urls&gt;&lt;related-urls&gt;&lt;url&gt;http://www.ncbi.nlm.nih.gov/pubmed/24623903&lt;/url&gt;&lt;url&gt;http://www.ncbi.nlm.nih.gov/pmc/articles/PMC3949530/pdf/BLT.13.120287.pdf&lt;/url&gt;&lt;/related-urls&gt;&lt;/urls&gt;&lt;custom2&gt;3949530&lt;/custom2&gt;&lt;electronic-resource-num&gt;10.2471/BLT.13.120287&lt;/electronic-resource-num&gt;&lt;/record&gt;&lt;/Cite&gt;&lt;/EndNote&gt;</w:instrText>
            </w:r>
            <w:r w:rsidR="00674850" w:rsidRPr="00AB024F">
              <w:rPr>
                <w:rFonts w:cstheme="minorHAnsi"/>
              </w:rPr>
              <w:fldChar w:fldCharType="separate"/>
            </w:r>
            <w:r w:rsidR="00934CEB">
              <w:rPr>
                <w:rFonts w:cstheme="minorHAnsi"/>
                <w:noProof/>
              </w:rPr>
              <w:t>[48]</w:t>
            </w:r>
            <w:r w:rsidR="00674850" w:rsidRPr="00AB024F">
              <w:rPr>
                <w:rFonts w:cstheme="minorHAnsi"/>
              </w:rPr>
              <w:fldChar w:fldCharType="end"/>
            </w:r>
            <w:r w:rsidR="00674850" w:rsidRPr="00AB024F">
              <w:rPr>
                <w:rFonts w:cstheme="minorHAnsi"/>
              </w:rPr>
              <w:t>.</w:t>
            </w:r>
          </w:p>
        </w:tc>
      </w:tr>
      <w:tr w:rsidR="00EA655A" w:rsidRPr="00AB024F" w14:paraId="4A3A7D2C" w14:textId="77777777" w:rsidTr="00F27867">
        <w:tc>
          <w:tcPr>
            <w:tcW w:w="1793" w:type="dxa"/>
          </w:tcPr>
          <w:p w14:paraId="44C12765" w14:textId="77777777" w:rsidR="00EA655A" w:rsidRPr="00AB024F" w:rsidRDefault="00EA655A">
            <w:pPr>
              <w:rPr>
                <w:rFonts w:cstheme="minorHAnsi"/>
              </w:rPr>
            </w:pPr>
            <w:r w:rsidRPr="00AB024F">
              <w:rPr>
                <w:rFonts w:cstheme="minorHAnsi"/>
              </w:rPr>
              <w:t>Abstinence in Treatment</w:t>
            </w:r>
          </w:p>
        </w:tc>
        <w:tc>
          <w:tcPr>
            <w:tcW w:w="6572" w:type="dxa"/>
          </w:tcPr>
          <w:p w14:paraId="4111280E" w14:textId="77777777" w:rsidR="00EA655A" w:rsidRPr="00AB024F" w:rsidRDefault="00674850">
            <w:pPr>
              <w:rPr>
                <w:rFonts w:cstheme="minorHAnsi"/>
              </w:rPr>
            </w:pPr>
            <w:r w:rsidRPr="00AB024F">
              <w:rPr>
                <w:rFonts w:cstheme="minorHAnsi"/>
              </w:rPr>
              <w:t xml:space="preserve">Abstinence is common treatment for drug and alcohol addiction </w:t>
            </w:r>
            <w:r w:rsidRPr="00AB024F">
              <w:rPr>
                <w:rFonts w:cstheme="minorHAnsi"/>
              </w:rPr>
              <w:fldChar w:fldCharType="begin"/>
            </w:r>
            <w:r w:rsidR="00934CEB">
              <w:rPr>
                <w:rFonts w:cstheme="minorHAnsi"/>
              </w:rPr>
              <w:instrText xml:space="preserve"> ADDIN EN.CITE &lt;EndNote&gt;&lt;Cite&gt;&lt;Author&gt;Ries&lt;/Author&gt;&lt;Year&gt;2009&lt;/Year&gt;&lt;RecNum&gt;3218&lt;/RecNum&gt;&lt;DisplayText&gt;[49]&lt;/DisplayText&gt;&lt;record&gt;&lt;rec-number&gt;3218&lt;/rec-number&gt;&lt;foreign-keys&gt;&lt;key app="EN" db-id="fawsx9sep5pf0fe5r50pwvf8p0axwvaxt2rx" timestamp="1477002048"&gt;3218&lt;/key&gt;&lt;/foreign-keys&gt;&lt;ref-type name="Edited Book"&gt;28&lt;/ref-type&gt;&lt;contributors&gt;&lt;authors&gt;&lt;author&gt; Ries, Richard; Miller, Shannon; Fiellin, David.; Saitz, Richard &lt;/author&gt;&lt;/authors&gt;&lt;/contributors&gt;&lt;titles&gt;&lt;title&gt;Principles of Addiction Medicine&lt;/title&gt;&lt;/titles&gt;&lt;pages&gt;1408&lt;/pages&gt;&lt;edition&gt;4th&lt;/edition&gt;&lt;dates&gt;&lt;year&gt;2009&lt;/year&gt;&lt;/dates&gt;&lt;pub-location&gt;Philadelphia&lt;/pub-location&gt;&lt;publisher&gt;Lippincott Williams &amp;amp; Wilkins&lt;/publisher&gt;&lt;urls&gt;&lt;/urls&gt;&lt;/record&gt;&lt;/Cite&gt;&lt;/EndNote&gt;</w:instrText>
            </w:r>
            <w:r w:rsidRPr="00AB024F">
              <w:rPr>
                <w:rFonts w:cstheme="minorHAnsi"/>
              </w:rPr>
              <w:fldChar w:fldCharType="separate"/>
            </w:r>
            <w:r w:rsidR="00934CEB">
              <w:rPr>
                <w:rFonts w:cstheme="minorHAnsi"/>
                <w:noProof/>
              </w:rPr>
              <w:t>[49]</w:t>
            </w:r>
            <w:r w:rsidRPr="00AB024F">
              <w:rPr>
                <w:rFonts w:cstheme="minorHAnsi"/>
              </w:rPr>
              <w:fldChar w:fldCharType="end"/>
            </w:r>
            <w:r w:rsidRPr="00AB024F">
              <w:rPr>
                <w:rFonts w:cstheme="minorHAnsi"/>
              </w:rPr>
              <w:t>. Abstinence from addictive foods is also practice</w:t>
            </w:r>
            <w:r w:rsidR="00324F39" w:rsidRPr="00AB024F">
              <w:rPr>
                <w:rFonts w:cstheme="minorHAnsi"/>
              </w:rPr>
              <w:t>d</w:t>
            </w:r>
            <w:r w:rsidRPr="00AB024F">
              <w:rPr>
                <w:rFonts w:cstheme="minorHAnsi"/>
              </w:rPr>
              <w:t xml:space="preserve"> in recovery from food addiction </w:t>
            </w:r>
            <w:r w:rsidRPr="00AB024F">
              <w:rPr>
                <w:rFonts w:cstheme="minorHAnsi"/>
              </w:rPr>
              <w:fldChar w:fldCharType="begin"/>
            </w:r>
            <w:r w:rsidR="00934CEB">
              <w:rPr>
                <w:rFonts w:cstheme="minorHAnsi"/>
              </w:rPr>
              <w:instrText xml:space="preserve"> ADDIN EN.CITE &lt;EndNote&gt;&lt;Cite&gt;&lt;Author&gt;Food Addicts Anonymous&lt;/Author&gt;&lt;Year&gt;2010&lt;/Year&gt;&lt;RecNum&gt;2834&lt;/RecNum&gt;&lt;DisplayText&gt;[50]&lt;/DisplayText&gt;&lt;record&gt;&lt;rec-number&gt;2834&lt;/rec-number&gt;&lt;foreign-keys&gt;&lt;key app="EN" db-id="fawsx9sep5pf0fe5r50pwvf8p0axwvaxt2rx" timestamp="1477000085"&gt;2834&lt;/key&gt;&lt;/foreign-keys&gt;&lt;ref-type name="Book"&gt;6&lt;/ref-type&gt;&lt;contributors&gt;&lt;authors&gt;&lt;author&gt;Food Addicts Anonymous,&lt;/author&gt;&lt;/authors&gt;&lt;/contributors&gt;&lt;titles&gt;&lt;title&gt;Food Addicts Anonymous&lt;/title&gt;&lt;/titles&gt;&lt;pages&gt;299&lt;/pages&gt;&lt;dates&gt;&lt;year&gt;2010&lt;/year&gt;&lt;/dates&gt;&lt;pub-location&gt;Port St. Lucie, FL&lt;/pub-location&gt;&lt;publisher&gt;Food Addicts Anonymous, Inc.&lt;/publisher&gt;&lt;urls&gt;&lt;/urls&gt;&lt;/record&gt;&lt;/Cite&gt;&lt;/EndNote&gt;</w:instrText>
            </w:r>
            <w:r w:rsidRPr="00AB024F">
              <w:rPr>
                <w:rFonts w:cstheme="minorHAnsi"/>
              </w:rPr>
              <w:fldChar w:fldCharType="separate"/>
            </w:r>
            <w:r w:rsidR="00934CEB">
              <w:rPr>
                <w:rFonts w:cstheme="minorHAnsi"/>
                <w:noProof/>
              </w:rPr>
              <w:t>[50]</w:t>
            </w:r>
            <w:r w:rsidRPr="00AB024F">
              <w:rPr>
                <w:rFonts w:cstheme="minorHAnsi"/>
              </w:rPr>
              <w:fldChar w:fldCharType="end"/>
            </w:r>
          </w:p>
        </w:tc>
      </w:tr>
      <w:tr w:rsidR="00EA655A" w:rsidRPr="00AB024F" w14:paraId="49A33050" w14:textId="77777777" w:rsidTr="00F27867">
        <w:tc>
          <w:tcPr>
            <w:tcW w:w="1793" w:type="dxa"/>
          </w:tcPr>
          <w:p w14:paraId="40E0E3E4" w14:textId="77777777" w:rsidR="00EA655A" w:rsidRPr="00AB024F" w:rsidRDefault="00EA655A">
            <w:pPr>
              <w:rPr>
                <w:rFonts w:cstheme="minorHAnsi"/>
              </w:rPr>
            </w:pPr>
          </w:p>
        </w:tc>
        <w:tc>
          <w:tcPr>
            <w:tcW w:w="6572" w:type="dxa"/>
          </w:tcPr>
          <w:p w14:paraId="0E9372AE" w14:textId="77777777" w:rsidR="00EA655A" w:rsidRPr="00AB024F" w:rsidRDefault="00F27867">
            <w:pPr>
              <w:rPr>
                <w:rFonts w:cstheme="minorHAnsi"/>
              </w:rPr>
            </w:pPr>
            <w:r w:rsidRPr="00AB024F">
              <w:rPr>
                <w:rFonts w:cstheme="minorHAnsi"/>
                <w:i/>
              </w:rPr>
              <w:t xml:space="preserve">Overlap in </w:t>
            </w:r>
            <w:r w:rsidR="00E542BF" w:rsidRPr="00AB024F">
              <w:rPr>
                <w:rFonts w:cstheme="minorHAnsi"/>
                <w:i/>
              </w:rPr>
              <w:t>Macro Factors</w:t>
            </w:r>
          </w:p>
        </w:tc>
      </w:tr>
      <w:tr w:rsidR="00E542BF" w:rsidRPr="00AB024F" w14:paraId="14F91E07" w14:textId="77777777" w:rsidTr="00F27867">
        <w:tc>
          <w:tcPr>
            <w:tcW w:w="1793" w:type="dxa"/>
          </w:tcPr>
          <w:p w14:paraId="14814242" w14:textId="77777777" w:rsidR="00E542BF" w:rsidRPr="00AB024F" w:rsidRDefault="00E542BF">
            <w:pPr>
              <w:rPr>
                <w:rFonts w:cstheme="minorHAnsi"/>
              </w:rPr>
            </w:pPr>
            <w:r w:rsidRPr="00AB024F">
              <w:rPr>
                <w:rFonts w:cstheme="minorHAnsi"/>
              </w:rPr>
              <w:t>Epidemiological Patterns</w:t>
            </w:r>
          </w:p>
        </w:tc>
        <w:tc>
          <w:tcPr>
            <w:tcW w:w="6572" w:type="dxa"/>
          </w:tcPr>
          <w:p w14:paraId="3DD7A59C" w14:textId="77777777" w:rsidR="00E542BF" w:rsidRPr="00AB024F" w:rsidRDefault="00674850">
            <w:pPr>
              <w:rPr>
                <w:rFonts w:cstheme="minorHAnsi"/>
              </w:rPr>
            </w:pPr>
            <w:r w:rsidRPr="00AB024F">
              <w:rPr>
                <w:rFonts w:cstheme="minorHAnsi"/>
              </w:rPr>
              <w:t xml:space="preserve">Like tobacco use </w:t>
            </w:r>
            <w:r w:rsidRPr="00AB024F">
              <w:rPr>
                <w:rFonts w:cstheme="minorHAnsi"/>
              </w:rPr>
              <w:fldChar w:fldCharType="begin">
                <w:fldData xml:space="preserve">PEVuZE5vdGU+PENpdGU+PEF1dGhvcj5QYXRlbWFuPC9BdXRob3I+PFllYXI+MjAxNjwvWWVhcj48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</w:fldData>
              </w:fldChar>
            </w:r>
            <w:r w:rsidR="00934CEB">
              <w:rPr>
                <w:rFonts w:cstheme="minorHAnsi"/>
              </w:rPr>
              <w:instrText xml:space="preserve"> ADDIN EN.CITE </w:instrText>
            </w:r>
            <w:r w:rsidR="00934CEB">
              <w:rPr>
                <w:rFonts w:cstheme="minorHAnsi"/>
              </w:rPr>
              <w:fldChar w:fldCharType="begin">
                <w:fldData xml:space="preserve">PEVuZE5vdGU+PENpdGU+PEF1dGhvcj5QYXRlbWFuPC9BdXRob3I+PFllYXI+MjAxNjwvWWVhcj48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51]</w:t>
            </w:r>
            <w:r w:rsidRPr="00AB024F">
              <w:rPr>
                <w:rFonts w:cstheme="minorHAnsi"/>
              </w:rPr>
              <w:fldChar w:fldCharType="end"/>
            </w:r>
            <w:r w:rsidRPr="00AB024F">
              <w:rPr>
                <w:rFonts w:cstheme="minorHAnsi"/>
              </w:rPr>
              <w:t>, obesity clusters in undereducated, lower income populations .</w:t>
            </w:r>
          </w:p>
        </w:tc>
      </w:tr>
      <w:tr w:rsidR="00567B14" w:rsidRPr="00AB024F" w14:paraId="185A08AA" w14:textId="77777777" w:rsidTr="00F27867">
        <w:tc>
          <w:tcPr>
            <w:tcW w:w="1793" w:type="dxa"/>
          </w:tcPr>
          <w:p w14:paraId="3401A98B" w14:textId="77777777" w:rsidR="00567B14" w:rsidRPr="00AB024F" w:rsidRDefault="00567B14">
            <w:pPr>
              <w:rPr>
                <w:rFonts w:cstheme="minorHAnsi"/>
              </w:rPr>
            </w:pPr>
            <w:r w:rsidRPr="00AB024F">
              <w:rPr>
                <w:rFonts w:cstheme="minorHAnsi"/>
              </w:rPr>
              <w:t>Business practices</w:t>
            </w:r>
          </w:p>
        </w:tc>
        <w:tc>
          <w:tcPr>
            <w:tcW w:w="6572" w:type="dxa"/>
          </w:tcPr>
          <w:p w14:paraId="3ED1F969" w14:textId="77777777" w:rsidR="00567B14" w:rsidRPr="00AB024F" w:rsidRDefault="00567B14">
            <w:pPr>
              <w:rPr>
                <w:rFonts w:cstheme="minorHAnsi"/>
              </w:rPr>
            </w:pPr>
            <w:r w:rsidRPr="00AB024F">
              <w:rPr>
                <w:rFonts w:cstheme="minorHAnsi"/>
              </w:rPr>
              <w:t xml:space="preserve">Both tobacco and processed foods are spread through affordable pricing, availability through vending machines, and numerous retail outlets </w:t>
            </w:r>
            <w:r w:rsidRPr="00AB024F">
              <w:rPr>
                <w:rFonts w:cstheme="minorHAnsi"/>
              </w:rPr>
              <w:fldChar w:fldCharType="begin"/>
            </w:r>
            <w:r w:rsidR="00934CEB">
              <w:rPr>
                <w:rFonts w:cstheme="minorHAnsi"/>
              </w:rPr>
              <w:instrText xml:space="preserve"> ADDIN EN.CITE &lt;EndNote&gt;&lt;Cite&gt;&lt;Author&gt;Brownell&lt;/Author&gt;&lt;Year&gt;2009&lt;/Year&gt;&lt;RecNum&gt;1220&lt;/RecNum&gt;&lt;DisplayText&gt;[52]&lt;/DisplayText&gt;&lt;record&gt;&lt;rec-number&gt;1220&lt;/rec-number&gt;&lt;foreign-keys&gt;&lt;key app="EN" db-id="rpzswxppg9r2psefwerp52ak5e0fxparzfer" timestamp="1533317911"&gt;1220&lt;/key&gt;&lt;/foreign-keys&gt;&lt;ref-type name="Journal Article"&gt;17&lt;/ref-type&gt;&lt;contributors&gt;&lt;authors&gt;&lt;author&gt;Brownell, K. D.&lt;/author&gt;&lt;author&gt;Warner, K. E.&lt;/author&gt;&lt;/authors&gt;&lt;/contributors&gt;&lt;auth-address&gt;Rudd Center for Food Policy andObesity, Yale University, 309 Edwards Street, New Haven, CT06520-8369, USA. kelly.brownell@yale.edu&lt;/auth-address&gt;&lt;titles&gt;&lt;title&gt;The perils of ignoring history: Big Tobacco played dirty and millions died. How similar is Big Food?&lt;/title&gt;&lt;secondary-title&gt;Milbank Q&lt;/secondary-title&gt;&lt;/titles&gt;&lt;periodical&gt;&lt;full-title&gt;Milbank Q&lt;/full-title&gt;&lt;/periodical&gt;&lt;pages&gt;259-94&lt;/pages&gt;&lt;volume&gt;87&lt;/volume&gt;&lt;number&gt;1&lt;/number&gt;&lt;edition&gt;2009/03/21&lt;/edition&gt;&lt;keywords&gt;&lt;keyword&gt;Conflict of Interest&lt;/keyword&gt;&lt;keyword&gt;Food&lt;/keyword&gt;&lt;keyword&gt;Food Habits&lt;/keyword&gt;&lt;keyword&gt;Food Industry/ legislation &amp;amp; jurisprudence&lt;/keyword&gt;&lt;keyword&gt;Health Promotion&lt;/keyword&gt;&lt;keyword&gt;Humans&lt;/keyword&gt;&lt;keyword&gt;Nutrition Policy&lt;/keyword&gt;&lt;keyword&gt;Nutritional Status&lt;/keyword&gt;&lt;keyword&gt;Obesity/epidemiology/ prevention &amp;amp; control&lt;/keyword&gt;&lt;keyword&gt;Politics&lt;/keyword&gt;&lt;keyword&gt;Public Policy&lt;/keyword&gt;&lt;keyword&gt;Social Marketing&lt;/keyword&gt;&lt;keyword&gt;Social Responsibility&lt;/keyword&gt;&lt;keyword&gt;Tobacco Industry/ legislation &amp;amp; jurisprudence&lt;/keyword&gt;&lt;keyword&gt;United States/epidemiology&lt;/keyword&gt;&lt;/keywords&gt;&lt;dates&gt;&lt;year&gt;2009&lt;/year&gt;&lt;pub-dates&gt;&lt;date&gt;Mar&lt;/date&gt;&lt;/pub-dates&gt;&lt;/dates&gt;&lt;isbn&gt;1468-0009 (Electronic)&amp;#xD;0887-378X (Linking)&lt;/isbn&gt;&lt;accession-num&gt;19298423&lt;/accession-num&gt;&lt;urls&gt;&lt;/urls&gt;&lt;electronic-resource-num&gt;MILQ555 [pii]&amp;#xD;10.1111/j.1468-0009.2009.00555.x [doi]&lt;/electronic-resource-num&gt;&lt;remote-database-provider&gt;Nlm&lt;/remote-database-provider&gt;&lt;language&gt;eng&lt;/language&gt;&lt;/record&gt;&lt;/Cite&gt;&lt;/EndNote&gt;</w:instrText>
            </w:r>
            <w:r w:rsidRPr="00AB024F">
              <w:rPr>
                <w:rFonts w:cstheme="minorHAnsi"/>
              </w:rPr>
              <w:fldChar w:fldCharType="separate"/>
            </w:r>
            <w:r w:rsidR="00934CEB">
              <w:rPr>
                <w:rFonts w:cstheme="minorHAnsi"/>
                <w:noProof/>
              </w:rPr>
              <w:t>[52]</w:t>
            </w:r>
            <w:r w:rsidRPr="00AB024F">
              <w:rPr>
                <w:rFonts w:cstheme="minorHAnsi"/>
              </w:rPr>
              <w:fldChar w:fldCharType="end"/>
            </w:r>
            <w:r w:rsidRPr="00AB024F">
              <w:rPr>
                <w:rFonts w:cstheme="minorHAnsi"/>
              </w:rPr>
              <w:t>.</w:t>
            </w:r>
          </w:p>
        </w:tc>
      </w:tr>
      <w:tr w:rsidR="00E542BF" w:rsidRPr="00AB024F" w14:paraId="1FFA9C3D" w14:textId="77777777" w:rsidTr="00F27867">
        <w:tc>
          <w:tcPr>
            <w:tcW w:w="1793" w:type="dxa"/>
          </w:tcPr>
          <w:p w14:paraId="510B1B3A" w14:textId="77777777" w:rsidR="00E542BF" w:rsidRPr="00AB024F" w:rsidRDefault="00E542BF">
            <w:pPr>
              <w:rPr>
                <w:rFonts w:cstheme="minorHAnsi"/>
              </w:rPr>
            </w:pPr>
            <w:r w:rsidRPr="00AB024F">
              <w:rPr>
                <w:rFonts w:cstheme="minorHAnsi"/>
              </w:rPr>
              <w:t>Cost to Society</w:t>
            </w:r>
          </w:p>
        </w:tc>
        <w:tc>
          <w:tcPr>
            <w:tcW w:w="6572" w:type="dxa"/>
          </w:tcPr>
          <w:p w14:paraId="32206620" w14:textId="77777777" w:rsidR="00E542BF" w:rsidRPr="00AB024F" w:rsidRDefault="00567B14">
            <w:pPr>
              <w:rPr>
                <w:rFonts w:cstheme="minorHAnsi"/>
              </w:rPr>
            </w:pPr>
            <w:r w:rsidRPr="00AB024F">
              <w:rPr>
                <w:rFonts w:cstheme="minorHAnsi"/>
              </w:rPr>
              <w:t xml:space="preserve">Overeating, drug abuse, alcoholism, and tobacco create a significant cost to the societies in which these epidemics are present </w:t>
            </w:r>
            <w:r w:rsidRPr="00AB024F">
              <w:rPr>
                <w:rFonts w:cstheme="minorHAnsi"/>
              </w:rPr>
              <w:fldChar w:fldCharType="begin">
                <w:fldData xml:space="preserve">PEVuZE5vdGU+PENpdGU+PEF1dGhvcj5XYW5nPC9BdXRob3I+PFllYXI+MjAwODwvWWVhcj48UmVj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</w:fldData>
              </w:fldChar>
            </w:r>
            <w:r w:rsidR="00934CEB">
              <w:rPr>
                <w:rFonts w:cstheme="minorHAnsi"/>
              </w:rPr>
              <w:instrText xml:space="preserve"> ADDIN EN.CITE </w:instrText>
            </w:r>
            <w:r w:rsidR="00934CEB">
              <w:rPr>
                <w:rFonts w:cstheme="minorHAnsi"/>
              </w:rPr>
              <w:fldChar w:fldCharType="begin">
                <w:fldData xml:space="preserve">PEVuZE5vdGU+PENpdGU+PEF1dGhvcj5XYW5nPC9BdXRob3I+PFllYXI+MjAwODwvWWVhcj48UmVj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53, 54]</w:t>
            </w:r>
            <w:r w:rsidRPr="00AB024F">
              <w:rPr>
                <w:rFonts w:cstheme="minorHAnsi"/>
              </w:rPr>
              <w:fldChar w:fldCharType="end"/>
            </w:r>
          </w:p>
        </w:tc>
      </w:tr>
      <w:tr w:rsidR="00567B14" w:rsidRPr="00AB024F" w14:paraId="52F39624" w14:textId="77777777" w:rsidTr="00F27867">
        <w:tc>
          <w:tcPr>
            <w:tcW w:w="1793" w:type="dxa"/>
          </w:tcPr>
          <w:p w14:paraId="6C4895FE" w14:textId="77777777" w:rsidR="00567B14" w:rsidRPr="00AB024F" w:rsidRDefault="00567B14">
            <w:pPr>
              <w:rPr>
                <w:rFonts w:cstheme="minorHAnsi"/>
              </w:rPr>
            </w:pPr>
            <w:r w:rsidRPr="00AB024F">
              <w:rPr>
                <w:rFonts w:cstheme="minorHAnsi"/>
              </w:rPr>
              <w:t>Government Crop Subsidies</w:t>
            </w:r>
          </w:p>
        </w:tc>
        <w:tc>
          <w:tcPr>
            <w:tcW w:w="6572" w:type="dxa"/>
          </w:tcPr>
          <w:p w14:paraId="37AF1634" w14:textId="77777777" w:rsidR="00567B14" w:rsidRPr="00AB024F" w:rsidRDefault="00567B14">
            <w:pPr>
              <w:rPr>
                <w:rFonts w:cstheme="minorHAnsi"/>
              </w:rPr>
            </w:pPr>
            <w:r w:rsidRPr="00AB024F">
              <w:rPr>
                <w:rFonts w:cstheme="minorHAnsi"/>
              </w:rPr>
              <w:t xml:space="preserve">Government subsidies were provided to tobacco and are provided to crops implicated in obesity including wheat, corn, dairy products, and sugar </w:t>
            </w:r>
            <w:r w:rsidRPr="00AB024F">
              <w:rPr>
                <w:rFonts w:cstheme="minorHAnsi"/>
              </w:rPr>
              <w:fldChar w:fldCharType="begin">
                <w:fldData xml:space="preserve">PEVuZE5vdGU+PENpdGU+PEF1dGhvcj5HbHlubjwvQXV0aG9yPjxZZWFyPjIwMTA8L1llYXI+PFJl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</w:fldData>
              </w:fldChar>
            </w:r>
            <w:r w:rsidR="00934CEB">
              <w:rPr>
                <w:rFonts w:cstheme="minorHAnsi"/>
              </w:rPr>
              <w:instrText xml:space="preserve"> ADDIN EN.CITE </w:instrText>
            </w:r>
            <w:r w:rsidR="00934CEB">
              <w:rPr>
                <w:rFonts w:cstheme="minorHAnsi"/>
              </w:rPr>
              <w:fldChar w:fldCharType="begin">
                <w:fldData xml:space="preserve">PEVuZE5vdGU+PENpdGU+PEF1dGhvcj5HbHlubjwvQXV0aG9yPjxZZWFyPjIwMTA8L1llYXI+PFJl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Pr="00AB024F">
              <w:rPr>
                <w:rFonts w:cstheme="minorHAnsi"/>
              </w:rPr>
            </w:r>
            <w:r w:rsidRPr="00AB024F">
              <w:rPr>
                <w:rFonts w:cstheme="minorHAnsi"/>
              </w:rPr>
              <w:fldChar w:fldCharType="separate"/>
            </w:r>
            <w:r w:rsidR="00934CEB">
              <w:rPr>
                <w:rFonts w:cstheme="minorHAnsi"/>
                <w:noProof/>
              </w:rPr>
              <w:t>[55, 56]</w:t>
            </w:r>
            <w:r w:rsidRPr="00AB024F">
              <w:rPr>
                <w:rFonts w:cstheme="minorHAnsi"/>
              </w:rPr>
              <w:fldChar w:fldCharType="end"/>
            </w:r>
            <w:r w:rsidRPr="00AB024F">
              <w:rPr>
                <w:rFonts w:cstheme="minorHAnsi"/>
              </w:rPr>
              <w:t>.</w:t>
            </w:r>
          </w:p>
        </w:tc>
      </w:tr>
    </w:tbl>
    <w:p w14:paraId="65D3C755" w14:textId="77777777" w:rsidR="00490738" w:rsidRPr="00AB024F" w:rsidRDefault="00490738">
      <w:pPr>
        <w:rPr>
          <w:rFonts w:cstheme="minorHAnsi"/>
        </w:rPr>
      </w:pPr>
    </w:p>
    <w:p w14:paraId="0892E312" w14:textId="77777777" w:rsidR="003E462E" w:rsidRPr="00AB024F" w:rsidRDefault="00BC2C84" w:rsidP="001E4731">
      <w:pPr>
        <w:ind w:firstLine="432"/>
        <w:rPr>
          <w:rFonts w:cstheme="minorHAnsi"/>
        </w:rPr>
      </w:pPr>
      <w:r w:rsidRPr="00AB024F">
        <w:rPr>
          <w:rFonts w:cstheme="minorHAnsi"/>
        </w:rPr>
        <w:t xml:space="preserve">Table 1 provides background </w:t>
      </w:r>
      <w:r w:rsidR="00282A4B" w:rsidRPr="00AB024F">
        <w:rPr>
          <w:rFonts w:cstheme="minorHAnsi"/>
        </w:rPr>
        <w:t>for</w:t>
      </w:r>
      <w:r w:rsidRPr="00AB024F">
        <w:rPr>
          <w:rFonts w:cstheme="minorHAnsi"/>
        </w:rPr>
        <w:t xml:space="preserve"> </w:t>
      </w:r>
      <w:r w:rsidR="003E462E" w:rsidRPr="00AB024F">
        <w:rPr>
          <w:rFonts w:cstheme="minorHAnsi"/>
        </w:rPr>
        <w:t xml:space="preserve">the concept of </w:t>
      </w:r>
      <w:r w:rsidR="00324F39" w:rsidRPr="00AB024F">
        <w:rPr>
          <w:rFonts w:cstheme="minorHAnsi"/>
        </w:rPr>
        <w:t>PFA</w:t>
      </w:r>
      <w:r w:rsidR="003E462E" w:rsidRPr="00AB024F">
        <w:rPr>
          <w:rFonts w:cstheme="minorHAnsi"/>
        </w:rPr>
        <w:t xml:space="preserve"> across extensive </w:t>
      </w:r>
      <w:r w:rsidR="00BC2385" w:rsidRPr="00AB024F">
        <w:rPr>
          <w:rFonts w:cstheme="minorHAnsi"/>
        </w:rPr>
        <w:t>manifestations of overeating and drug addiction</w:t>
      </w:r>
      <w:r w:rsidR="003E462E" w:rsidRPr="00AB024F">
        <w:rPr>
          <w:rFonts w:cstheme="minorHAnsi"/>
        </w:rPr>
        <w:t xml:space="preserve">.  Without this </w:t>
      </w:r>
      <w:r w:rsidR="002A7F0A" w:rsidRPr="00AB024F">
        <w:rPr>
          <w:rFonts w:cstheme="minorHAnsi"/>
        </w:rPr>
        <w:t>background</w:t>
      </w:r>
      <w:r w:rsidR="003E462E" w:rsidRPr="00AB024F">
        <w:rPr>
          <w:rFonts w:cstheme="minorHAnsi"/>
        </w:rPr>
        <w:t>, it would be difficult to argue that the process</w:t>
      </w:r>
      <w:r w:rsidR="00BC2385" w:rsidRPr="00AB024F">
        <w:rPr>
          <w:rFonts w:cstheme="minorHAnsi"/>
        </w:rPr>
        <w:t xml:space="preserve">ed food industry is using </w:t>
      </w:r>
      <w:r w:rsidR="006B1C1F" w:rsidRPr="00AB024F">
        <w:rPr>
          <w:rFonts w:cstheme="minorHAnsi"/>
        </w:rPr>
        <w:t xml:space="preserve">business practices found in </w:t>
      </w:r>
      <w:r w:rsidR="00BC2385" w:rsidRPr="00AB024F">
        <w:rPr>
          <w:rFonts w:cstheme="minorHAnsi"/>
        </w:rPr>
        <w:t>industrial epidemic</w:t>
      </w:r>
      <w:r w:rsidR="006B1C1F" w:rsidRPr="00AB024F">
        <w:rPr>
          <w:rFonts w:cstheme="minorHAnsi"/>
        </w:rPr>
        <w:t>s</w:t>
      </w:r>
      <w:r w:rsidR="00BC2385" w:rsidRPr="00AB024F">
        <w:rPr>
          <w:rFonts w:cstheme="minorHAnsi"/>
        </w:rPr>
        <w:t xml:space="preserve"> </w:t>
      </w:r>
      <w:r w:rsidR="006B1C1F" w:rsidRPr="00AB024F">
        <w:rPr>
          <w:rFonts w:cstheme="minorHAnsi"/>
        </w:rPr>
        <w:t>of addiction</w:t>
      </w:r>
      <w:r w:rsidR="003E462E" w:rsidRPr="00AB024F">
        <w:rPr>
          <w:rFonts w:cstheme="minorHAnsi"/>
        </w:rPr>
        <w:t xml:space="preserve"> to promote overeating.  However, with this </w:t>
      </w:r>
      <w:r w:rsidRPr="00AB024F">
        <w:rPr>
          <w:rFonts w:cstheme="minorHAnsi"/>
        </w:rPr>
        <w:t>grounding</w:t>
      </w:r>
      <w:r w:rsidR="003E462E" w:rsidRPr="00AB024F">
        <w:rPr>
          <w:rFonts w:cstheme="minorHAnsi"/>
        </w:rPr>
        <w:t>, it becomes appealing to</w:t>
      </w:r>
      <w:r w:rsidR="0046494E" w:rsidRPr="00AB024F">
        <w:rPr>
          <w:rFonts w:cstheme="minorHAnsi"/>
        </w:rPr>
        <w:t xml:space="preserve"> consider how</w:t>
      </w:r>
      <w:r w:rsidR="002A7F0A" w:rsidRPr="00AB024F">
        <w:rPr>
          <w:rFonts w:cstheme="minorHAnsi"/>
        </w:rPr>
        <w:t xml:space="preserve"> an industrial epid</w:t>
      </w:r>
      <w:r w:rsidR="00324F39" w:rsidRPr="00AB024F">
        <w:rPr>
          <w:rFonts w:cstheme="minorHAnsi"/>
        </w:rPr>
        <w:t>emic of PFA</w:t>
      </w:r>
      <w:r w:rsidR="002A7F0A" w:rsidRPr="00AB024F">
        <w:rPr>
          <w:rFonts w:cstheme="minorHAnsi"/>
        </w:rPr>
        <w:t xml:space="preserve"> might have evolved</w:t>
      </w:r>
      <w:r w:rsidR="00282A4B" w:rsidRPr="00AB024F">
        <w:rPr>
          <w:rFonts w:cstheme="minorHAnsi"/>
        </w:rPr>
        <w:t xml:space="preserve">. Clarifying the techniques used to create </w:t>
      </w:r>
      <w:r w:rsidR="00324F39" w:rsidRPr="00AB024F">
        <w:rPr>
          <w:rFonts w:cstheme="minorHAnsi"/>
        </w:rPr>
        <w:t>PFA</w:t>
      </w:r>
      <w:r w:rsidR="00282A4B" w:rsidRPr="00AB024F">
        <w:rPr>
          <w:rFonts w:cstheme="minorHAnsi"/>
        </w:rPr>
        <w:t xml:space="preserve"> can focus </w:t>
      </w:r>
      <w:r w:rsidR="0046494E" w:rsidRPr="00AB024F">
        <w:rPr>
          <w:rFonts w:cstheme="minorHAnsi"/>
        </w:rPr>
        <w:t>t</w:t>
      </w:r>
      <w:r w:rsidR="005D64B1" w:rsidRPr="00AB024F">
        <w:rPr>
          <w:rFonts w:cstheme="minorHAnsi"/>
        </w:rPr>
        <w:t>reatment practices that counteract methods used in the spread of</w:t>
      </w:r>
      <w:r w:rsidR="00D161B4" w:rsidRPr="00AB024F">
        <w:rPr>
          <w:rFonts w:cstheme="minorHAnsi"/>
        </w:rPr>
        <w:t xml:space="preserve"> </w:t>
      </w:r>
      <w:r w:rsidR="00282A4B" w:rsidRPr="00AB024F">
        <w:rPr>
          <w:rFonts w:cstheme="minorHAnsi"/>
        </w:rPr>
        <w:t xml:space="preserve">industrial </w:t>
      </w:r>
      <w:r w:rsidRPr="00AB024F">
        <w:rPr>
          <w:rFonts w:cstheme="minorHAnsi"/>
        </w:rPr>
        <w:t>epidemics of addiction</w:t>
      </w:r>
      <w:r w:rsidR="0046494E" w:rsidRPr="00AB024F">
        <w:rPr>
          <w:rFonts w:cstheme="minorHAnsi"/>
        </w:rPr>
        <w:t xml:space="preserve">. </w:t>
      </w:r>
    </w:p>
    <w:p w14:paraId="061DDF31" w14:textId="77777777" w:rsidR="00F27867" w:rsidRPr="00AB024F" w:rsidRDefault="00F27867">
      <w:pPr>
        <w:rPr>
          <w:rFonts w:cstheme="minorHAnsi"/>
          <w:b/>
        </w:rPr>
      </w:pPr>
      <w:r w:rsidRPr="00AB024F">
        <w:rPr>
          <w:rFonts w:cstheme="minorHAnsi"/>
          <w:b/>
        </w:rPr>
        <w:t>RESULTS</w:t>
      </w:r>
    </w:p>
    <w:p w14:paraId="43081060" w14:textId="77777777" w:rsidR="00282A4B" w:rsidRPr="00AB024F" w:rsidRDefault="00F27867" w:rsidP="001E4731">
      <w:pPr>
        <w:ind w:firstLine="432"/>
        <w:rPr>
          <w:rFonts w:cstheme="minorHAnsi"/>
        </w:rPr>
      </w:pPr>
      <w:r w:rsidRPr="00AB024F">
        <w:rPr>
          <w:rFonts w:cstheme="minorHAnsi"/>
        </w:rPr>
        <w:t xml:space="preserve">Evidence for </w:t>
      </w:r>
      <w:r w:rsidR="007A6267" w:rsidRPr="00AB024F">
        <w:rPr>
          <w:rFonts w:cstheme="minorHAnsi"/>
        </w:rPr>
        <w:t>modern</w:t>
      </w:r>
      <w:r w:rsidRPr="00AB024F">
        <w:rPr>
          <w:rFonts w:cstheme="minorHAnsi"/>
        </w:rPr>
        <w:t xml:space="preserve"> </w:t>
      </w:r>
      <w:r w:rsidR="001A37C6" w:rsidRPr="00AB024F">
        <w:rPr>
          <w:rFonts w:cstheme="minorHAnsi"/>
        </w:rPr>
        <w:t xml:space="preserve">industrial </w:t>
      </w:r>
      <w:r w:rsidRPr="00AB024F">
        <w:rPr>
          <w:rFonts w:cstheme="minorHAnsi"/>
        </w:rPr>
        <w:t xml:space="preserve">epidemics of addiction </w:t>
      </w:r>
      <w:r w:rsidR="00697E5E" w:rsidRPr="00AB024F">
        <w:rPr>
          <w:rFonts w:cstheme="minorHAnsi"/>
        </w:rPr>
        <w:t>supports</w:t>
      </w:r>
      <w:r w:rsidRPr="00AB024F">
        <w:rPr>
          <w:rFonts w:cstheme="minorHAnsi"/>
        </w:rPr>
        <w:t xml:space="preserve"> the </w:t>
      </w:r>
      <w:r w:rsidR="007A24C2" w:rsidRPr="00AB024F">
        <w:rPr>
          <w:rFonts w:cstheme="minorHAnsi"/>
        </w:rPr>
        <w:t>argument</w:t>
      </w:r>
      <w:r w:rsidRPr="00AB024F">
        <w:rPr>
          <w:rFonts w:cstheme="minorHAnsi"/>
        </w:rPr>
        <w:t xml:space="preserve"> that the spread of obesity </w:t>
      </w:r>
      <w:r w:rsidR="00BC2385" w:rsidRPr="00AB024F">
        <w:rPr>
          <w:rFonts w:cstheme="minorHAnsi"/>
        </w:rPr>
        <w:t>has occurred under</w:t>
      </w:r>
      <w:r w:rsidR="002A7F0A" w:rsidRPr="00AB024F">
        <w:rPr>
          <w:rFonts w:cstheme="minorHAnsi"/>
        </w:rPr>
        <w:t xml:space="preserve"> this model</w:t>
      </w:r>
      <w:r w:rsidRPr="00AB024F">
        <w:rPr>
          <w:rFonts w:cstheme="minorHAnsi"/>
        </w:rPr>
        <w:t xml:space="preserve">.  </w:t>
      </w:r>
      <w:r w:rsidR="002A7F0A" w:rsidRPr="00AB024F">
        <w:rPr>
          <w:rFonts w:cstheme="minorHAnsi"/>
        </w:rPr>
        <w:t xml:space="preserve">Five </w:t>
      </w:r>
      <w:r w:rsidR="00282A4B" w:rsidRPr="00AB024F">
        <w:rPr>
          <w:rFonts w:cstheme="minorHAnsi"/>
        </w:rPr>
        <w:t xml:space="preserve">modern </w:t>
      </w:r>
      <w:r w:rsidR="00BC2385" w:rsidRPr="00AB024F">
        <w:rPr>
          <w:rFonts w:cstheme="minorHAnsi"/>
        </w:rPr>
        <w:t xml:space="preserve">epidemics of tobacco, alcohol, and prescription drugs exhibit </w:t>
      </w:r>
      <w:r w:rsidR="00224276" w:rsidRPr="00AB024F">
        <w:rPr>
          <w:rFonts w:cstheme="minorHAnsi"/>
        </w:rPr>
        <w:t xml:space="preserve">common </w:t>
      </w:r>
      <w:r w:rsidR="007A24C2" w:rsidRPr="00AB024F">
        <w:rPr>
          <w:rFonts w:cstheme="minorHAnsi"/>
        </w:rPr>
        <w:t>business practices</w:t>
      </w:r>
      <w:r w:rsidR="00224276" w:rsidRPr="00AB024F">
        <w:rPr>
          <w:rFonts w:cstheme="minorHAnsi"/>
        </w:rPr>
        <w:t xml:space="preserve"> which for the purposes of this paper, are organized into </w:t>
      </w:r>
      <w:r w:rsidR="00BC2385" w:rsidRPr="00AB024F">
        <w:rPr>
          <w:rFonts w:cstheme="minorHAnsi"/>
        </w:rPr>
        <w:t xml:space="preserve">the </w:t>
      </w:r>
      <w:r w:rsidR="00A21254" w:rsidRPr="00AB024F">
        <w:rPr>
          <w:rFonts w:cstheme="minorHAnsi"/>
        </w:rPr>
        <w:t>Five</w:t>
      </w:r>
      <w:r w:rsidR="00BC2385" w:rsidRPr="00AB024F">
        <w:rPr>
          <w:rFonts w:cstheme="minorHAnsi"/>
        </w:rPr>
        <w:t xml:space="preserve"> A’s of in</w:t>
      </w:r>
      <w:r w:rsidR="00224276" w:rsidRPr="00AB024F">
        <w:rPr>
          <w:rFonts w:cstheme="minorHAnsi"/>
        </w:rPr>
        <w:t xml:space="preserve">dustrial epidemics </w:t>
      </w:r>
      <w:r w:rsidR="00A21254" w:rsidRPr="00AB024F">
        <w:rPr>
          <w:rFonts w:cstheme="minorHAnsi"/>
        </w:rPr>
        <w:t>of addiction. The Five</w:t>
      </w:r>
      <w:r w:rsidR="007A24C2" w:rsidRPr="00AB024F">
        <w:rPr>
          <w:rFonts w:cstheme="minorHAnsi"/>
        </w:rPr>
        <w:t xml:space="preserve"> A’s include:</w:t>
      </w:r>
    </w:p>
    <w:p w14:paraId="276907D8" w14:textId="77777777" w:rsidR="007A24C2" w:rsidRPr="00AB024F" w:rsidRDefault="007A24C2" w:rsidP="00282A4B">
      <w:pPr>
        <w:pStyle w:val="ListParagraph"/>
        <w:numPr>
          <w:ilvl w:val="0"/>
          <w:numId w:val="3"/>
        </w:numPr>
        <w:rPr>
          <w:rFonts w:cstheme="minorHAnsi"/>
        </w:rPr>
      </w:pPr>
      <w:r w:rsidRPr="00AB024F">
        <w:rPr>
          <w:rFonts w:cstheme="minorHAnsi"/>
        </w:rPr>
        <w:t>Addictive properties in the product,</w:t>
      </w:r>
    </w:p>
    <w:p w14:paraId="035EC290" w14:textId="77777777" w:rsidR="00282A4B" w:rsidRPr="00AB024F" w:rsidRDefault="007A24C2" w:rsidP="00282A4B">
      <w:pPr>
        <w:pStyle w:val="ListParagraph"/>
        <w:numPr>
          <w:ilvl w:val="0"/>
          <w:numId w:val="3"/>
        </w:numPr>
        <w:rPr>
          <w:rFonts w:cstheme="minorHAnsi"/>
        </w:rPr>
      </w:pPr>
      <w:r w:rsidRPr="00AB024F">
        <w:rPr>
          <w:rFonts w:cstheme="minorHAnsi"/>
        </w:rPr>
        <w:t>Advertising</w:t>
      </w:r>
      <w:r w:rsidR="00282A4B" w:rsidRPr="00AB024F">
        <w:rPr>
          <w:rFonts w:cstheme="minorHAnsi"/>
        </w:rPr>
        <w:t xml:space="preserve">, </w:t>
      </w:r>
    </w:p>
    <w:p w14:paraId="655AC0AA" w14:textId="77777777" w:rsidR="00282A4B" w:rsidRPr="00AB024F" w:rsidRDefault="00282A4B" w:rsidP="00282A4B">
      <w:pPr>
        <w:pStyle w:val="ListParagraph"/>
        <w:numPr>
          <w:ilvl w:val="0"/>
          <w:numId w:val="3"/>
        </w:numPr>
        <w:rPr>
          <w:rFonts w:cstheme="minorHAnsi"/>
        </w:rPr>
      </w:pPr>
      <w:r w:rsidRPr="00AB024F">
        <w:rPr>
          <w:rFonts w:cstheme="minorHAnsi"/>
        </w:rPr>
        <w:t xml:space="preserve">Availability, </w:t>
      </w:r>
    </w:p>
    <w:p w14:paraId="659E15FE" w14:textId="77777777" w:rsidR="00282A4B" w:rsidRPr="00AB024F" w:rsidRDefault="007A24C2" w:rsidP="00282A4B">
      <w:pPr>
        <w:pStyle w:val="ListParagraph"/>
        <w:numPr>
          <w:ilvl w:val="0"/>
          <w:numId w:val="3"/>
        </w:numPr>
        <w:rPr>
          <w:rFonts w:cstheme="minorHAnsi"/>
        </w:rPr>
      </w:pPr>
      <w:r w:rsidRPr="00AB024F">
        <w:rPr>
          <w:rFonts w:cstheme="minorHAnsi"/>
        </w:rPr>
        <w:t>Affordability</w:t>
      </w:r>
      <w:r w:rsidR="00282A4B" w:rsidRPr="00AB024F">
        <w:rPr>
          <w:rFonts w:cstheme="minorHAnsi"/>
        </w:rPr>
        <w:t xml:space="preserve">, </w:t>
      </w:r>
    </w:p>
    <w:p w14:paraId="7CBEA21D" w14:textId="77777777" w:rsidR="00282A4B" w:rsidRPr="00AB024F" w:rsidRDefault="00282A4B" w:rsidP="007A24C2">
      <w:pPr>
        <w:pStyle w:val="ListParagraph"/>
        <w:numPr>
          <w:ilvl w:val="0"/>
          <w:numId w:val="3"/>
        </w:numPr>
        <w:rPr>
          <w:rFonts w:cstheme="minorHAnsi"/>
        </w:rPr>
      </w:pPr>
      <w:r w:rsidRPr="00AB024F">
        <w:rPr>
          <w:rFonts w:cstheme="minorHAnsi"/>
        </w:rPr>
        <w:t>Age of onset in</w:t>
      </w:r>
      <w:r w:rsidR="007A24C2" w:rsidRPr="00AB024F">
        <w:rPr>
          <w:rFonts w:cstheme="minorHAnsi"/>
        </w:rPr>
        <w:t xml:space="preserve"> the</w:t>
      </w:r>
      <w:r w:rsidRPr="00AB024F">
        <w:rPr>
          <w:rFonts w:cstheme="minorHAnsi"/>
        </w:rPr>
        <w:t xml:space="preserve"> young</w:t>
      </w:r>
      <w:r w:rsidR="007A24C2" w:rsidRPr="00AB024F">
        <w:rPr>
          <w:rFonts w:cstheme="minorHAnsi"/>
        </w:rPr>
        <w:t>est possible consumer</w:t>
      </w:r>
      <w:r w:rsidRPr="00AB024F">
        <w:rPr>
          <w:rFonts w:cstheme="minorHAnsi"/>
        </w:rPr>
        <w:t>.</w:t>
      </w:r>
      <w:r w:rsidR="00346D3E" w:rsidRPr="00AB024F">
        <w:rPr>
          <w:rFonts w:cstheme="minorHAnsi"/>
        </w:rPr>
        <w:t xml:space="preserve"> </w:t>
      </w:r>
    </w:p>
    <w:p w14:paraId="385E2181" w14:textId="77777777" w:rsidR="009A4F22" w:rsidRPr="00AB024F" w:rsidRDefault="00346D3E" w:rsidP="001E4731">
      <w:pPr>
        <w:ind w:firstLine="432"/>
        <w:rPr>
          <w:rFonts w:cstheme="minorHAnsi"/>
        </w:rPr>
      </w:pPr>
      <w:proofErr w:type="gramStart"/>
      <w:r w:rsidRPr="00AB024F">
        <w:rPr>
          <w:rFonts w:cstheme="minorHAnsi"/>
        </w:rPr>
        <w:t>All of</w:t>
      </w:r>
      <w:proofErr w:type="gramEnd"/>
      <w:r w:rsidRPr="00AB024F">
        <w:rPr>
          <w:rFonts w:cstheme="minorHAnsi"/>
        </w:rPr>
        <w:t xml:space="preserve"> these practices are aimed at exposing the brain repeatedly to provocation</w:t>
      </w:r>
      <w:r w:rsidR="00282A4B" w:rsidRPr="00AB024F">
        <w:rPr>
          <w:rFonts w:cstheme="minorHAnsi"/>
        </w:rPr>
        <w:t xml:space="preserve"> of reward pathways. Repeat exposure</w:t>
      </w:r>
      <w:r w:rsidR="009A4F22" w:rsidRPr="00AB024F">
        <w:rPr>
          <w:rFonts w:cstheme="minorHAnsi"/>
        </w:rPr>
        <w:t xml:space="preserve"> to cues and use</w:t>
      </w:r>
      <w:r w:rsidR="00282A4B" w:rsidRPr="00AB024F">
        <w:rPr>
          <w:rFonts w:cstheme="minorHAnsi"/>
        </w:rPr>
        <w:t xml:space="preserve"> has </w:t>
      </w:r>
      <w:r w:rsidR="009A4F22" w:rsidRPr="00AB024F">
        <w:rPr>
          <w:rFonts w:cstheme="minorHAnsi"/>
        </w:rPr>
        <w:t xml:space="preserve">been </w:t>
      </w:r>
      <w:r w:rsidR="00282A4B" w:rsidRPr="00AB024F">
        <w:rPr>
          <w:rFonts w:cstheme="minorHAnsi"/>
        </w:rPr>
        <w:t>shown to condition reward p</w:t>
      </w:r>
      <w:r w:rsidR="009A4F22" w:rsidRPr="00AB024F">
        <w:rPr>
          <w:rFonts w:cstheme="minorHAnsi"/>
        </w:rPr>
        <w:t xml:space="preserve">athways to respond </w:t>
      </w:r>
      <w:r w:rsidR="00282A4B" w:rsidRPr="00AB024F">
        <w:rPr>
          <w:rFonts w:cstheme="minorHAnsi"/>
        </w:rPr>
        <w:t xml:space="preserve">with a ‘flooding’ of reward neurotransmitters including dopamine, opiate, serotonin, and endocannabinoid. </w:t>
      </w:r>
      <w:r w:rsidR="009A4F22" w:rsidRPr="00AB024F">
        <w:rPr>
          <w:rFonts w:cstheme="minorHAnsi"/>
        </w:rPr>
        <w:t>This results in increasingly overwhelming cravings</w:t>
      </w:r>
      <w:r w:rsidR="00AB024F">
        <w:rPr>
          <w:rFonts w:cstheme="minorHAnsi"/>
        </w:rPr>
        <w:t>, obsession,</w:t>
      </w:r>
      <w:r w:rsidR="009A4F22" w:rsidRPr="00AB024F">
        <w:rPr>
          <w:rFonts w:cstheme="minorHAnsi"/>
        </w:rPr>
        <w:t xml:space="preserve"> and loss of control which are characteristic of addictions. As the addiction progresses, n</w:t>
      </w:r>
      <w:r w:rsidR="00282A4B" w:rsidRPr="00AB024F">
        <w:rPr>
          <w:rFonts w:cstheme="minorHAnsi"/>
        </w:rPr>
        <w:t>euro-adaptation</w:t>
      </w:r>
      <w:r w:rsidR="009A4F22" w:rsidRPr="00AB024F">
        <w:rPr>
          <w:rFonts w:cstheme="minorHAnsi"/>
        </w:rPr>
        <w:t>s</w:t>
      </w:r>
      <w:r w:rsidR="00282A4B" w:rsidRPr="00AB024F">
        <w:rPr>
          <w:rFonts w:cstheme="minorHAnsi"/>
        </w:rPr>
        <w:t xml:space="preserve"> </w:t>
      </w:r>
      <w:r w:rsidR="009A4F22" w:rsidRPr="00AB024F">
        <w:rPr>
          <w:rFonts w:cstheme="minorHAnsi"/>
        </w:rPr>
        <w:t xml:space="preserve">spread to </w:t>
      </w:r>
      <w:r w:rsidR="008018EB" w:rsidRPr="00AB024F">
        <w:rPr>
          <w:rFonts w:cstheme="minorHAnsi"/>
        </w:rPr>
        <w:t>increase stress, impair cognitive</w:t>
      </w:r>
      <w:r w:rsidR="00282A4B" w:rsidRPr="00AB024F">
        <w:rPr>
          <w:rFonts w:cstheme="minorHAnsi"/>
        </w:rPr>
        <w:t xml:space="preserve"> functioning</w:t>
      </w:r>
      <w:r w:rsidR="009A4F22" w:rsidRPr="00AB024F">
        <w:rPr>
          <w:rFonts w:cstheme="minorHAnsi"/>
        </w:rPr>
        <w:t>,</w:t>
      </w:r>
      <w:r w:rsidR="00282A4B" w:rsidRPr="00AB024F">
        <w:rPr>
          <w:rFonts w:cstheme="minorHAnsi"/>
        </w:rPr>
        <w:t xml:space="preserve"> and reduce emotion-processing</w:t>
      </w:r>
      <w:r w:rsidR="009A4F22" w:rsidRPr="00AB024F">
        <w:rPr>
          <w:rFonts w:cstheme="minorHAnsi"/>
        </w:rPr>
        <w:t xml:space="preserve"> functioning</w:t>
      </w:r>
      <w:r w:rsidR="007A24C2" w:rsidRPr="00AB024F">
        <w:rPr>
          <w:rFonts w:cstheme="minorHAnsi"/>
        </w:rPr>
        <w:t xml:space="preserve"> </w:t>
      </w:r>
      <w:r w:rsidR="007A24C2" w:rsidRPr="00AB024F">
        <w:rPr>
          <w:rFonts w:cstheme="minorHAnsi"/>
        </w:rPr>
        <w:fldChar w:fldCharType="begin">
          <w:fldData xml:space="preserve">PEVuZE5vdGU+PENpdGU+PEF1dGhvcj5QYXJ5bGFrPC9BdXRob3I+PFllYXI+MjAxMTwvWWVhcj48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GFi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=
</w:fldData>
        </w:fldChar>
      </w:r>
      <w:r w:rsidR="00934CEB">
        <w:rPr>
          <w:rFonts w:cstheme="minorHAnsi"/>
        </w:rPr>
        <w:instrText xml:space="preserve"> ADDIN EN.CITE </w:instrText>
      </w:r>
      <w:r w:rsidR="00934CEB">
        <w:rPr>
          <w:rFonts w:cstheme="minorHAnsi"/>
        </w:rPr>
        <w:fldChar w:fldCharType="begin">
          <w:fldData xml:space="preserve">PEVuZE5vdGU+PENpdGU+PEF1dGhvcj5QYXJ5bGFrPC9BdXRob3I+PFllYXI+MjAxMTwvWWVhcj48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=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007A24C2" w:rsidRPr="00AB024F">
        <w:rPr>
          <w:rFonts w:cstheme="minorHAnsi"/>
        </w:rPr>
      </w:r>
      <w:r w:rsidR="007A24C2" w:rsidRPr="00AB024F">
        <w:rPr>
          <w:rFonts w:cstheme="minorHAnsi"/>
        </w:rPr>
        <w:fldChar w:fldCharType="separate"/>
      </w:r>
      <w:r w:rsidR="00934CEB">
        <w:rPr>
          <w:rFonts w:cstheme="minorHAnsi"/>
          <w:noProof/>
        </w:rPr>
        <w:t>[57-59]</w:t>
      </w:r>
      <w:r w:rsidR="007A24C2" w:rsidRPr="00AB024F">
        <w:rPr>
          <w:rFonts w:cstheme="minorHAnsi"/>
        </w:rPr>
        <w:fldChar w:fldCharType="end"/>
      </w:r>
      <w:r w:rsidR="009A4F22" w:rsidRPr="00AB024F">
        <w:rPr>
          <w:rFonts w:cstheme="minorHAnsi"/>
        </w:rPr>
        <w:t xml:space="preserve">. Use of this model can be seen in the spread of tobacco, alcohol, and opiate addiction. </w:t>
      </w:r>
    </w:p>
    <w:p w14:paraId="0E382C28" w14:textId="77777777" w:rsidR="00AB024F" w:rsidRDefault="001A37C6" w:rsidP="001E4731">
      <w:pPr>
        <w:ind w:firstLine="432"/>
        <w:rPr>
          <w:rFonts w:cstheme="minorHAnsi"/>
        </w:rPr>
      </w:pPr>
      <w:r w:rsidRPr="00AB024F">
        <w:rPr>
          <w:rFonts w:cstheme="minorHAnsi"/>
        </w:rPr>
        <w:lastRenderedPageBreak/>
        <w:t xml:space="preserve">Perhaps the best-known instance of an industrial epidemic </w:t>
      </w:r>
      <w:r w:rsidR="00BC2C84" w:rsidRPr="00AB024F">
        <w:rPr>
          <w:rFonts w:cstheme="minorHAnsi"/>
        </w:rPr>
        <w:t xml:space="preserve">of addiction </w:t>
      </w:r>
      <w:r w:rsidR="007A24C2" w:rsidRPr="00AB024F">
        <w:rPr>
          <w:rFonts w:cstheme="minorHAnsi"/>
        </w:rPr>
        <w:t>is</w:t>
      </w:r>
      <w:r w:rsidRPr="00AB024F">
        <w:rPr>
          <w:rFonts w:cstheme="minorHAnsi"/>
        </w:rPr>
        <w:t xml:space="preserve"> </w:t>
      </w:r>
      <w:r w:rsidR="009A4F22" w:rsidRPr="00AB024F">
        <w:rPr>
          <w:rFonts w:cstheme="minorHAnsi"/>
        </w:rPr>
        <w:t>tobacco</w:t>
      </w:r>
      <w:r w:rsidRPr="00AB024F">
        <w:rPr>
          <w:rFonts w:cstheme="minorHAnsi"/>
        </w:rPr>
        <w:t xml:space="preserve"> use in the US </w:t>
      </w:r>
      <w:r w:rsidR="00BC2C84" w:rsidRPr="00AB024F">
        <w:rPr>
          <w:rFonts w:cstheme="minorHAnsi"/>
        </w:rPr>
        <w:t>in</w:t>
      </w:r>
      <w:r w:rsidRPr="00AB024F">
        <w:rPr>
          <w:rFonts w:cstheme="minorHAnsi"/>
        </w:rPr>
        <w:t xml:space="preserve"> the 1900s</w:t>
      </w:r>
      <w:r w:rsidR="008018EB" w:rsidRPr="00AB024F">
        <w:rPr>
          <w:rFonts w:cstheme="minorHAnsi"/>
        </w:rPr>
        <w:t xml:space="preserve"> </w:t>
      </w:r>
      <w:r w:rsidR="008018EB" w:rsidRPr="00AB024F">
        <w:rPr>
          <w:rFonts w:cstheme="minorHAnsi"/>
        </w:rPr>
        <w:fldChar w:fldCharType="begin"/>
      </w:r>
      <w:r w:rsidR="00934CEB">
        <w:rPr>
          <w:rFonts w:cstheme="minorHAnsi"/>
        </w:rPr>
        <w:instrText xml:space="preserve"> ADDIN EN.CITE &lt;EndNote&gt;&lt;Cite&gt;&lt;Author&gt;Brandt&lt;/Author&gt;&lt;Year&gt;2007&lt;/Year&gt;&lt;RecNum&gt;2434&lt;/RecNum&gt;&lt;DisplayText&gt;[60]&lt;/DisplayText&gt;&lt;record&gt;&lt;rec-number&gt;2434&lt;/rec-number&gt;&lt;foreign-keys&gt;&lt;key app="EN" db-id="fawsx9sep5pf0fe5r50pwvf8p0axwvaxt2rx" timestamp="1476994946"&gt;2434&lt;/key&gt;&lt;/foreign-keys&gt;&lt;ref-type name="Book"&gt;6&lt;/ref-type&gt;&lt;contributors&gt;&lt;authors&gt;&lt;author&gt;Brandt, A.&lt;/author&gt;&lt;/authors&gt;&lt;/contributors&gt;&lt;titles&gt;&lt;title&gt;The Cigarette Century: The Rise, Fall, and Deadly Persistence fo the Product That Defined America&lt;/title&gt;&lt;/titles&gt;&lt;dates&gt;&lt;year&gt;2007&lt;/year&gt;&lt;/dates&gt;&lt;pub-location&gt;New York&lt;/pub-location&gt;&lt;publisher&gt;Basic Books&lt;/publisher&gt;&lt;urls&gt;&lt;/urls&gt;&lt;/record&gt;&lt;/Cite&gt;&lt;/EndNote&gt;</w:instrText>
      </w:r>
      <w:r w:rsidR="008018EB" w:rsidRPr="00AB024F">
        <w:rPr>
          <w:rFonts w:cstheme="minorHAnsi"/>
        </w:rPr>
        <w:fldChar w:fldCharType="separate"/>
      </w:r>
      <w:r w:rsidR="00934CEB">
        <w:rPr>
          <w:rFonts w:cstheme="minorHAnsi"/>
          <w:noProof/>
        </w:rPr>
        <w:t>[60]</w:t>
      </w:r>
      <w:r w:rsidR="008018EB" w:rsidRPr="00AB024F">
        <w:rPr>
          <w:rFonts w:cstheme="minorHAnsi"/>
        </w:rPr>
        <w:fldChar w:fldCharType="end"/>
      </w:r>
      <w:r w:rsidRPr="00AB024F">
        <w:rPr>
          <w:rFonts w:cstheme="minorHAnsi"/>
        </w:rPr>
        <w:t>. The epidemic was initially spurred by the invention of a cigarette rolling machine which drastically reduced the price</w:t>
      </w:r>
      <w:r w:rsidR="009A4F22" w:rsidRPr="00AB024F">
        <w:rPr>
          <w:rFonts w:cstheme="minorHAnsi"/>
        </w:rPr>
        <w:t xml:space="preserve"> of mass-produced cigarettes</w:t>
      </w:r>
      <w:r w:rsidRPr="00AB024F">
        <w:rPr>
          <w:rFonts w:cstheme="minorHAnsi"/>
        </w:rPr>
        <w:t xml:space="preserve"> over hand-rolled cigarettes.</w:t>
      </w:r>
      <w:r w:rsidR="008018EB" w:rsidRPr="00AB024F">
        <w:rPr>
          <w:rFonts w:cstheme="minorHAnsi"/>
        </w:rPr>
        <w:t xml:space="preserve"> This made it possible for many more people to afford cigarettes and experience the repeat exposure that leads to addiction. </w:t>
      </w:r>
      <w:r w:rsidRPr="00AB024F">
        <w:rPr>
          <w:rFonts w:cstheme="minorHAnsi"/>
        </w:rPr>
        <w:t xml:space="preserve"> </w:t>
      </w:r>
      <w:r w:rsidR="00A21254" w:rsidRPr="00AB024F">
        <w:rPr>
          <w:rFonts w:cstheme="minorHAnsi"/>
        </w:rPr>
        <w:t>Affordability is one of the Five</w:t>
      </w:r>
      <w:r w:rsidR="00BC2C84" w:rsidRPr="00AB024F">
        <w:rPr>
          <w:rFonts w:cstheme="minorHAnsi"/>
        </w:rPr>
        <w:t xml:space="preserve"> A’s of an industrial epidemic of addiction. </w:t>
      </w:r>
    </w:p>
    <w:p w14:paraId="1C02A94A" w14:textId="77777777" w:rsidR="00AB024F" w:rsidRDefault="001A37C6" w:rsidP="001E4731">
      <w:pPr>
        <w:ind w:firstLine="432"/>
        <w:rPr>
          <w:rFonts w:cstheme="minorHAnsi"/>
        </w:rPr>
      </w:pPr>
      <w:r w:rsidRPr="00AB024F">
        <w:rPr>
          <w:rFonts w:cstheme="minorHAnsi"/>
        </w:rPr>
        <w:t>Widespread distribution</w:t>
      </w:r>
      <w:r w:rsidR="00934CEB">
        <w:rPr>
          <w:rFonts w:cstheme="minorHAnsi"/>
        </w:rPr>
        <w:t xml:space="preserve"> of cigarettes</w:t>
      </w:r>
      <w:r w:rsidRPr="00AB024F">
        <w:rPr>
          <w:rFonts w:cstheme="minorHAnsi"/>
        </w:rPr>
        <w:t xml:space="preserve"> followed through vending machines, restaurants, grocery stores, </w:t>
      </w:r>
      <w:r w:rsidR="009A4F22" w:rsidRPr="00AB024F">
        <w:rPr>
          <w:rFonts w:cstheme="minorHAnsi"/>
        </w:rPr>
        <w:t xml:space="preserve">drug stores, </w:t>
      </w:r>
      <w:r w:rsidRPr="00AB024F">
        <w:rPr>
          <w:rFonts w:cstheme="minorHAnsi"/>
        </w:rPr>
        <w:t xml:space="preserve">and </w:t>
      </w:r>
      <w:r w:rsidR="00AB024F">
        <w:rPr>
          <w:rFonts w:cstheme="minorHAnsi"/>
        </w:rPr>
        <w:t>convenience stores</w:t>
      </w:r>
      <w:r w:rsidRPr="00AB024F">
        <w:rPr>
          <w:rFonts w:cstheme="minorHAnsi"/>
        </w:rPr>
        <w:t>.</w:t>
      </w:r>
      <w:r w:rsidR="008018EB" w:rsidRPr="00AB024F">
        <w:rPr>
          <w:rFonts w:cstheme="minorHAnsi"/>
        </w:rPr>
        <w:t xml:space="preserve"> </w:t>
      </w:r>
      <w:r w:rsidR="00BC2C84" w:rsidRPr="00AB024F">
        <w:rPr>
          <w:rFonts w:cstheme="minorHAnsi"/>
        </w:rPr>
        <w:t>Distribution</w:t>
      </w:r>
      <w:r w:rsidR="008018EB" w:rsidRPr="00AB024F">
        <w:rPr>
          <w:rFonts w:cstheme="minorHAnsi"/>
        </w:rPr>
        <w:t xml:space="preserve"> increased availability and accessibility so that even young people could obtain cigarettes and undergo</w:t>
      </w:r>
      <w:r w:rsidR="00BC2C84" w:rsidRPr="00AB024F">
        <w:rPr>
          <w:rFonts w:cstheme="minorHAnsi"/>
        </w:rPr>
        <w:t xml:space="preserve"> </w:t>
      </w:r>
      <w:r w:rsidR="00934CEB">
        <w:rPr>
          <w:rFonts w:cstheme="minorHAnsi"/>
        </w:rPr>
        <w:t>enough</w:t>
      </w:r>
      <w:r w:rsidR="008018EB" w:rsidRPr="00AB024F">
        <w:rPr>
          <w:rFonts w:cstheme="minorHAnsi"/>
        </w:rPr>
        <w:t xml:space="preserve"> repeat exposure</w:t>
      </w:r>
      <w:r w:rsidR="00BC2C84" w:rsidRPr="00AB024F">
        <w:rPr>
          <w:rFonts w:cstheme="minorHAnsi"/>
        </w:rPr>
        <w:t xml:space="preserve"> </w:t>
      </w:r>
      <w:r w:rsidR="00934CEB">
        <w:rPr>
          <w:rFonts w:cstheme="minorHAnsi"/>
        </w:rPr>
        <w:t xml:space="preserve">to develop nicotine </w:t>
      </w:r>
      <w:r w:rsidR="00BC2C84" w:rsidRPr="00AB024F">
        <w:rPr>
          <w:rFonts w:cstheme="minorHAnsi"/>
        </w:rPr>
        <w:t>addiction</w:t>
      </w:r>
      <w:r w:rsidR="008018EB" w:rsidRPr="00AB024F">
        <w:rPr>
          <w:rFonts w:cstheme="minorHAnsi"/>
        </w:rPr>
        <w:t>.</w:t>
      </w:r>
      <w:r w:rsidRPr="00AB024F">
        <w:rPr>
          <w:rFonts w:cstheme="minorHAnsi"/>
        </w:rPr>
        <w:t xml:space="preserve"> </w:t>
      </w:r>
    </w:p>
    <w:p w14:paraId="2D253C8C" w14:textId="77777777" w:rsidR="001A37C6" w:rsidRPr="00AB024F" w:rsidRDefault="001A37C6" w:rsidP="001E4731">
      <w:pPr>
        <w:ind w:firstLine="432"/>
        <w:rPr>
          <w:rFonts w:cstheme="minorHAnsi"/>
        </w:rPr>
      </w:pPr>
      <w:r w:rsidRPr="00AB024F">
        <w:rPr>
          <w:rFonts w:cstheme="minorHAnsi"/>
        </w:rPr>
        <w:t xml:space="preserve">Sophisticated advertising using doctor recommendations, romance, glamour, </w:t>
      </w:r>
      <w:r w:rsidR="00934CEB">
        <w:rPr>
          <w:rFonts w:cstheme="minorHAnsi"/>
        </w:rPr>
        <w:t xml:space="preserve">rebellion, </w:t>
      </w:r>
      <w:r w:rsidRPr="00AB024F">
        <w:rPr>
          <w:rFonts w:cstheme="minorHAnsi"/>
        </w:rPr>
        <w:t>and masculine virility was also a factor in the spread of the</w:t>
      </w:r>
      <w:r w:rsidR="00A21254" w:rsidRPr="00AB024F">
        <w:rPr>
          <w:rFonts w:cstheme="minorHAnsi"/>
        </w:rPr>
        <w:t xml:space="preserve"> tobacco</w:t>
      </w:r>
      <w:r w:rsidRPr="00AB024F">
        <w:rPr>
          <w:rFonts w:cstheme="minorHAnsi"/>
        </w:rPr>
        <w:t xml:space="preserve"> epidemic. Marketing to children was attempted in the Joe Cool Camel campaign.</w:t>
      </w:r>
      <w:r w:rsidR="008018EB" w:rsidRPr="00AB024F">
        <w:rPr>
          <w:rFonts w:cstheme="minorHAnsi"/>
        </w:rPr>
        <w:t xml:space="preserve"> Evidence shows that younger exposure leads to more deeply-ingrained addiction </w:t>
      </w:r>
      <w:r w:rsidR="00D35779" w:rsidRPr="00AB024F">
        <w:rPr>
          <w:rFonts w:cstheme="minorHAnsi"/>
        </w:rPr>
        <w:fldChar w:fldCharType="begin"/>
      </w:r>
      <w:r w:rsidR="00934CEB">
        <w:rPr>
          <w:rFonts w:cstheme="minorHAnsi"/>
        </w:rPr>
        <w:instrText xml:space="preserve"> ADDIN EN.CITE &lt;EndNote&gt;&lt;Cite&gt;&lt;Author&gt;Kendler&lt;/Author&gt;&lt;Year&gt;2013&lt;/Year&gt;&lt;RecNum&gt;346&lt;/RecNum&gt;&lt;DisplayText&gt;[61]&lt;/DisplayText&gt;&lt;record&gt;&lt;rec-number&gt;346&lt;/rec-number&gt;&lt;foreign-keys&gt;&lt;key app="EN" db-id="rpzswxppg9r2psefwerp52ak5e0fxparzfer" timestamp="1533317403"&gt;346&lt;/key&gt;&lt;key app="ENWeb" db-id=""&gt;0&lt;/key&gt;&lt;/foreign-keys&gt;&lt;ref-type name="Journal Article"&gt;17&lt;/ref-type&gt;&lt;contributors&gt;&lt;authors&gt;&lt;author&gt;Kendler, K. S.&lt;/author&gt;&lt;author&gt;Myers, J.&lt;/author&gt;&lt;author&gt;Damaj, M. I.&lt;/author&gt;&lt;author&gt;Chen, X.&lt;/author&gt;&lt;/authors&gt;&lt;/contributors&gt;&lt;auth-address&gt;Department of Psychiatry, Virginia Commonwealth University School of Medicine, Richmond, USA. kendler@vcu.edu&lt;/auth-address&gt;&lt;titles&gt;&lt;title&gt;Early smoking onset and risk for subsequent nicotine dependence: a monozygotic co-twin control study&lt;/title&gt;&lt;secondary-title&gt;Am J Psychiatry&lt;/secondary-title&gt;&lt;alt-title&gt;The American journal of psychiatry&lt;/alt-title&gt;&lt;/titles&gt;&lt;periodical&gt;&lt;full-title&gt;Am J Psychiatry&lt;/full-title&gt;&lt;/periodical&gt;&lt;pages&gt;408-13&lt;/pages&gt;&lt;volume&gt;170&lt;/volume&gt;&lt;number&gt;4&lt;/number&gt;&lt;edition&gt;2013/01/16&lt;/edition&gt;&lt;keywords&gt;&lt;keyword&gt;Adult&lt;/keyword&gt;&lt;keyword&gt;Age of Onset&lt;/keyword&gt;&lt;keyword&gt;Behavior, Addictive/epidemiology&lt;/keyword&gt;&lt;keyword&gt;Female&lt;/keyword&gt;&lt;keyword&gt;Humans&lt;/keyword&gt;&lt;keyword&gt;Male&lt;/keyword&gt;&lt;keyword&gt;Risk Factors&lt;/keyword&gt;&lt;keyword&gt;Sex Characteristics&lt;/keyword&gt;&lt;keyword&gt;Smoking/*epidemiology&lt;/keyword&gt;&lt;keyword&gt;Substance-Related Disorders/epidemiology&lt;/keyword&gt;&lt;keyword&gt;Tobacco Use Disorder/*epidemiology&lt;/keyword&gt;&lt;keyword&gt;Twins, Monozygotic/*psychology&lt;/keyword&gt;&lt;keyword&gt;Virginia&lt;/keyword&gt;&lt;/keywords&gt;&lt;dates&gt;&lt;year&gt;2013&lt;/year&gt;&lt;pub-dates&gt;&lt;date&gt;Apr&lt;/date&gt;&lt;/pub-dates&gt;&lt;/dates&gt;&lt;isbn&gt;0002-953x&lt;/isbn&gt;&lt;accession-num&gt;23318372&lt;/accession-num&gt;&lt;urls&gt;&lt;related-urls&gt;&lt;url&gt;http://www.ncbi.nlm.nih.gov/pmc/articles/PMC3615117/pdf/nihms440149.pdf&lt;/url&gt;&lt;/related-urls&gt;&lt;/urls&gt;&lt;custom2&gt;Pmc3615117&lt;/custom2&gt;&lt;custom6&gt;Nihms440149&lt;/custom6&gt;&lt;electronic-resource-num&gt;10.1176/appi.ajp.2012.12030321&lt;/electronic-resource-num&gt;&lt;remote-database-provider&gt;NLM&lt;/remote-database-provider&gt;&lt;language&gt;eng&lt;/language&gt;&lt;/record&gt;&lt;/Cite&gt;&lt;/EndNote&gt;</w:instrText>
      </w:r>
      <w:r w:rsidR="00D35779" w:rsidRPr="00AB024F">
        <w:rPr>
          <w:rFonts w:cstheme="minorHAnsi"/>
        </w:rPr>
        <w:fldChar w:fldCharType="separate"/>
      </w:r>
      <w:r w:rsidR="00934CEB">
        <w:rPr>
          <w:rFonts w:cstheme="minorHAnsi"/>
          <w:noProof/>
        </w:rPr>
        <w:t>[61]</w:t>
      </w:r>
      <w:r w:rsidR="00D35779" w:rsidRPr="00AB024F">
        <w:rPr>
          <w:rFonts w:cstheme="minorHAnsi"/>
        </w:rPr>
        <w:fldChar w:fldCharType="end"/>
      </w:r>
      <w:r w:rsidR="008018EB" w:rsidRPr="00AB024F">
        <w:rPr>
          <w:rFonts w:cstheme="minorHAnsi"/>
        </w:rPr>
        <w:t>.</w:t>
      </w:r>
      <w:r w:rsidRPr="00AB024F">
        <w:rPr>
          <w:rFonts w:cstheme="minorHAnsi"/>
        </w:rPr>
        <w:t xml:space="preserve">  There is also evidence that the cigarette companies were reinforcing the addictiv</w:t>
      </w:r>
      <w:r w:rsidR="00D35779" w:rsidRPr="00AB024F">
        <w:rPr>
          <w:rFonts w:cstheme="minorHAnsi"/>
        </w:rPr>
        <w:t>e properties of cigarettes</w:t>
      </w:r>
      <w:r w:rsidR="00224276" w:rsidRPr="00AB024F">
        <w:rPr>
          <w:rFonts w:cstheme="minorHAnsi"/>
        </w:rPr>
        <w:t xml:space="preserve"> </w:t>
      </w:r>
      <w:r w:rsidR="00224276" w:rsidRPr="00AB024F">
        <w:rPr>
          <w:rFonts w:cstheme="minorHAnsi"/>
        </w:rPr>
        <w:fldChar w:fldCharType="begin"/>
      </w:r>
      <w:r w:rsidR="009D5EEE">
        <w:rPr>
          <w:rFonts w:cstheme="minorHAnsi"/>
        </w:rPr>
        <w:instrText xml:space="preserve"> ADDIN EN.CITE &lt;EndNote&gt;&lt;Cite&gt;&lt;Author&gt;Alpert&lt;/Author&gt;&lt;Year&gt;2015&lt;/Year&gt;&lt;RecNum&gt;655&lt;/RecNum&gt;&lt;DisplayText&gt;[16]&lt;/DisplayText&gt;&lt;record&gt;&lt;rec-number&gt;655&lt;/rec-number&gt;&lt;foreign-keys&gt;&lt;key app="EN" db-id="rpzswxppg9r2psefwerp52ak5e0fxparzfer" timestamp="1533317552"&gt;655&lt;/key&gt;&lt;key app="ENWeb" db-id=""&gt;0&lt;/key&gt;&lt;/foreign-keys&gt;&lt;ref-type name="Journal Article"&gt;17&lt;/ref-type&gt;&lt;contributors&gt;&lt;authors&gt;&lt;author&gt;Alpert, H. R.&lt;/author&gt;&lt;author&gt;Agaku, I. T.&lt;/author&gt;&lt;author&gt;Connolly, G. N.&lt;/author&gt;&lt;/authors&gt;&lt;/contributors&gt;&lt;titles&gt;&lt;title&gt;A study of pyrazines in cigarettes and how additives might be used to enhance tobacco addiction&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edition&gt;2015/06/13&lt;/edition&gt;&lt;keywords&gt;&lt;keyword&gt;Addiction&lt;/keyword&gt;&lt;keyword&gt;Electronic nicotine delivery devices&lt;/keyword&gt;&lt;keyword&gt;Nicotine&lt;/keyword&gt;&lt;keyword&gt;Tobacco industry documents&lt;/keyword&gt;&lt;/keywords&gt;&lt;dates&gt;&lt;year&gt;2015&lt;/year&gt;&lt;pub-dates&gt;&lt;date&gt;Jun 10&lt;/date&gt;&lt;/pub-dates&gt;&lt;/dates&gt;&lt;isbn&gt;0964-4563&lt;/isbn&gt;&lt;accession-num&gt;26063608&lt;/accession-num&gt;&lt;urls&gt;&lt;related-urls&gt;&lt;url&gt;http://tobaccocontrol.bmj.com/content/early/2015/05/03/tobaccocontrol-2014-051943.full.pdf&lt;/url&gt;&lt;/related-urls&gt;&lt;/urls&gt;&lt;electronic-resource-num&gt;10.1136/tobaccocontrol-2014-051943&lt;/electronic-resource-num&gt;&lt;remote-database-provider&gt;NLM&lt;/remote-database-provider&gt;&lt;language&gt;Eng&lt;/language&gt;&lt;/record&gt;&lt;/Cite&gt;&lt;/EndNote&gt;</w:instrText>
      </w:r>
      <w:r w:rsidR="00224276" w:rsidRPr="00AB024F">
        <w:rPr>
          <w:rFonts w:cstheme="minorHAnsi"/>
        </w:rPr>
        <w:fldChar w:fldCharType="separate"/>
      </w:r>
      <w:r w:rsidR="009D5EEE">
        <w:rPr>
          <w:rFonts w:cstheme="minorHAnsi"/>
          <w:noProof/>
        </w:rPr>
        <w:t>[16]</w:t>
      </w:r>
      <w:r w:rsidR="00224276" w:rsidRPr="00AB024F">
        <w:rPr>
          <w:rFonts w:cstheme="minorHAnsi"/>
        </w:rPr>
        <w:fldChar w:fldCharType="end"/>
      </w:r>
      <w:r w:rsidR="00D35779" w:rsidRPr="00AB024F">
        <w:rPr>
          <w:rFonts w:cstheme="minorHAnsi"/>
        </w:rPr>
        <w:t xml:space="preserve">. The tobacco epidemic shows all </w:t>
      </w:r>
      <w:r w:rsidR="00A21254" w:rsidRPr="00AB024F">
        <w:rPr>
          <w:rFonts w:cstheme="minorHAnsi"/>
        </w:rPr>
        <w:t>Five</w:t>
      </w:r>
      <w:r w:rsidRPr="00AB024F">
        <w:rPr>
          <w:rFonts w:cstheme="minorHAnsi"/>
        </w:rPr>
        <w:t xml:space="preserve"> </w:t>
      </w:r>
      <w:r w:rsidR="00D35779" w:rsidRPr="00AB024F">
        <w:rPr>
          <w:rFonts w:cstheme="minorHAnsi"/>
        </w:rPr>
        <w:t xml:space="preserve">of the </w:t>
      </w:r>
      <w:r w:rsidRPr="00AB024F">
        <w:rPr>
          <w:rFonts w:cstheme="minorHAnsi"/>
        </w:rPr>
        <w:t xml:space="preserve">A’s of </w:t>
      </w:r>
      <w:r w:rsidR="00D35779" w:rsidRPr="00AB024F">
        <w:rPr>
          <w:rFonts w:cstheme="minorHAnsi"/>
        </w:rPr>
        <w:t xml:space="preserve">industrial </w:t>
      </w:r>
      <w:r w:rsidRPr="00AB024F">
        <w:rPr>
          <w:rFonts w:cstheme="minorHAnsi"/>
        </w:rPr>
        <w:t>epidemics</w:t>
      </w:r>
      <w:r w:rsidR="00D35779" w:rsidRPr="00AB024F">
        <w:rPr>
          <w:rFonts w:cstheme="minorHAnsi"/>
        </w:rPr>
        <w:t xml:space="preserve"> of addiction</w:t>
      </w:r>
      <w:r w:rsidRPr="00AB024F">
        <w:rPr>
          <w:rFonts w:cstheme="minorHAnsi"/>
        </w:rPr>
        <w:t xml:space="preserve">:  Affordability, availability, advertising, age of onset, and addictive properties </w:t>
      </w:r>
      <w:r w:rsidR="00934CEB">
        <w:rPr>
          <w:rFonts w:cstheme="minorHAnsi"/>
        </w:rPr>
        <w:t>in</w:t>
      </w:r>
      <w:r w:rsidRPr="00AB024F">
        <w:rPr>
          <w:rFonts w:cstheme="minorHAnsi"/>
        </w:rPr>
        <w:t xml:space="preserve"> the product. </w:t>
      </w:r>
    </w:p>
    <w:p w14:paraId="08909756" w14:textId="77777777" w:rsidR="00D35779" w:rsidRPr="00AB024F" w:rsidRDefault="00D35779" w:rsidP="001E4731">
      <w:pPr>
        <w:ind w:firstLine="432"/>
        <w:rPr>
          <w:rFonts w:cstheme="minorHAnsi"/>
        </w:rPr>
      </w:pPr>
      <w:r w:rsidRPr="00AB024F">
        <w:rPr>
          <w:rFonts w:cstheme="minorHAnsi"/>
        </w:rPr>
        <w:t>Another</w:t>
      </w:r>
      <w:r w:rsidR="00224276" w:rsidRPr="00AB024F">
        <w:rPr>
          <w:rFonts w:cstheme="minorHAnsi"/>
        </w:rPr>
        <w:t xml:space="preserve"> example </w:t>
      </w:r>
      <w:r w:rsidR="009A4F22" w:rsidRPr="00AB024F">
        <w:rPr>
          <w:rFonts w:cstheme="minorHAnsi"/>
        </w:rPr>
        <w:t xml:space="preserve">of </w:t>
      </w:r>
      <w:r w:rsidR="00224276" w:rsidRPr="00AB024F">
        <w:rPr>
          <w:rFonts w:cstheme="minorHAnsi"/>
        </w:rPr>
        <w:t xml:space="preserve">a modern </w:t>
      </w:r>
      <w:r w:rsidRPr="00AB024F">
        <w:rPr>
          <w:rFonts w:cstheme="minorHAnsi"/>
        </w:rPr>
        <w:t>industrial</w:t>
      </w:r>
      <w:r w:rsidR="004D3A3C" w:rsidRPr="00AB024F">
        <w:rPr>
          <w:rFonts w:cstheme="minorHAnsi"/>
        </w:rPr>
        <w:t xml:space="preserve"> </w:t>
      </w:r>
      <w:r w:rsidR="00176C98" w:rsidRPr="00AB024F">
        <w:rPr>
          <w:rFonts w:cstheme="minorHAnsi"/>
        </w:rPr>
        <w:t xml:space="preserve">epidemic of </w:t>
      </w:r>
      <w:r w:rsidR="00224276" w:rsidRPr="00AB024F">
        <w:rPr>
          <w:rFonts w:cstheme="minorHAnsi"/>
        </w:rPr>
        <w:t>addiction can be found in</w:t>
      </w:r>
      <w:r w:rsidR="009A4F22" w:rsidRPr="00AB024F">
        <w:rPr>
          <w:rFonts w:cstheme="minorHAnsi"/>
        </w:rPr>
        <w:t xml:space="preserve"> an</w:t>
      </w:r>
      <w:r w:rsidR="00224276" w:rsidRPr="00AB024F">
        <w:rPr>
          <w:rFonts w:cstheme="minorHAnsi"/>
        </w:rPr>
        <w:t xml:space="preserve"> increase in alcohol use</w:t>
      </w:r>
      <w:r w:rsidR="00176C98" w:rsidRPr="00AB024F">
        <w:rPr>
          <w:rFonts w:cstheme="minorHAnsi"/>
        </w:rPr>
        <w:t xml:space="preserve"> among adolescent girls in Canada.  The epidemic has followed a campaign of advertising by the alcohol industry focused on girls </w:t>
      </w:r>
      <w:r w:rsidR="004D3A3C" w:rsidRPr="00AB024F">
        <w:rPr>
          <w:rFonts w:cstheme="minorHAnsi"/>
        </w:rPr>
        <w:fldChar w:fldCharType="begin"/>
      </w:r>
      <w:r w:rsidR="00934CEB">
        <w:rPr>
          <w:rFonts w:cstheme="minorHAnsi"/>
        </w:rPr>
        <w:instrText xml:space="preserve"> ADDIN EN.CITE &lt;EndNote&gt;&lt;Cite&gt;&lt;Author&gt;Flegel&lt;/Author&gt;&lt;Year&gt;2013&lt;/Year&gt;&lt;RecNum&gt;9956&lt;/RecNum&gt;&lt;DisplayText&gt;[62]&lt;/DisplayText&gt;&lt;record&gt;&lt;rec-number&gt;9956&lt;/rec-number&gt;&lt;foreign-keys&gt;&lt;key app="EN" db-id="rpzswxppg9r2psefwerp52ak5e0fxparzfer" timestamp="1533321546"&gt;9956&lt;/key&gt;&lt;/foreign-keys&gt;&lt;ref-type name="Journal Article"&gt;17&lt;/ref-type&gt;&lt;contributors&gt;&lt;authors&gt;&lt;author&gt;Flegel, K.&lt;/author&gt;&lt;/authors&gt;&lt;/contributors&gt;&lt;titles&gt;&lt;title&gt;Big alcohol catches up with adolescent girl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859&lt;/pages&gt;&lt;volume&gt;185&lt;/volume&gt;&lt;number&gt;10&lt;/number&gt;&lt;edition&gt;2013/06/12&lt;/edition&gt;&lt;keywords&gt;&lt;keyword&gt;Adolescent&lt;/keyword&gt;&lt;keyword&gt;Alcohol Drinking/*adverse effects&lt;/keyword&gt;&lt;keyword&gt;Breast Neoplasms/*epidemiology&lt;/keyword&gt;&lt;keyword&gt;Female&lt;/keyword&gt;&lt;keyword&gt;Humans&lt;/keyword&gt;&lt;keyword&gt;Risk Factors&lt;/keyword&gt;&lt;/keywords&gt;&lt;dates&gt;&lt;year&gt;2013&lt;/year&gt;&lt;pub-dates&gt;&lt;date&gt;Jul 09&lt;/date&gt;&lt;/pub-dates&gt;&lt;/dates&gt;&lt;isbn&gt;0820-3946&lt;/isbn&gt;&lt;accession-num&gt;23754102&lt;/accession-num&gt;&lt;urls&gt;&lt;/urls&gt;&lt;custom2&gt;PMC3707987&lt;/custom2&gt;&lt;electronic-resource-num&gt;10.1503/cmaj.130766&lt;/electronic-resource-num&gt;&lt;remote-database-provider&gt;NLM&lt;/remote-database-provider&gt;&lt;language&gt;eng&lt;/language&gt;&lt;/record&gt;&lt;/Cite&gt;&lt;/EndNote&gt;</w:instrText>
      </w:r>
      <w:r w:rsidR="004D3A3C" w:rsidRPr="00AB024F">
        <w:rPr>
          <w:rFonts w:cstheme="minorHAnsi"/>
        </w:rPr>
        <w:fldChar w:fldCharType="separate"/>
      </w:r>
      <w:r w:rsidR="00934CEB">
        <w:rPr>
          <w:rFonts w:cstheme="minorHAnsi"/>
          <w:noProof/>
        </w:rPr>
        <w:t>[62]</w:t>
      </w:r>
      <w:r w:rsidR="004D3A3C" w:rsidRPr="00AB024F">
        <w:rPr>
          <w:rFonts w:cstheme="minorHAnsi"/>
        </w:rPr>
        <w:fldChar w:fldCharType="end"/>
      </w:r>
      <w:r w:rsidR="00176C98" w:rsidRPr="00AB024F">
        <w:rPr>
          <w:rFonts w:cstheme="minorHAnsi"/>
        </w:rPr>
        <w:t>.</w:t>
      </w:r>
      <w:r w:rsidR="007A6267" w:rsidRPr="00AB024F">
        <w:rPr>
          <w:rFonts w:cstheme="minorHAnsi"/>
        </w:rPr>
        <w:t xml:space="preserve"> </w:t>
      </w:r>
      <w:r w:rsidR="004D3A3C" w:rsidRPr="00AB024F">
        <w:rPr>
          <w:rFonts w:cstheme="minorHAnsi"/>
        </w:rPr>
        <w:t xml:space="preserve">It is an example of how cue reactivity and addictive </w:t>
      </w:r>
      <w:proofErr w:type="gramStart"/>
      <w:r w:rsidR="004D3A3C" w:rsidRPr="00AB024F">
        <w:rPr>
          <w:rFonts w:cstheme="minorHAnsi"/>
        </w:rPr>
        <w:t>neuro-adaptations</w:t>
      </w:r>
      <w:proofErr w:type="gramEnd"/>
      <w:r w:rsidR="004D3A3C" w:rsidRPr="00AB024F">
        <w:rPr>
          <w:rFonts w:cstheme="minorHAnsi"/>
        </w:rPr>
        <w:t xml:space="preserve"> develop </w:t>
      </w:r>
      <w:r w:rsidR="001A37C6" w:rsidRPr="00AB024F">
        <w:rPr>
          <w:rFonts w:cstheme="minorHAnsi"/>
        </w:rPr>
        <w:t xml:space="preserve">in response </w:t>
      </w:r>
      <w:r w:rsidR="004D3A3C" w:rsidRPr="00AB024F">
        <w:rPr>
          <w:rFonts w:cstheme="minorHAnsi"/>
        </w:rPr>
        <w:t>to an addictive substance through the use of cues in advertising.  It is also an example of target</w:t>
      </w:r>
      <w:r w:rsidR="00AB024F">
        <w:rPr>
          <w:rFonts w:cstheme="minorHAnsi"/>
        </w:rPr>
        <w:t>-</w:t>
      </w:r>
      <w:r w:rsidR="004D3A3C" w:rsidRPr="00AB024F">
        <w:rPr>
          <w:rFonts w:cstheme="minorHAnsi"/>
        </w:rPr>
        <w:t xml:space="preserve">marketing a young population. </w:t>
      </w:r>
    </w:p>
    <w:p w14:paraId="2E0A74DE" w14:textId="77777777" w:rsidR="00D35779" w:rsidRPr="00AB024F" w:rsidRDefault="001A37C6" w:rsidP="001E4731">
      <w:pPr>
        <w:ind w:firstLine="432"/>
        <w:rPr>
          <w:rFonts w:cstheme="minorHAnsi"/>
        </w:rPr>
      </w:pPr>
      <w:r w:rsidRPr="00AB024F">
        <w:rPr>
          <w:rFonts w:cstheme="minorHAnsi"/>
        </w:rPr>
        <w:t xml:space="preserve">In Britain, </w:t>
      </w:r>
      <w:r w:rsidR="004D3A3C" w:rsidRPr="00AB024F">
        <w:rPr>
          <w:rFonts w:cstheme="minorHAnsi"/>
        </w:rPr>
        <w:t xml:space="preserve">Moriarty and Gilmore </w:t>
      </w:r>
      <w:r w:rsidR="007A6267" w:rsidRPr="00AB024F">
        <w:rPr>
          <w:rFonts w:cstheme="minorHAnsi"/>
        </w:rPr>
        <w:t>describe an epidemic of</w:t>
      </w:r>
      <w:r w:rsidR="004D3A3C" w:rsidRPr="00AB024F">
        <w:rPr>
          <w:rFonts w:cstheme="minorHAnsi"/>
        </w:rPr>
        <w:t xml:space="preserve"> increa</w:t>
      </w:r>
      <w:r w:rsidRPr="00AB024F">
        <w:rPr>
          <w:rFonts w:cstheme="minorHAnsi"/>
        </w:rPr>
        <w:t>sed drinking among youth</w:t>
      </w:r>
      <w:r w:rsidR="00CD42E7" w:rsidRPr="00AB024F">
        <w:rPr>
          <w:rFonts w:cstheme="minorHAnsi"/>
        </w:rPr>
        <w:t xml:space="preserve">. They </w:t>
      </w:r>
      <w:r w:rsidR="007A6267" w:rsidRPr="00AB024F">
        <w:rPr>
          <w:rFonts w:cstheme="minorHAnsi"/>
        </w:rPr>
        <w:t xml:space="preserve">cite </w:t>
      </w:r>
      <w:r w:rsidR="004D3A3C" w:rsidRPr="00AB024F">
        <w:rPr>
          <w:rFonts w:cstheme="minorHAnsi"/>
        </w:rPr>
        <w:t xml:space="preserve">increased availability and affordability </w:t>
      </w:r>
      <w:r w:rsidR="007A6267" w:rsidRPr="00AB024F">
        <w:rPr>
          <w:rFonts w:cstheme="minorHAnsi"/>
        </w:rPr>
        <w:t>in</w:t>
      </w:r>
      <w:r w:rsidR="001C249B" w:rsidRPr="00AB024F">
        <w:rPr>
          <w:rFonts w:cstheme="minorHAnsi"/>
        </w:rPr>
        <w:t xml:space="preserve"> the etiology of the increase</w:t>
      </w:r>
      <w:r w:rsidRPr="00AB024F">
        <w:rPr>
          <w:rFonts w:cstheme="minorHAnsi"/>
        </w:rPr>
        <w:t xml:space="preserve"> in use</w:t>
      </w:r>
      <w:r w:rsidR="004D3A3C" w:rsidRPr="00AB024F">
        <w:rPr>
          <w:rFonts w:cstheme="minorHAnsi"/>
        </w:rPr>
        <w:t xml:space="preserve"> </w:t>
      </w:r>
      <w:r w:rsidR="004D3A3C" w:rsidRPr="00AB024F">
        <w:rPr>
          <w:rFonts w:cstheme="minorHAnsi"/>
        </w:rPr>
        <w:fldChar w:fldCharType="begin"/>
      </w:r>
      <w:r w:rsidR="00934CEB">
        <w:rPr>
          <w:rFonts w:cstheme="minorHAnsi"/>
        </w:rPr>
        <w:instrText xml:space="preserve"> ADDIN EN.CITE &lt;EndNote&gt;&lt;Cite&gt;&lt;Author&gt;Moriarty&lt;/Author&gt;&lt;Year&gt;2006&lt;/Year&gt;&lt;RecNum&gt;9957&lt;/RecNum&gt;&lt;DisplayText&gt;[63]&lt;/DisplayText&gt;&lt;record&gt;&lt;rec-number&gt;9957&lt;/rec-number&gt;&lt;foreign-keys&gt;&lt;key app="EN" db-id="rpzswxppg9r2psefwerp52ak5e0fxparzfer" timestamp="1533321547"&gt;9957&lt;/key&gt;&lt;/foreign-keys&gt;&lt;ref-type name="Journal Article"&gt;17&lt;/ref-type&gt;&lt;contributors&gt;&lt;authors&gt;&lt;author&gt;Moriarty, K. J.&lt;/author&gt;&lt;author&gt;Gilmore, I. T.&lt;/author&gt;&lt;/authors&gt;&lt;/contributors&gt;&lt;auth-address&gt;Department of Gastroenterology, Royal Bolton Hospital, Bolton BL4 0JR, UK. Kieran.Moriarty@boltonh-tr.nwest.nhs.uk&lt;/auth-address&gt;&lt;titles&gt;&lt;title&gt;Licensing Britain&amp;apos;s alcohol epidemic&lt;/title&gt;&lt;secondary-title&gt;J Epidemiol Community Health&lt;/secondary-title&gt;&lt;alt-title&gt;Journal of epidemiology and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94&lt;/pages&gt;&lt;volume&gt;60&lt;/volume&gt;&lt;number&gt;2&lt;/number&gt;&lt;edition&gt;2006/01/18&lt;/edition&gt;&lt;keywords&gt;&lt;keyword&gt;Adolescent&lt;/keyword&gt;&lt;keyword&gt;Adult&lt;/keyword&gt;&lt;keyword&gt;Alcohol Drinking/*legislation &amp;amp; jurisprudence&lt;/keyword&gt;&lt;keyword&gt;Alcohol-Related Disorders/epidemiology/*prevention &amp;amp; control&lt;/keyword&gt;&lt;keyword&gt;Alcoholic Beverages/*supply &amp;amp; distribution&lt;/keyword&gt;&lt;keyword&gt;England/epidemiology&lt;/keyword&gt;&lt;keyword&gt;Female&lt;/keyword&gt;&lt;keyword&gt;Humans&lt;/keyword&gt;&lt;keyword&gt;Licensure/*legislation &amp;amp; jurisprudence&lt;/keyword&gt;&lt;keyword&gt;Wales/epidemiology&lt;/keyword&gt;&lt;/keywords&gt;&lt;dates&gt;&lt;year&gt;2006&lt;/year&gt;&lt;pub-dates&gt;&lt;date&gt;Feb&lt;/date&gt;&lt;/pub-dates&gt;&lt;/dates&gt;&lt;isbn&gt;0143-005X (Print)&amp;#xD;0143-005x&lt;/isbn&gt;&lt;accession-num&gt;16415255&lt;/accession-num&gt;&lt;urls&gt;&lt;/urls&gt;&lt;custom2&gt;PMC2566159&lt;/custom2&gt;&lt;remote-database-provider&gt;NLM&lt;/remote-database-provider&gt;&lt;language&gt;eng&lt;/language&gt;&lt;/record&gt;&lt;/Cite&gt;&lt;/EndNote&gt;</w:instrText>
      </w:r>
      <w:r w:rsidR="004D3A3C" w:rsidRPr="00AB024F">
        <w:rPr>
          <w:rFonts w:cstheme="minorHAnsi"/>
        </w:rPr>
        <w:fldChar w:fldCharType="separate"/>
      </w:r>
      <w:r w:rsidR="00934CEB">
        <w:rPr>
          <w:rFonts w:cstheme="minorHAnsi"/>
          <w:noProof/>
        </w:rPr>
        <w:t>[63]</w:t>
      </w:r>
      <w:r w:rsidR="004D3A3C" w:rsidRPr="00AB024F">
        <w:rPr>
          <w:rFonts w:cstheme="minorHAnsi"/>
        </w:rPr>
        <w:fldChar w:fldCharType="end"/>
      </w:r>
      <w:r w:rsidR="004D3A3C" w:rsidRPr="00AB024F">
        <w:rPr>
          <w:rFonts w:cstheme="minorHAnsi"/>
        </w:rPr>
        <w:t xml:space="preserve">. </w:t>
      </w:r>
      <w:r w:rsidR="007A6267" w:rsidRPr="00AB024F">
        <w:rPr>
          <w:rFonts w:cstheme="minorHAnsi"/>
        </w:rPr>
        <w:t xml:space="preserve">Increased availability and affordability of an addictive substance in a young population would encourage addictive neuroadaptation of a nature also seen in chronic food abusers. </w:t>
      </w:r>
      <w:r w:rsidR="00D35779" w:rsidRPr="00AB024F">
        <w:rPr>
          <w:rFonts w:cstheme="minorHAnsi"/>
        </w:rPr>
        <w:t xml:space="preserve">The alcohol industry </w:t>
      </w:r>
      <w:r w:rsidR="00224276" w:rsidRPr="00AB024F">
        <w:rPr>
          <w:rFonts w:cstheme="minorHAnsi"/>
        </w:rPr>
        <w:t>can be seen to</w:t>
      </w:r>
      <w:r w:rsidR="00A21254" w:rsidRPr="00AB024F">
        <w:rPr>
          <w:rFonts w:cstheme="minorHAnsi"/>
        </w:rPr>
        <w:t xml:space="preserve"> employ the Five</w:t>
      </w:r>
      <w:r w:rsidR="00D35779" w:rsidRPr="00AB024F">
        <w:rPr>
          <w:rFonts w:cstheme="minorHAnsi"/>
        </w:rPr>
        <w:t xml:space="preserve"> A’s in the development of an industrial epidemic of addiction to alcohol.</w:t>
      </w:r>
    </w:p>
    <w:p w14:paraId="62322C15" w14:textId="77777777" w:rsidR="001A37C6" w:rsidRPr="00AB024F" w:rsidRDefault="007A6267" w:rsidP="001E4731">
      <w:pPr>
        <w:ind w:firstLine="432"/>
        <w:rPr>
          <w:rFonts w:cstheme="minorHAnsi"/>
        </w:rPr>
      </w:pPr>
      <w:r w:rsidRPr="00AB024F">
        <w:rPr>
          <w:rFonts w:cstheme="minorHAnsi"/>
        </w:rPr>
        <w:t>Similarly, the opioid epidemic</w:t>
      </w:r>
      <w:r w:rsidR="00224276" w:rsidRPr="00AB024F">
        <w:rPr>
          <w:rFonts w:cstheme="minorHAnsi"/>
        </w:rPr>
        <w:t xml:space="preserve"> in the US</w:t>
      </w:r>
      <w:r w:rsidRPr="00AB024F">
        <w:rPr>
          <w:rFonts w:cstheme="minorHAnsi"/>
        </w:rPr>
        <w:t xml:space="preserve"> has its origins in deceptive advertising of a new opioid medication by the pharmaceutical industry</w:t>
      </w:r>
      <w:r w:rsidR="001A37C6" w:rsidRPr="00AB024F">
        <w:rPr>
          <w:rFonts w:cstheme="minorHAnsi"/>
        </w:rPr>
        <w:t xml:space="preserve"> in concert with a campaign to treat pain more aggressively</w:t>
      </w:r>
      <w:r w:rsidR="00CD42E7" w:rsidRPr="00AB024F">
        <w:rPr>
          <w:rFonts w:cstheme="minorHAnsi"/>
        </w:rPr>
        <w:t xml:space="preserve"> </w:t>
      </w:r>
      <w:r w:rsidR="00D35779" w:rsidRPr="00AB024F">
        <w:rPr>
          <w:rFonts w:cstheme="minorHAnsi"/>
        </w:rPr>
        <w:fldChar w:fldCharType="begin"/>
      </w:r>
      <w:r w:rsidR="00934CEB">
        <w:rPr>
          <w:rFonts w:cstheme="minorHAnsi"/>
        </w:rPr>
        <w:instrText xml:space="preserve"> ADDIN EN.CITE &lt;EndNote&gt;&lt;Cite&gt;&lt;Author&gt;Manchikanti&lt;/Author&gt;&lt;Year&gt;2012&lt;/Year&gt;&lt;RecNum&gt;9958&lt;/RecNum&gt;&lt;DisplayText&gt;[64]&lt;/DisplayText&gt;&lt;record&gt;&lt;rec-number&gt;9958&lt;/rec-number&gt;&lt;foreign-keys&gt;&lt;key app="EN" db-id="rpzswxppg9r2psefwerp52ak5e0fxparzfer" timestamp="1533321547"&gt;9958&lt;/key&gt;&lt;/foreign-keys&gt;&lt;ref-type name="Journal Article"&gt;17&lt;/ref-type&gt;&lt;contributors&gt;&lt;authors&gt;&lt;author&gt;Manchikanti, L.&lt;/author&gt;&lt;author&gt;Helm, S., 2nd&lt;/author&gt;&lt;author&gt;Fellows, B.&lt;/author&gt;&lt;author&gt;Janata, J. W.&lt;/author&gt;&lt;author&gt;Pampati, V.&lt;/author&gt;&lt;author&gt;Grider, J. S.&lt;/author&gt;&lt;author&gt;Boswell, M. V.&lt;/author&gt;&lt;/authors&gt;&lt;/contributors&gt;&lt;auth-address&gt;Pain Management Center of Paducah, Paducah, KY, USA. drlm@thepainmd.com&lt;/auth-address&gt;&lt;titles&gt;&lt;title&gt;Opioid epidemic in the United States&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Es9-38&lt;/pages&gt;&lt;volume&gt;15&lt;/volume&gt;&lt;number&gt;3 Suppl&lt;/number&gt;&lt;edition&gt;2012/07/20&lt;/edition&gt;&lt;keywords&gt;&lt;keyword&gt;*Analgesics, Opioid&lt;/keyword&gt;&lt;keyword&gt;*Epidemics&lt;/keyword&gt;&lt;keyword&gt;Humans&lt;/keyword&gt;&lt;keyword&gt;Inappropriate Prescribing/*statistics &amp;amp; numerical data&lt;/keyword&gt;&lt;keyword&gt;Opioid-Related Disorders/*epidemiology&lt;/keyword&gt;&lt;keyword&gt;Pain/drug therapy&lt;/keyword&gt;&lt;keyword&gt;Practice Patterns, Physicians&amp;apos;/*statistics &amp;amp; numerical data&lt;/keyword&gt;&lt;keyword&gt;United States&lt;/keyword&gt;&lt;/keywords&gt;&lt;dates&gt;&lt;year&gt;2012&lt;/year&gt;&lt;pub-dates&gt;&lt;date&gt;Jul&lt;/date&gt;&lt;/pub-dates&gt;&lt;/dates&gt;&lt;isbn&gt;1533-3159&lt;/isbn&gt;&lt;accession-num&gt;22786464&lt;/accession-num&gt;&lt;urls&gt;&lt;/urls&gt;&lt;remote-database-provider&gt;NLM&lt;/remote-database-provider&gt;&lt;language&gt;eng&lt;/language&gt;&lt;/record&gt;&lt;/Cite&gt;&lt;/EndNote&gt;</w:instrText>
      </w:r>
      <w:r w:rsidR="00D35779" w:rsidRPr="00AB024F">
        <w:rPr>
          <w:rFonts w:cstheme="minorHAnsi"/>
        </w:rPr>
        <w:fldChar w:fldCharType="separate"/>
      </w:r>
      <w:r w:rsidR="00934CEB">
        <w:rPr>
          <w:rFonts w:cstheme="minorHAnsi"/>
          <w:noProof/>
        </w:rPr>
        <w:t>[64]</w:t>
      </w:r>
      <w:r w:rsidR="00D35779" w:rsidRPr="00AB024F">
        <w:rPr>
          <w:rFonts w:cstheme="minorHAnsi"/>
        </w:rPr>
        <w:fldChar w:fldCharType="end"/>
      </w:r>
      <w:r w:rsidR="001A37C6" w:rsidRPr="00AB024F">
        <w:rPr>
          <w:rFonts w:cstheme="minorHAnsi"/>
        </w:rPr>
        <w:t>. The deception on the part of the pharmaceutical industry was that the drug had low risk of</w:t>
      </w:r>
      <w:r w:rsidR="00224276" w:rsidRPr="00AB024F">
        <w:rPr>
          <w:rFonts w:cstheme="minorHAnsi"/>
        </w:rPr>
        <w:t xml:space="preserve"> </w:t>
      </w:r>
      <w:r w:rsidR="009A4F22" w:rsidRPr="00AB024F">
        <w:rPr>
          <w:rFonts w:cstheme="minorHAnsi"/>
        </w:rPr>
        <w:t xml:space="preserve">addiction </w:t>
      </w:r>
      <w:r w:rsidR="007A24C2" w:rsidRPr="00AB024F">
        <w:rPr>
          <w:rFonts w:cstheme="minorHAnsi"/>
        </w:rPr>
        <w:t>while</w:t>
      </w:r>
      <w:r w:rsidR="009A4F22" w:rsidRPr="00AB024F">
        <w:rPr>
          <w:rFonts w:cstheme="minorHAnsi"/>
        </w:rPr>
        <w:t xml:space="preserve"> the opposite was subsequently </w:t>
      </w:r>
      <w:r w:rsidR="00224276" w:rsidRPr="00AB024F">
        <w:rPr>
          <w:rFonts w:cstheme="minorHAnsi"/>
        </w:rPr>
        <w:t>shown</w:t>
      </w:r>
      <w:r w:rsidR="001A37C6" w:rsidRPr="00AB024F">
        <w:rPr>
          <w:rFonts w:cstheme="minorHAnsi"/>
        </w:rPr>
        <w:t xml:space="preserve">. </w:t>
      </w:r>
      <w:r w:rsidR="00934CEB">
        <w:rPr>
          <w:rFonts w:cstheme="minorHAnsi"/>
        </w:rPr>
        <w:t>This d</w:t>
      </w:r>
      <w:r w:rsidR="00224276" w:rsidRPr="00AB024F">
        <w:rPr>
          <w:rFonts w:cstheme="minorHAnsi"/>
        </w:rPr>
        <w:t>eceptive marketing</w:t>
      </w:r>
      <w:r w:rsidR="001A37C6" w:rsidRPr="00AB024F">
        <w:rPr>
          <w:rFonts w:cstheme="minorHAnsi"/>
        </w:rPr>
        <w:t xml:space="preserve"> resulted in i</w:t>
      </w:r>
      <w:r w:rsidRPr="00AB024F">
        <w:rPr>
          <w:rFonts w:cstheme="minorHAnsi"/>
        </w:rPr>
        <w:t xml:space="preserve">ncreased availability through </w:t>
      </w:r>
      <w:r w:rsidR="009A4F22" w:rsidRPr="00AB024F">
        <w:rPr>
          <w:rFonts w:cstheme="minorHAnsi"/>
        </w:rPr>
        <w:t>prescribing</w:t>
      </w:r>
      <w:r w:rsidRPr="00AB024F">
        <w:rPr>
          <w:rFonts w:cstheme="minorHAnsi"/>
        </w:rPr>
        <w:t xml:space="preserve"> practices among health professionals</w:t>
      </w:r>
      <w:r w:rsidR="00224276" w:rsidRPr="00AB024F">
        <w:rPr>
          <w:rFonts w:cstheme="minorHAnsi"/>
        </w:rPr>
        <w:t>. Increased prescribing</w:t>
      </w:r>
      <w:r w:rsidR="001A37C6" w:rsidRPr="00AB024F">
        <w:rPr>
          <w:rFonts w:cstheme="minorHAnsi"/>
        </w:rPr>
        <w:t xml:space="preserve"> </w:t>
      </w:r>
      <w:r w:rsidRPr="00AB024F">
        <w:rPr>
          <w:rFonts w:cstheme="minorHAnsi"/>
        </w:rPr>
        <w:t>created the opportunity for</w:t>
      </w:r>
      <w:r w:rsidR="001A37C6" w:rsidRPr="00AB024F">
        <w:rPr>
          <w:rFonts w:cstheme="minorHAnsi"/>
        </w:rPr>
        <w:t xml:space="preserve"> repeat exposure </w:t>
      </w:r>
      <w:r w:rsidR="00224276" w:rsidRPr="00AB024F">
        <w:rPr>
          <w:rFonts w:cstheme="minorHAnsi"/>
        </w:rPr>
        <w:t xml:space="preserve">which set up the development of </w:t>
      </w:r>
      <w:r w:rsidR="001A37C6" w:rsidRPr="00AB024F">
        <w:rPr>
          <w:rFonts w:cstheme="minorHAnsi"/>
        </w:rPr>
        <w:t>addictive</w:t>
      </w:r>
      <w:r w:rsidRPr="00AB024F">
        <w:rPr>
          <w:rFonts w:cstheme="minorHAnsi"/>
        </w:rPr>
        <w:t xml:space="preserve"> </w:t>
      </w:r>
      <w:proofErr w:type="gramStart"/>
      <w:r w:rsidRPr="00AB024F">
        <w:rPr>
          <w:rFonts w:cstheme="minorHAnsi"/>
        </w:rPr>
        <w:t>neuro-adaptations</w:t>
      </w:r>
      <w:proofErr w:type="gramEnd"/>
      <w:r w:rsidR="001A37C6" w:rsidRPr="00AB024F">
        <w:rPr>
          <w:rFonts w:cstheme="minorHAnsi"/>
        </w:rPr>
        <w:t xml:space="preserve"> in </w:t>
      </w:r>
      <w:r w:rsidR="00934CEB">
        <w:rPr>
          <w:rFonts w:cstheme="minorHAnsi"/>
        </w:rPr>
        <w:t>patients</w:t>
      </w:r>
      <w:r w:rsidRPr="00AB024F">
        <w:rPr>
          <w:rFonts w:cstheme="minorHAnsi"/>
        </w:rPr>
        <w:t xml:space="preserve">. </w:t>
      </w:r>
      <w:r w:rsidR="00D35779" w:rsidRPr="00AB024F">
        <w:rPr>
          <w:rFonts w:cstheme="minorHAnsi"/>
        </w:rPr>
        <w:t xml:space="preserve">Advertising, availability, and addictive properties have fueled the industrial epidemic of opioid addiction. </w:t>
      </w:r>
    </w:p>
    <w:p w14:paraId="39D20DC0" w14:textId="77777777" w:rsidR="00D11435" w:rsidRPr="00AB024F" w:rsidRDefault="00A21254" w:rsidP="001E4731">
      <w:pPr>
        <w:ind w:firstLine="432"/>
        <w:rPr>
          <w:rFonts w:cstheme="minorHAnsi"/>
        </w:rPr>
      </w:pPr>
      <w:r w:rsidRPr="00AB024F">
        <w:rPr>
          <w:rFonts w:cstheme="minorHAnsi"/>
        </w:rPr>
        <w:t>The Five</w:t>
      </w:r>
      <w:r w:rsidR="00D11435" w:rsidRPr="00AB024F">
        <w:rPr>
          <w:rFonts w:cstheme="minorHAnsi"/>
        </w:rPr>
        <w:t xml:space="preserve"> A’s of an </w:t>
      </w:r>
      <w:r w:rsidRPr="00AB024F">
        <w:rPr>
          <w:rFonts w:cstheme="minorHAnsi"/>
        </w:rPr>
        <w:t>industrial</w:t>
      </w:r>
      <w:r w:rsidR="00D11435" w:rsidRPr="00AB024F">
        <w:rPr>
          <w:rFonts w:cstheme="minorHAnsi"/>
        </w:rPr>
        <w:t xml:space="preserve"> epidemic</w:t>
      </w:r>
      <w:r w:rsidRPr="00AB024F">
        <w:rPr>
          <w:rFonts w:cstheme="minorHAnsi"/>
        </w:rPr>
        <w:t xml:space="preserve"> of addiction</w:t>
      </w:r>
      <w:r w:rsidR="00D11435" w:rsidRPr="00AB024F">
        <w:rPr>
          <w:rFonts w:cstheme="minorHAnsi"/>
        </w:rPr>
        <w:t xml:space="preserve"> are </w:t>
      </w:r>
      <w:r w:rsidR="00934CEB">
        <w:rPr>
          <w:rFonts w:cstheme="minorHAnsi"/>
        </w:rPr>
        <w:t xml:space="preserve">also </w:t>
      </w:r>
      <w:r w:rsidR="00D11435" w:rsidRPr="00AB024F">
        <w:rPr>
          <w:rFonts w:cstheme="minorHAnsi"/>
        </w:rPr>
        <w:t>found in the business practices of the proce</w:t>
      </w:r>
      <w:r w:rsidR="00F8009F" w:rsidRPr="00AB024F">
        <w:rPr>
          <w:rFonts w:cstheme="minorHAnsi"/>
        </w:rPr>
        <w:t xml:space="preserve">ssed food industry.  The removal of quotas on corn production in the US </w:t>
      </w:r>
      <w:r w:rsidR="004F5DD4">
        <w:rPr>
          <w:rFonts w:cstheme="minorHAnsi"/>
        </w:rPr>
        <w:t>coupled with the invention of high fructose corn syrup (HFCS)</w:t>
      </w:r>
      <w:r w:rsidR="00F8009F" w:rsidRPr="00AB024F">
        <w:rPr>
          <w:rFonts w:cstheme="minorHAnsi"/>
        </w:rPr>
        <w:t xml:space="preserve"> </w:t>
      </w:r>
      <w:r w:rsidR="00D11435" w:rsidRPr="00AB024F">
        <w:rPr>
          <w:rFonts w:cstheme="minorHAnsi"/>
        </w:rPr>
        <w:t>significantly reduced the cost of processed foods</w:t>
      </w:r>
      <w:r w:rsidR="00FC5FB9" w:rsidRPr="00AB024F">
        <w:rPr>
          <w:rFonts w:cstheme="minorHAnsi"/>
        </w:rPr>
        <w:t xml:space="preserve"> </w:t>
      </w:r>
      <w:r w:rsidR="00FC5FB9" w:rsidRPr="00AB024F">
        <w:rPr>
          <w:rFonts w:cstheme="minorHAnsi"/>
        </w:rPr>
        <w:fldChar w:fldCharType="begin"/>
      </w:r>
      <w:r w:rsidR="00934CEB">
        <w:rPr>
          <w:rFonts w:cstheme="minorHAnsi"/>
        </w:rPr>
        <w:instrText xml:space="preserve"> ADDIN EN.CITE &lt;EndNote&gt;&lt;Cite&gt;&lt;Author&gt;Lustig&lt;/Author&gt;&lt;Year&gt;2012&lt;/Year&gt;&lt;RecNum&gt;9978&lt;/RecNum&gt;&lt;DisplayText&gt;[65]&lt;/DisplayText&gt;&lt;record&gt;&lt;rec-number&gt;9978&lt;/rec-number&gt;&lt;foreign-keys&gt;&lt;key app="EN" db-id="rpzswxppg9r2psefwerp52ak5e0fxparzfer" timestamp="1533321550"&gt;9978&lt;/key&gt;&lt;/foreign-keys&gt;&lt;ref-type name="Book"&gt;6&lt;/ref-type&gt;&lt;contributors&gt;&lt;authors&gt;&lt;author&gt;Lustig, R. H.&lt;/author&gt;&lt;/authors&gt;&lt;/contributors&gt;&lt;titles&gt;&lt;title&gt;Fat Chance: Beating the Odds Against Sugar, Processed Food, Obesity, and Disease&lt;/title&gt;&lt;/titles&gt;&lt;dates&gt;&lt;year&gt;2012&lt;/year&gt;&lt;/dates&gt;&lt;pub-location&gt;New York&lt;/pub-location&gt;&lt;publisher&gt;Avery&lt;/publisher&gt;&lt;urls&gt;&lt;/urls&gt;&lt;/record&gt;&lt;/Cite&gt;&lt;/EndNote&gt;</w:instrText>
      </w:r>
      <w:r w:rsidR="00FC5FB9" w:rsidRPr="00AB024F">
        <w:rPr>
          <w:rFonts w:cstheme="minorHAnsi"/>
        </w:rPr>
        <w:fldChar w:fldCharType="separate"/>
      </w:r>
      <w:r w:rsidR="00934CEB">
        <w:rPr>
          <w:rFonts w:cstheme="minorHAnsi"/>
          <w:noProof/>
        </w:rPr>
        <w:t>[65]</w:t>
      </w:r>
      <w:r w:rsidR="00FC5FB9" w:rsidRPr="00AB024F">
        <w:rPr>
          <w:rFonts w:cstheme="minorHAnsi"/>
        </w:rPr>
        <w:fldChar w:fldCharType="end"/>
      </w:r>
      <w:r w:rsidR="00D11435" w:rsidRPr="00AB024F">
        <w:rPr>
          <w:rFonts w:cstheme="minorHAnsi"/>
        </w:rPr>
        <w:t>.  Widespread distribution followed the pattern for cigarettes including vending machines, convenience store, grocery stores, and restaurants. The distribution of processed</w:t>
      </w:r>
      <w:r w:rsidR="00FC5FB9" w:rsidRPr="00AB024F">
        <w:rPr>
          <w:rFonts w:cstheme="minorHAnsi"/>
        </w:rPr>
        <w:t xml:space="preserve"> foods became greater than </w:t>
      </w:r>
      <w:r w:rsidR="00D11435" w:rsidRPr="00AB024F">
        <w:rPr>
          <w:rFonts w:cstheme="minorHAnsi"/>
        </w:rPr>
        <w:t>cigarettes to include fast food restaurants, schools, and workplace</w:t>
      </w:r>
      <w:r w:rsidR="00C33D43">
        <w:rPr>
          <w:rFonts w:cstheme="minorHAnsi"/>
        </w:rPr>
        <w:t xml:space="preserve">s </w:t>
      </w:r>
      <w:r w:rsidR="00C33D43">
        <w:rPr>
          <w:rFonts w:cstheme="minorHAnsi"/>
        </w:rPr>
        <w:fldChar w:fldCharType="begin">
          <w:fldData xml:space="preserve">PEVuZE5vdGU+PENpdGU+PEF1dGhvcj5MaWZzaGl0ejwvQXV0aG9yPjxZZWFyPjIwMTQ8L1llYXI+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</w:fldData>
        </w:fldChar>
      </w:r>
      <w:r w:rsidR="00C33D43">
        <w:rPr>
          <w:rFonts w:cstheme="minorHAnsi"/>
        </w:rPr>
        <w:instrText xml:space="preserve"> ADDIN EN.CITE </w:instrText>
      </w:r>
      <w:r w:rsidR="00C33D43">
        <w:rPr>
          <w:rFonts w:cstheme="minorHAnsi"/>
        </w:rPr>
        <w:fldChar w:fldCharType="begin">
          <w:fldData xml:space="preserve">PEVuZE5vdGU+PENpdGU+PEF1dGhvcj5MaWZzaGl0ejwvQXV0aG9yPjxZZWFyPjIwMTQ8L1llYXI+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</w:fldData>
        </w:fldChar>
      </w:r>
      <w:r w:rsidR="00C33D43">
        <w:rPr>
          <w:rFonts w:cstheme="minorHAnsi"/>
        </w:rPr>
        <w:instrText xml:space="preserve"> ADDIN EN.CITE.DATA </w:instrText>
      </w:r>
      <w:r w:rsidR="00C33D43">
        <w:rPr>
          <w:rFonts w:cstheme="minorHAnsi"/>
        </w:rPr>
      </w:r>
      <w:r w:rsidR="00C33D43">
        <w:rPr>
          <w:rFonts w:cstheme="minorHAnsi"/>
        </w:rPr>
        <w:fldChar w:fldCharType="end"/>
      </w:r>
      <w:r w:rsidR="00C33D43">
        <w:rPr>
          <w:rFonts w:cstheme="minorHAnsi"/>
        </w:rPr>
      </w:r>
      <w:r w:rsidR="00C33D43">
        <w:rPr>
          <w:rFonts w:cstheme="minorHAnsi"/>
        </w:rPr>
        <w:fldChar w:fldCharType="separate"/>
      </w:r>
      <w:r w:rsidR="00C33D43">
        <w:rPr>
          <w:rFonts w:cstheme="minorHAnsi"/>
          <w:noProof/>
        </w:rPr>
        <w:t>[66, 67]</w:t>
      </w:r>
      <w:r w:rsidR="00C33D43">
        <w:rPr>
          <w:rFonts w:cstheme="minorHAnsi"/>
        </w:rPr>
        <w:fldChar w:fldCharType="end"/>
      </w:r>
      <w:r w:rsidR="00D11435" w:rsidRPr="00AB024F">
        <w:rPr>
          <w:rFonts w:cstheme="minorHAnsi"/>
        </w:rPr>
        <w:t xml:space="preserve">. Advertising for processed foods </w:t>
      </w:r>
      <w:r w:rsidR="006967A2" w:rsidRPr="00AB024F">
        <w:rPr>
          <w:rFonts w:cstheme="minorHAnsi"/>
        </w:rPr>
        <w:t>grew significantly after major food processors were bought by the tobacco companies</w:t>
      </w:r>
      <w:r w:rsidR="00FC5FB9" w:rsidRPr="00AB024F">
        <w:rPr>
          <w:rFonts w:cstheme="minorHAnsi"/>
        </w:rPr>
        <w:t xml:space="preserve"> </w:t>
      </w:r>
      <w:r w:rsidR="00FC5FB9" w:rsidRPr="00AB024F">
        <w:rPr>
          <w:rFonts w:cstheme="minorHAnsi"/>
        </w:rPr>
        <w:fldChar w:fldCharType="begin"/>
      </w:r>
      <w:r w:rsidR="009D5EEE">
        <w:rPr>
          <w:rFonts w:cstheme="minorHAnsi"/>
        </w:rPr>
        <w:instrText xml:space="preserve"> ADDIN EN.CITE &lt;EndNote&gt;&lt;Cite&gt;&lt;Author&gt;Nestle&lt;/Author&gt;&lt;Year&gt;2013&lt;/Year&gt;&lt;RecNum&gt;2527&lt;/RecNum&gt;&lt;DisplayText&gt;[15]&lt;/DisplayText&gt;&lt;record&gt;&lt;rec-number&gt;2527&lt;/rec-number&gt;&lt;foreign-keys&gt;&lt;key app="EN" db-id="fawsx9sep5pf0fe5r50pwvf8p0axwvaxt2rx" timestamp="1476994946"&gt;2527&lt;/key&gt;&lt;/foreign-keys&gt;&lt;ref-type name="Book"&gt;6&lt;/ref-type&gt;&lt;contributors&gt;&lt;authors&gt;&lt;author&gt;Nestle, M.&lt;/author&gt;&lt;/authors&gt;&lt;/contributors&gt;&lt;titles&gt;&lt;title&gt;Food Politics&lt;/title&gt;&lt;/titles&gt;&lt;dates&gt;&lt;year&gt;2013&lt;/year&gt;&lt;/dates&gt;&lt;pub-location&gt;Berkeley&lt;/pub-location&gt;&lt;publisher&gt;University of California Press&lt;/publisher&gt;&lt;urls&gt;&lt;/urls&gt;&lt;/record&gt;&lt;/Cite&gt;&lt;/EndNote&gt;</w:instrText>
      </w:r>
      <w:r w:rsidR="00FC5FB9" w:rsidRPr="00AB024F">
        <w:rPr>
          <w:rFonts w:cstheme="minorHAnsi"/>
        </w:rPr>
        <w:fldChar w:fldCharType="separate"/>
      </w:r>
      <w:r w:rsidR="009D5EEE">
        <w:rPr>
          <w:rFonts w:cstheme="minorHAnsi"/>
          <w:noProof/>
        </w:rPr>
        <w:t>[15]</w:t>
      </w:r>
      <w:r w:rsidR="00FC5FB9" w:rsidRPr="00AB024F">
        <w:rPr>
          <w:rFonts w:cstheme="minorHAnsi"/>
        </w:rPr>
        <w:fldChar w:fldCharType="end"/>
      </w:r>
      <w:r w:rsidR="006967A2" w:rsidRPr="00AB024F">
        <w:rPr>
          <w:rFonts w:cstheme="minorHAnsi"/>
        </w:rPr>
        <w:t xml:space="preserve">.  The </w:t>
      </w:r>
      <w:r w:rsidR="006967A2" w:rsidRPr="00AB024F">
        <w:rPr>
          <w:rFonts w:cstheme="minorHAnsi"/>
        </w:rPr>
        <w:lastRenderedPageBreak/>
        <w:t xml:space="preserve">advent of supersized fast food meals and </w:t>
      </w:r>
      <w:r w:rsidR="00FC5FB9" w:rsidRPr="00AB024F">
        <w:rPr>
          <w:rFonts w:cstheme="minorHAnsi"/>
        </w:rPr>
        <w:t xml:space="preserve">‘family-sized’ </w:t>
      </w:r>
      <w:r w:rsidR="006967A2" w:rsidRPr="00AB024F">
        <w:rPr>
          <w:rFonts w:cstheme="minorHAnsi"/>
        </w:rPr>
        <w:t xml:space="preserve">packages of addictive snacks are </w:t>
      </w:r>
      <w:r w:rsidR="00C33D43">
        <w:rPr>
          <w:rFonts w:cstheme="minorHAnsi"/>
        </w:rPr>
        <w:t>evidence for</w:t>
      </w:r>
      <w:r w:rsidR="006967A2" w:rsidRPr="00AB024F">
        <w:rPr>
          <w:rFonts w:cstheme="minorHAnsi"/>
        </w:rPr>
        <w:t xml:space="preserve"> reduced prices</w:t>
      </w:r>
      <w:r w:rsidR="004F5DD4">
        <w:rPr>
          <w:rFonts w:cstheme="minorHAnsi"/>
        </w:rPr>
        <w:t xml:space="preserve"> and increased availability inside the hom</w:t>
      </w:r>
      <w:r w:rsidR="00C33D43">
        <w:rPr>
          <w:rFonts w:cstheme="minorHAnsi"/>
        </w:rPr>
        <w:t xml:space="preserve">e </w:t>
      </w:r>
      <w:r w:rsidR="00C33D43">
        <w:rPr>
          <w:rFonts w:cstheme="minorHAnsi"/>
        </w:rPr>
        <w:fldChar w:fldCharType="begin"/>
      </w:r>
      <w:r w:rsidR="00C33D43">
        <w:rPr>
          <w:rFonts w:cstheme="minorHAnsi"/>
        </w:rPr>
        <w:instrText xml:space="preserve"> ADDIN EN.CITE &lt;EndNote&gt;&lt;Cite&gt;&lt;Author&gt;Cohen&lt;/Author&gt;&lt;Year&gt;2016&lt;/Year&gt;&lt;RecNum&gt;9949&lt;/RecNum&gt;&lt;DisplayText&gt;[68]&lt;/DisplayText&gt;&lt;record&gt;&lt;rec-number&gt;9949&lt;/rec-number&gt;&lt;foreign-keys&gt;&lt;key app="EN" db-id="rpzswxppg9r2psefwerp52ak5e0fxparzfer" timestamp="1533321545"&gt;9949&lt;/key&gt;&lt;/foreign-keys&gt;&lt;ref-type name="Journal Article"&gt;17&lt;/ref-type&gt;&lt;contributors&gt;&lt;authors&gt;&lt;author&gt;Cohen, D. A.&lt;/author&gt;&lt;author&gt;Lesser, L. I.&lt;/author&gt;&lt;/authors&gt;&lt;/contributors&gt;&lt;auth-address&gt;RAND Corporation, USA.&amp;#xD;Palo Alto Medical Foundation Research Institute, USA.&lt;/auth-address&gt;&lt;titles&gt;&lt;title&gt;Obesity prevention at the point of purchase&lt;/title&gt;&lt;secondary-title&gt;Obes Rev&lt;/secondary-title&gt;&lt;alt-title&gt;Obesity reviews : an official journal of the International Association for the Study of Obesity&lt;/alt-title&gt;&lt;/titles&gt;&lt;periodical&gt;&lt;full-title&gt;Obes Rev&lt;/full-title&gt;&lt;abbr-1&gt;Obesity reviews : an official journal of the International Association for the Study of Obesity&lt;/abbr-1&gt;&lt;/periodical&gt;&lt;alt-periodical&gt;&lt;full-title&gt;Obes Rev&lt;/full-title&gt;&lt;abbr-1&gt;Obesity reviews : an official journal of the International Association for the Study of Obesity&lt;/abbr-1&gt;&lt;/alt-periodical&gt;&lt;pages&gt;389-96&lt;/pages&gt;&lt;volume&gt;17&lt;/volume&gt;&lt;number&gt;5&lt;/number&gt;&lt;edition&gt;2016/02/26&lt;/edition&gt;&lt;keywords&gt;&lt;keyword&gt;Diet/adverse effects&lt;/keyword&gt;&lt;keyword&gt;Feeding Behavior&lt;/keyword&gt;&lt;keyword&gt;Humans&lt;/keyword&gt;&lt;keyword&gt;Obesity/*prevention &amp;amp; control&lt;/keyword&gt;&lt;keyword&gt;Impulse buying&lt;/keyword&gt;&lt;keyword&gt;marketing&lt;/keyword&gt;&lt;keyword&gt;obesity&lt;/keyword&gt;&lt;keyword&gt;point of purchase&lt;/keyword&gt;&lt;/keywords&gt;&lt;dates&gt;&lt;year&gt;2016&lt;/year&gt;&lt;pub-dates&gt;&lt;date&gt;May&lt;/date&gt;&lt;/pub-dates&gt;&lt;/dates&gt;&lt;isbn&gt;1467-7881&lt;/isbn&gt;&lt;accession-num&gt;26910361&lt;/accession-num&gt;&lt;urls&gt;&lt;/urls&gt;&lt;custom2&gt;PMC5406228&lt;/custom2&gt;&lt;custom6&gt;NIHMS841157&lt;/custom6&gt;&lt;electronic-resource-num&gt;10.1111/obr.12387&lt;/electronic-resource-num&gt;&lt;remote-database-provider&gt;NLM&lt;/remote-database-provider&gt;&lt;language&gt;eng&lt;/language&gt;&lt;/record&gt;&lt;/Cite&gt;&lt;/EndNote&gt;</w:instrText>
      </w:r>
      <w:r w:rsidR="00C33D43">
        <w:rPr>
          <w:rFonts w:cstheme="minorHAnsi"/>
        </w:rPr>
        <w:fldChar w:fldCharType="separate"/>
      </w:r>
      <w:r w:rsidR="00C33D43">
        <w:rPr>
          <w:rFonts w:cstheme="minorHAnsi"/>
          <w:noProof/>
        </w:rPr>
        <w:t>[68]</w:t>
      </w:r>
      <w:r w:rsidR="00C33D43">
        <w:rPr>
          <w:rFonts w:cstheme="minorHAnsi"/>
        </w:rPr>
        <w:fldChar w:fldCharType="end"/>
      </w:r>
      <w:r w:rsidR="006967A2" w:rsidRPr="00AB024F">
        <w:rPr>
          <w:rFonts w:cstheme="minorHAnsi"/>
        </w:rPr>
        <w:t xml:space="preserve">. Toys in meals specially designed for children and dramatically increased airing of processed food commercials are </w:t>
      </w:r>
      <w:r w:rsidR="00C33D43">
        <w:rPr>
          <w:rFonts w:cstheme="minorHAnsi"/>
        </w:rPr>
        <w:t>examples</w:t>
      </w:r>
      <w:r w:rsidR="006967A2" w:rsidRPr="00AB024F">
        <w:rPr>
          <w:rFonts w:cstheme="minorHAnsi"/>
        </w:rPr>
        <w:t xml:space="preserve"> of business strategies aimed at addicting small children</w:t>
      </w:r>
      <w:r w:rsidR="00FC5FB9" w:rsidRPr="00AB024F">
        <w:rPr>
          <w:rFonts w:cstheme="minorHAnsi"/>
        </w:rPr>
        <w:t xml:space="preserve"> </w:t>
      </w:r>
      <w:r w:rsidR="00FC5FB9" w:rsidRPr="00AB024F">
        <w:rPr>
          <w:rFonts w:cstheme="minorHAnsi"/>
        </w:rPr>
        <w:fldChar w:fldCharType="begin">
          <w:fldData xml:space="preserve">PEVuZE5vdGU+PENpdGU+PEF1dGhvcj5Ib2JpbjwvQXV0aG9yPjxZZWFyPjIwMTI8L1llYXI+PFJl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</w:fldData>
        </w:fldChar>
      </w:r>
      <w:r w:rsidR="00C33D43">
        <w:rPr>
          <w:rFonts w:cstheme="minorHAnsi"/>
        </w:rPr>
        <w:instrText xml:space="preserve"> ADDIN EN.CITE </w:instrText>
      </w:r>
      <w:r w:rsidR="00C33D43">
        <w:rPr>
          <w:rFonts w:cstheme="minorHAnsi"/>
        </w:rPr>
        <w:fldChar w:fldCharType="begin">
          <w:fldData xml:space="preserve">PEVuZE5vdGU+PENpdGU+PEF1dGhvcj5Ib2JpbjwvQXV0aG9yPjxZZWFyPjIwMTI8L1llYXI+PFJl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</w:fldData>
        </w:fldChar>
      </w:r>
      <w:r w:rsidR="00C33D43">
        <w:rPr>
          <w:rFonts w:cstheme="minorHAnsi"/>
        </w:rPr>
        <w:instrText xml:space="preserve"> ADDIN EN.CITE.DATA </w:instrText>
      </w:r>
      <w:r w:rsidR="00C33D43">
        <w:rPr>
          <w:rFonts w:cstheme="minorHAnsi"/>
        </w:rPr>
      </w:r>
      <w:r w:rsidR="00C33D43">
        <w:rPr>
          <w:rFonts w:cstheme="minorHAnsi"/>
        </w:rPr>
        <w:fldChar w:fldCharType="end"/>
      </w:r>
      <w:r w:rsidR="00FC5FB9" w:rsidRPr="00AB024F">
        <w:rPr>
          <w:rFonts w:cstheme="minorHAnsi"/>
        </w:rPr>
      </w:r>
      <w:r w:rsidR="00FC5FB9" w:rsidRPr="00AB024F">
        <w:rPr>
          <w:rFonts w:cstheme="minorHAnsi"/>
        </w:rPr>
        <w:fldChar w:fldCharType="separate"/>
      </w:r>
      <w:r w:rsidR="00C33D43">
        <w:rPr>
          <w:rFonts w:cstheme="minorHAnsi"/>
          <w:noProof/>
        </w:rPr>
        <w:t>[69, 70]</w:t>
      </w:r>
      <w:r w:rsidR="00FC5FB9" w:rsidRPr="00AB024F">
        <w:rPr>
          <w:rFonts w:cstheme="minorHAnsi"/>
        </w:rPr>
        <w:fldChar w:fldCharType="end"/>
      </w:r>
      <w:r w:rsidR="00FC5FB9" w:rsidRPr="00AB024F">
        <w:rPr>
          <w:rFonts w:cstheme="minorHAnsi"/>
        </w:rPr>
        <w:t>. E</w:t>
      </w:r>
      <w:r w:rsidR="006967A2" w:rsidRPr="00AB024F">
        <w:rPr>
          <w:rFonts w:cstheme="minorHAnsi"/>
        </w:rPr>
        <w:t xml:space="preserve">nhancing the addictive properties of processed </w:t>
      </w:r>
      <w:r w:rsidR="005352FF" w:rsidRPr="00AB024F">
        <w:rPr>
          <w:rFonts w:cstheme="minorHAnsi"/>
        </w:rPr>
        <w:t>foods by formulation guided by</w:t>
      </w:r>
      <w:r w:rsidR="006967A2" w:rsidRPr="00AB024F">
        <w:rPr>
          <w:rFonts w:cstheme="minorHAnsi"/>
        </w:rPr>
        <w:t xml:space="preserve"> neuro-imaging has been described in detail</w:t>
      </w:r>
      <w:r w:rsidR="00FC5FB9" w:rsidRPr="00AB024F">
        <w:rPr>
          <w:rFonts w:cstheme="minorHAnsi"/>
        </w:rPr>
        <w:t xml:space="preserve"> </w:t>
      </w:r>
      <w:r w:rsidR="00FC5FB9" w:rsidRPr="00AB024F">
        <w:rPr>
          <w:rFonts w:cstheme="minorHAnsi"/>
        </w:rPr>
        <w:fldChar w:fldCharType="begin"/>
      </w:r>
      <w:r w:rsidR="009D5EEE">
        <w:rPr>
          <w:rFonts w:cstheme="minorHAnsi"/>
        </w:rPr>
        <w:instrText xml:space="preserve"> ADDIN EN.CITE &lt;EndNote&gt;&lt;Cite&gt;&lt;Author&gt;Moss&lt;/Author&gt;&lt;Year&gt;2013&lt;/Year&gt;&lt;RecNum&gt;3487&lt;/RecNum&gt;&lt;DisplayText&gt;[12]&lt;/DisplayText&gt;&lt;record&gt;&lt;rec-number&gt;3487&lt;/rec-number&gt;&lt;foreign-keys&gt;&lt;key app="EN" db-id="fawsx9sep5pf0fe5r50pwvf8p0axwvaxt2rx" timestamp="1477263542"&gt;3487&lt;/key&gt;&lt;/foreign-keys&gt;&lt;ref-type name="Journal Article"&gt;17&lt;/ref-type&gt;&lt;contributors&gt;&lt;authors&gt;&lt;author&gt;Moss, M.&lt;/author&gt;&lt;/authors&gt;&lt;/contributors&gt;&lt;titles&gt;&lt;title&gt;Salt, Sugar, Fat: How the Food Giants Hooked Us&lt;/title&gt;&lt;/titles&gt;&lt;dates&gt;&lt;year&gt;2013&lt;/year&gt;&lt;/dates&gt;&lt;urls&gt;&lt;/urls&gt;&lt;/record&gt;&lt;/Cite&gt;&lt;/EndNote&gt;</w:instrText>
      </w:r>
      <w:r w:rsidR="00FC5FB9" w:rsidRPr="00AB024F">
        <w:rPr>
          <w:rFonts w:cstheme="minorHAnsi"/>
        </w:rPr>
        <w:fldChar w:fldCharType="separate"/>
      </w:r>
      <w:r w:rsidR="009D5EEE">
        <w:rPr>
          <w:rFonts w:cstheme="minorHAnsi"/>
          <w:noProof/>
        </w:rPr>
        <w:t>[12]</w:t>
      </w:r>
      <w:r w:rsidR="00FC5FB9" w:rsidRPr="00AB024F">
        <w:rPr>
          <w:rFonts w:cstheme="minorHAnsi"/>
        </w:rPr>
        <w:fldChar w:fldCharType="end"/>
      </w:r>
      <w:r w:rsidR="006967A2" w:rsidRPr="00AB024F">
        <w:rPr>
          <w:rFonts w:cstheme="minorHAnsi"/>
        </w:rPr>
        <w:t>.</w:t>
      </w:r>
      <w:r w:rsidR="009A4F22" w:rsidRPr="00AB024F">
        <w:rPr>
          <w:rFonts w:cstheme="minorHAnsi"/>
        </w:rPr>
        <w:t xml:space="preserve">  There is substantial evidence that the processed food industry adopted the </w:t>
      </w:r>
      <w:r w:rsidR="00AF67E8" w:rsidRPr="00AB024F">
        <w:rPr>
          <w:rFonts w:cstheme="minorHAnsi"/>
        </w:rPr>
        <w:t xml:space="preserve">industrial epidemic of addiction </w:t>
      </w:r>
      <w:r w:rsidRPr="00AB024F">
        <w:rPr>
          <w:rFonts w:cstheme="minorHAnsi"/>
        </w:rPr>
        <w:t xml:space="preserve">model </w:t>
      </w:r>
      <w:r w:rsidR="004F5DD4">
        <w:rPr>
          <w:rFonts w:cstheme="minorHAnsi"/>
        </w:rPr>
        <w:t>when it came</w:t>
      </w:r>
      <w:r w:rsidRPr="00AB024F">
        <w:rPr>
          <w:rFonts w:cstheme="minorHAnsi"/>
        </w:rPr>
        <w:t xml:space="preserve"> </w:t>
      </w:r>
      <w:r w:rsidR="00AF67E8" w:rsidRPr="00AB024F">
        <w:rPr>
          <w:rFonts w:cstheme="minorHAnsi"/>
        </w:rPr>
        <w:t xml:space="preserve">under control of the tobacco industry. </w:t>
      </w:r>
    </w:p>
    <w:p w14:paraId="4A665CB6" w14:textId="77777777" w:rsidR="00F27867" w:rsidRPr="00AB024F" w:rsidRDefault="00F27867" w:rsidP="003B6874">
      <w:pPr>
        <w:rPr>
          <w:rFonts w:cstheme="minorHAnsi"/>
          <w:b/>
        </w:rPr>
      </w:pPr>
      <w:r w:rsidRPr="00AB024F">
        <w:rPr>
          <w:rFonts w:cstheme="minorHAnsi"/>
          <w:b/>
        </w:rPr>
        <w:t>DISCUSSION</w:t>
      </w:r>
    </w:p>
    <w:p w14:paraId="53FF836A" w14:textId="77777777" w:rsidR="002F1146" w:rsidRPr="00AB024F" w:rsidRDefault="00697E5E" w:rsidP="001E4731">
      <w:pPr>
        <w:ind w:firstLine="432"/>
        <w:rPr>
          <w:rFonts w:cstheme="minorHAnsi"/>
        </w:rPr>
      </w:pPr>
      <w:r w:rsidRPr="00AB024F">
        <w:rPr>
          <w:rFonts w:cstheme="minorHAnsi"/>
        </w:rPr>
        <w:t>In the discussion, two themes are brought together. The first is that there is justification for treating chronic overeating as an addiction</w:t>
      </w:r>
      <w:r w:rsidR="00E35598" w:rsidRPr="00AB024F">
        <w:rPr>
          <w:rFonts w:cstheme="minorHAnsi"/>
        </w:rPr>
        <w:t xml:space="preserve"> to processed foods</w:t>
      </w:r>
      <w:r w:rsidRPr="00AB024F">
        <w:rPr>
          <w:rFonts w:cstheme="minorHAnsi"/>
        </w:rPr>
        <w:t xml:space="preserve"> rather than a ‘weight-loss’ issue.  The second is </w:t>
      </w:r>
      <w:r w:rsidR="00FC5FB9" w:rsidRPr="00AB024F">
        <w:rPr>
          <w:rFonts w:cstheme="minorHAnsi"/>
        </w:rPr>
        <w:t xml:space="preserve">the benefit of </w:t>
      </w:r>
      <w:r w:rsidR="00AF67E8" w:rsidRPr="00AB024F">
        <w:rPr>
          <w:rFonts w:cstheme="minorHAnsi"/>
        </w:rPr>
        <w:t>using</w:t>
      </w:r>
      <w:r w:rsidR="00FC5FB9" w:rsidRPr="00AB024F">
        <w:rPr>
          <w:rFonts w:cstheme="minorHAnsi"/>
        </w:rPr>
        <w:t xml:space="preserve"> </w:t>
      </w:r>
      <w:r w:rsidRPr="00AB024F">
        <w:rPr>
          <w:rFonts w:cstheme="minorHAnsi"/>
        </w:rPr>
        <w:t xml:space="preserve">processed food marketing practices </w:t>
      </w:r>
      <w:r w:rsidR="00AF67E8" w:rsidRPr="00AB024F">
        <w:rPr>
          <w:rFonts w:cstheme="minorHAnsi"/>
        </w:rPr>
        <w:t>to inform</w:t>
      </w:r>
      <w:r w:rsidR="00FC5FB9" w:rsidRPr="00AB024F">
        <w:rPr>
          <w:rFonts w:cstheme="minorHAnsi"/>
        </w:rPr>
        <w:t xml:space="preserve"> guidelines for</w:t>
      </w:r>
      <w:r w:rsidRPr="00AB024F">
        <w:rPr>
          <w:rFonts w:cstheme="minorHAnsi"/>
        </w:rPr>
        <w:t xml:space="preserve"> </w:t>
      </w:r>
      <w:r w:rsidR="002F1146" w:rsidRPr="00AB024F">
        <w:rPr>
          <w:rFonts w:cstheme="minorHAnsi"/>
        </w:rPr>
        <w:t xml:space="preserve">food addiction recovery programs. </w:t>
      </w:r>
    </w:p>
    <w:p w14:paraId="0C61566C" w14:textId="77777777" w:rsidR="002F1146" w:rsidRPr="00AB024F" w:rsidRDefault="002F1146" w:rsidP="001E4731">
      <w:pPr>
        <w:ind w:firstLine="432"/>
        <w:rPr>
          <w:rFonts w:cstheme="minorHAnsi"/>
        </w:rPr>
      </w:pPr>
      <w:r w:rsidRPr="00AB024F">
        <w:rPr>
          <w:rFonts w:cstheme="minorHAnsi"/>
        </w:rPr>
        <w:t>As presented in the Background Section, t</w:t>
      </w:r>
      <w:r w:rsidR="00697E5E" w:rsidRPr="00AB024F">
        <w:rPr>
          <w:rFonts w:cstheme="minorHAnsi"/>
        </w:rPr>
        <w:t>he</w:t>
      </w:r>
      <w:r w:rsidR="00567B14" w:rsidRPr="00AB024F">
        <w:rPr>
          <w:rFonts w:cstheme="minorHAnsi"/>
        </w:rPr>
        <w:t xml:space="preserve"> comparison</w:t>
      </w:r>
      <w:r w:rsidR="00697E5E" w:rsidRPr="00AB024F">
        <w:rPr>
          <w:rFonts w:cstheme="minorHAnsi"/>
        </w:rPr>
        <w:t xml:space="preserve"> </w:t>
      </w:r>
      <w:r w:rsidRPr="00AB024F">
        <w:rPr>
          <w:rFonts w:cstheme="minorHAnsi"/>
        </w:rPr>
        <w:t xml:space="preserve">of </w:t>
      </w:r>
      <w:r w:rsidR="00697E5E" w:rsidRPr="00AB024F">
        <w:rPr>
          <w:rFonts w:cstheme="minorHAnsi"/>
        </w:rPr>
        <w:t xml:space="preserve">alcohol and drug addiction to chronic overeating as an </w:t>
      </w:r>
      <w:r w:rsidRPr="00AB024F">
        <w:rPr>
          <w:rFonts w:cstheme="minorHAnsi"/>
        </w:rPr>
        <w:t xml:space="preserve">addiction helps inform </w:t>
      </w:r>
      <w:r w:rsidR="008E5D71" w:rsidRPr="00AB024F">
        <w:rPr>
          <w:rFonts w:cstheme="minorHAnsi"/>
        </w:rPr>
        <w:t xml:space="preserve">effective </w:t>
      </w:r>
      <w:r w:rsidR="00567B14" w:rsidRPr="00AB024F">
        <w:rPr>
          <w:rFonts w:cstheme="minorHAnsi"/>
        </w:rPr>
        <w:t xml:space="preserve">approaches to recovery from </w:t>
      </w:r>
      <w:r w:rsidRPr="00AB024F">
        <w:rPr>
          <w:rFonts w:cstheme="minorHAnsi"/>
        </w:rPr>
        <w:t xml:space="preserve">processed food </w:t>
      </w:r>
      <w:r w:rsidR="00697E5E" w:rsidRPr="00AB024F">
        <w:rPr>
          <w:rFonts w:cstheme="minorHAnsi"/>
        </w:rPr>
        <w:t>addiction</w:t>
      </w:r>
      <w:r w:rsidR="00567B14" w:rsidRPr="00AB024F">
        <w:rPr>
          <w:rFonts w:cstheme="minorHAnsi"/>
        </w:rPr>
        <w:t xml:space="preserve">.  </w:t>
      </w:r>
      <w:r w:rsidR="00697E5E" w:rsidRPr="00AB024F">
        <w:rPr>
          <w:rFonts w:cstheme="minorHAnsi"/>
        </w:rPr>
        <w:t>Establishing chronic overeating as an addiction can help motivate practitioners to shift from ‘weight-loss’ approaches</w:t>
      </w:r>
      <w:r w:rsidRPr="00AB024F">
        <w:rPr>
          <w:rFonts w:cstheme="minorHAnsi"/>
        </w:rPr>
        <w:t xml:space="preserve"> which focus on calorie restriction</w:t>
      </w:r>
      <w:r w:rsidR="00697E5E" w:rsidRPr="00AB024F">
        <w:rPr>
          <w:rFonts w:cstheme="minorHAnsi"/>
        </w:rPr>
        <w:t xml:space="preserve"> to </w:t>
      </w:r>
      <w:r w:rsidR="00FC5FB9" w:rsidRPr="00AB024F">
        <w:rPr>
          <w:rFonts w:cstheme="minorHAnsi"/>
        </w:rPr>
        <w:t>‘</w:t>
      </w:r>
      <w:r w:rsidR="00697E5E" w:rsidRPr="00AB024F">
        <w:rPr>
          <w:rFonts w:cstheme="minorHAnsi"/>
        </w:rPr>
        <w:t>addiction recovery</w:t>
      </w:r>
      <w:r w:rsidR="00FC5FB9" w:rsidRPr="00AB024F">
        <w:rPr>
          <w:rFonts w:cstheme="minorHAnsi"/>
        </w:rPr>
        <w:t>’</w:t>
      </w:r>
      <w:r w:rsidR="00697E5E" w:rsidRPr="00AB024F">
        <w:rPr>
          <w:rFonts w:cstheme="minorHAnsi"/>
        </w:rPr>
        <w:t xml:space="preserve"> approaches</w:t>
      </w:r>
      <w:r w:rsidR="00FC5FB9" w:rsidRPr="00AB024F">
        <w:rPr>
          <w:rFonts w:cstheme="minorHAnsi"/>
        </w:rPr>
        <w:t xml:space="preserve"> which focus on abstinence, </w:t>
      </w:r>
      <w:r w:rsidRPr="00AB024F">
        <w:rPr>
          <w:rFonts w:cstheme="minorHAnsi"/>
        </w:rPr>
        <w:t>cue-avoidance</w:t>
      </w:r>
      <w:r w:rsidR="00FC5FB9" w:rsidRPr="00AB024F">
        <w:rPr>
          <w:rFonts w:cstheme="minorHAnsi"/>
        </w:rPr>
        <w:t xml:space="preserve">, </w:t>
      </w:r>
      <w:r w:rsidR="00AF67E8" w:rsidRPr="00AB024F">
        <w:rPr>
          <w:rFonts w:cstheme="minorHAnsi"/>
        </w:rPr>
        <w:t xml:space="preserve">cognitive restoration, </w:t>
      </w:r>
      <w:r w:rsidR="00FC5FB9" w:rsidRPr="00AB024F">
        <w:rPr>
          <w:rFonts w:cstheme="minorHAnsi"/>
        </w:rPr>
        <w:t>and stress reduction skills</w:t>
      </w:r>
      <w:r w:rsidR="00697E5E" w:rsidRPr="00AB024F">
        <w:rPr>
          <w:rFonts w:cstheme="minorHAnsi"/>
        </w:rPr>
        <w:t xml:space="preserve">. </w:t>
      </w:r>
    </w:p>
    <w:p w14:paraId="0D3D29B4" w14:textId="77777777" w:rsidR="008557F6" w:rsidRPr="00AB024F" w:rsidRDefault="00357B7B" w:rsidP="001E4731">
      <w:pPr>
        <w:ind w:firstLine="432"/>
        <w:rPr>
          <w:rFonts w:cstheme="minorHAnsi"/>
        </w:rPr>
      </w:pPr>
      <w:r w:rsidRPr="00AB024F">
        <w:rPr>
          <w:rFonts w:cstheme="minorHAnsi"/>
        </w:rPr>
        <w:t xml:space="preserve">In </w:t>
      </w:r>
      <w:r w:rsidR="004F5DD4">
        <w:rPr>
          <w:rFonts w:cstheme="minorHAnsi"/>
        </w:rPr>
        <w:t>the context</w:t>
      </w:r>
      <w:r w:rsidRPr="00AB024F">
        <w:rPr>
          <w:rFonts w:cstheme="minorHAnsi"/>
        </w:rPr>
        <w:t xml:space="preserve"> of the PFA</w:t>
      </w:r>
      <w:r w:rsidR="008557F6" w:rsidRPr="00AB024F">
        <w:rPr>
          <w:rFonts w:cstheme="minorHAnsi"/>
        </w:rPr>
        <w:t xml:space="preserve"> model</w:t>
      </w:r>
      <w:r w:rsidR="00567B14" w:rsidRPr="00AB024F">
        <w:rPr>
          <w:rFonts w:cstheme="minorHAnsi"/>
        </w:rPr>
        <w:t>, the emphasis</w:t>
      </w:r>
      <w:r w:rsidR="00697E5E" w:rsidRPr="00AB024F">
        <w:rPr>
          <w:rFonts w:cstheme="minorHAnsi"/>
        </w:rPr>
        <w:t xml:space="preserve"> on ‘weight-loss’ to treat</w:t>
      </w:r>
      <w:r w:rsidR="00567B14" w:rsidRPr="00AB024F">
        <w:rPr>
          <w:rFonts w:cstheme="minorHAnsi"/>
        </w:rPr>
        <w:t xml:space="preserve"> chronic overeating can be considered as mis</w:t>
      </w:r>
      <w:r w:rsidR="008557F6" w:rsidRPr="00AB024F">
        <w:rPr>
          <w:rFonts w:cstheme="minorHAnsi"/>
        </w:rPr>
        <w:t>guided</w:t>
      </w:r>
      <w:r w:rsidR="00C33D43">
        <w:rPr>
          <w:rFonts w:cstheme="minorHAnsi"/>
        </w:rPr>
        <w:t xml:space="preserve"> </w:t>
      </w:r>
      <w:r w:rsidR="00C33D43">
        <w:rPr>
          <w:rFonts w:cstheme="minorHAnsi"/>
        </w:rPr>
        <w:fldChar w:fldCharType="begin"/>
      </w:r>
      <w:r w:rsidR="00C33D43">
        <w:rPr>
          <w:rFonts w:cstheme="minorHAnsi"/>
        </w:rPr>
        <w:instrText xml:space="preserve"> ADDIN EN.CITE &lt;EndNote&gt;&lt;Cite&gt;&lt;Author&gt;Donovan&lt;/Author&gt;&lt;Year&gt;2017&lt;/Year&gt;&lt;RecNum&gt;10229&lt;/RecNum&gt;&lt;DisplayText&gt;[71]&lt;/DisplayText&gt;&lt;record&gt;&lt;rec-number&gt;10229&lt;/rec-number&gt;&lt;foreign-keys&gt;&lt;key app="EN" db-id="rpzswxppg9r2psefwerp52ak5e0fxparzfer" timestamp="1536606759"&gt;10229&lt;/key&gt;&lt;/foreign-keys&gt;&lt;ref-type name="Book Section"&gt;5&lt;/ref-type&gt;&lt;contributors&gt;&lt;authors&gt;&lt;author&gt;Donovan, D. M.&lt;/author&gt;&lt;author&gt;Ifland, J.&lt;/author&gt;&lt;/authors&gt;&lt;secondary-authors&gt;&lt;author&gt;Ifland, J.&lt;/author&gt;&lt;author&gt;Marcus, M. T.&lt;/author&gt;&lt;author&gt;Preuss, H. G.&lt;/author&gt;&lt;/secondary-authors&gt;&lt;/contributors&gt;&lt;titles&gt;&lt;title&gt;Diagnosing and Assessing Processed Food Addiction&lt;/title&gt;&lt;secondary-title&gt;Processed Food Addiction: Foundations, Assessment, and Recovery&lt;/secondary-title&gt;&lt;/titles&gt;&lt;pages&gt;121-136&lt;/pages&gt;&lt;section&gt;8&lt;/section&gt;&lt;dates&gt;&lt;year&gt;2017&lt;/year&gt;&lt;/dates&gt;&lt;pub-location&gt;Boca Ratan, FL&lt;/pub-location&gt;&lt;publisher&gt;CRC Press&lt;/publisher&gt;&lt;urls&gt;&lt;/urls&gt;&lt;/record&gt;&lt;/Cite&gt;&lt;/EndNote&gt;</w:instrText>
      </w:r>
      <w:r w:rsidR="00C33D43">
        <w:rPr>
          <w:rFonts w:cstheme="minorHAnsi"/>
        </w:rPr>
        <w:fldChar w:fldCharType="separate"/>
      </w:r>
      <w:r w:rsidR="00C33D43">
        <w:rPr>
          <w:rFonts w:cstheme="minorHAnsi"/>
          <w:noProof/>
        </w:rPr>
        <w:t>[71]</w:t>
      </w:r>
      <w:r w:rsidR="00C33D43">
        <w:rPr>
          <w:rFonts w:cstheme="minorHAnsi"/>
        </w:rPr>
        <w:fldChar w:fldCharType="end"/>
      </w:r>
      <w:r w:rsidR="00567B14" w:rsidRPr="00AB024F">
        <w:rPr>
          <w:rFonts w:cstheme="minorHAnsi"/>
        </w:rPr>
        <w:t xml:space="preserve">. The analogy </w:t>
      </w:r>
      <w:r w:rsidR="00BF2930" w:rsidRPr="00AB024F">
        <w:rPr>
          <w:rFonts w:cstheme="minorHAnsi"/>
        </w:rPr>
        <w:t xml:space="preserve">that helps illustrate the problem </w:t>
      </w:r>
      <w:r w:rsidR="00567B14" w:rsidRPr="00AB024F">
        <w:rPr>
          <w:rFonts w:cstheme="minorHAnsi"/>
        </w:rPr>
        <w:t xml:space="preserve">would be to a beer addict who has </w:t>
      </w:r>
      <w:r w:rsidR="00BF2930" w:rsidRPr="00AB024F">
        <w:rPr>
          <w:rFonts w:cstheme="minorHAnsi"/>
        </w:rPr>
        <w:t xml:space="preserve">gained weight due to </w:t>
      </w:r>
      <w:r w:rsidR="00A9619F" w:rsidRPr="00AB024F">
        <w:rPr>
          <w:rFonts w:cstheme="minorHAnsi"/>
        </w:rPr>
        <w:t>compulsive</w:t>
      </w:r>
      <w:r w:rsidR="00BF2930" w:rsidRPr="00AB024F">
        <w:rPr>
          <w:rFonts w:cstheme="minorHAnsi"/>
        </w:rPr>
        <w:t xml:space="preserve"> use of high-calorie beer</w:t>
      </w:r>
      <w:r w:rsidR="002F1146" w:rsidRPr="00AB024F">
        <w:rPr>
          <w:rFonts w:cstheme="minorHAnsi"/>
        </w:rPr>
        <w:t>. The misdiagnosis can be seen in t</w:t>
      </w:r>
      <w:r w:rsidR="00567B14" w:rsidRPr="00AB024F">
        <w:rPr>
          <w:rFonts w:cstheme="minorHAnsi"/>
        </w:rPr>
        <w:t xml:space="preserve">reating </w:t>
      </w:r>
      <w:r w:rsidR="002F1146" w:rsidRPr="00AB024F">
        <w:rPr>
          <w:rFonts w:cstheme="minorHAnsi"/>
        </w:rPr>
        <w:t>the</w:t>
      </w:r>
      <w:r w:rsidR="00567B14" w:rsidRPr="00AB024F">
        <w:rPr>
          <w:rFonts w:cstheme="minorHAnsi"/>
        </w:rPr>
        <w:t xml:space="preserve"> beer addict for weight loss while missing the</w:t>
      </w:r>
      <w:r w:rsidR="002F1146" w:rsidRPr="00AB024F">
        <w:rPr>
          <w:rFonts w:cstheme="minorHAnsi"/>
        </w:rPr>
        <w:t xml:space="preserve"> beer addiction</w:t>
      </w:r>
      <w:r w:rsidR="004F5DD4">
        <w:rPr>
          <w:rFonts w:cstheme="minorHAnsi"/>
        </w:rPr>
        <w:t xml:space="preserve"> or alcoholism</w:t>
      </w:r>
      <w:r w:rsidR="00567B14" w:rsidRPr="00AB024F">
        <w:rPr>
          <w:rFonts w:cstheme="minorHAnsi"/>
        </w:rPr>
        <w:t xml:space="preserve">.  </w:t>
      </w:r>
      <w:r w:rsidR="008557F6" w:rsidRPr="00AB024F">
        <w:rPr>
          <w:rFonts w:cstheme="minorHAnsi"/>
        </w:rPr>
        <w:t xml:space="preserve">Perhaps the beer addict </w:t>
      </w:r>
      <w:r w:rsidR="00BF2930" w:rsidRPr="00AB024F">
        <w:rPr>
          <w:rFonts w:cstheme="minorHAnsi"/>
        </w:rPr>
        <w:t>could</w:t>
      </w:r>
      <w:r w:rsidR="008557F6" w:rsidRPr="00AB024F">
        <w:rPr>
          <w:rFonts w:cstheme="minorHAnsi"/>
        </w:rPr>
        <w:t xml:space="preserve"> lose weight through calorie restriction and exercise, but the cravings and compulsive use</w:t>
      </w:r>
      <w:r w:rsidR="00BF2930" w:rsidRPr="00AB024F">
        <w:rPr>
          <w:rFonts w:cstheme="minorHAnsi"/>
        </w:rPr>
        <w:t xml:space="preserve"> of beer</w:t>
      </w:r>
      <w:r w:rsidR="008557F6" w:rsidRPr="00AB024F">
        <w:rPr>
          <w:rFonts w:cstheme="minorHAnsi"/>
        </w:rPr>
        <w:t xml:space="preserve"> would remain active and likely result in weight regain once the weight-loss </w:t>
      </w:r>
      <w:r w:rsidR="00BF2930" w:rsidRPr="00AB024F">
        <w:rPr>
          <w:rFonts w:cstheme="minorHAnsi"/>
        </w:rPr>
        <w:t>program</w:t>
      </w:r>
      <w:r w:rsidR="008557F6" w:rsidRPr="00AB024F">
        <w:rPr>
          <w:rFonts w:cstheme="minorHAnsi"/>
        </w:rPr>
        <w:t xml:space="preserve"> ended. </w:t>
      </w:r>
      <w:r w:rsidR="002F1146" w:rsidRPr="00AB024F">
        <w:rPr>
          <w:rFonts w:cstheme="minorHAnsi"/>
        </w:rPr>
        <w:t>By contrast, if the beer addict had been treated for alcoholism</w:t>
      </w:r>
      <w:r w:rsidR="00AF67E8" w:rsidRPr="00AB024F">
        <w:rPr>
          <w:rFonts w:cstheme="minorHAnsi"/>
        </w:rPr>
        <w:t xml:space="preserve"> through an addiction recovery model</w:t>
      </w:r>
      <w:r w:rsidR="002F1146" w:rsidRPr="00AB024F">
        <w:rPr>
          <w:rFonts w:cstheme="minorHAnsi"/>
        </w:rPr>
        <w:t xml:space="preserve">, the results </w:t>
      </w:r>
      <w:r w:rsidR="00FC5FB9" w:rsidRPr="00AB024F">
        <w:rPr>
          <w:rFonts w:cstheme="minorHAnsi"/>
        </w:rPr>
        <w:t>might</w:t>
      </w:r>
      <w:r w:rsidR="002F1146" w:rsidRPr="00AB024F">
        <w:rPr>
          <w:rFonts w:cstheme="minorHAnsi"/>
        </w:rPr>
        <w:t xml:space="preserve"> be more comprehensive</w:t>
      </w:r>
      <w:r w:rsidR="004F5DD4">
        <w:rPr>
          <w:rFonts w:cstheme="minorHAnsi"/>
        </w:rPr>
        <w:t xml:space="preserve"> and include</w:t>
      </w:r>
      <w:r w:rsidR="00A9619F" w:rsidRPr="00AB024F">
        <w:rPr>
          <w:rFonts w:cstheme="minorHAnsi"/>
        </w:rPr>
        <w:t xml:space="preserve"> weight </w:t>
      </w:r>
      <w:r w:rsidR="00C33D43" w:rsidRPr="00AB024F">
        <w:rPr>
          <w:rFonts w:cstheme="minorHAnsi"/>
        </w:rPr>
        <w:t>loss but</w:t>
      </w:r>
      <w:r w:rsidR="004F5DD4">
        <w:rPr>
          <w:rFonts w:cstheme="minorHAnsi"/>
        </w:rPr>
        <w:t xml:space="preserve"> be</w:t>
      </w:r>
      <w:r w:rsidR="00AF67E8" w:rsidRPr="00AB024F">
        <w:rPr>
          <w:rFonts w:cstheme="minorHAnsi"/>
        </w:rPr>
        <w:t xml:space="preserve"> more enduring</w:t>
      </w:r>
      <w:r w:rsidR="002F1146" w:rsidRPr="00AB024F">
        <w:rPr>
          <w:rFonts w:cstheme="minorHAnsi"/>
        </w:rPr>
        <w:t xml:space="preserve">. </w:t>
      </w:r>
    </w:p>
    <w:p w14:paraId="7E75A844" w14:textId="77777777" w:rsidR="002F1146" w:rsidRPr="00AB024F" w:rsidRDefault="002F1146" w:rsidP="001E4731">
      <w:pPr>
        <w:ind w:firstLine="432"/>
        <w:rPr>
          <w:rFonts w:cstheme="minorHAnsi"/>
        </w:rPr>
      </w:pPr>
      <w:r w:rsidRPr="00AB024F">
        <w:rPr>
          <w:rFonts w:cstheme="minorHAnsi"/>
        </w:rPr>
        <w:t>I</w:t>
      </w:r>
      <w:r w:rsidR="00BF2930" w:rsidRPr="00AB024F">
        <w:rPr>
          <w:rFonts w:cstheme="minorHAnsi"/>
        </w:rPr>
        <w:t>t is possible that a mi</w:t>
      </w:r>
      <w:r w:rsidR="00357B7B" w:rsidRPr="00AB024F">
        <w:rPr>
          <w:rFonts w:cstheme="minorHAnsi"/>
        </w:rPr>
        <w:t>ssed diagnosis of PFA</w:t>
      </w:r>
      <w:r w:rsidR="00BF2930" w:rsidRPr="00AB024F">
        <w:rPr>
          <w:rFonts w:cstheme="minorHAnsi"/>
        </w:rPr>
        <w:t xml:space="preserve"> could explain the almost universal failure of weight-loss regimes </w:t>
      </w:r>
      <w:r w:rsidR="00BF2930" w:rsidRPr="00AB024F">
        <w:rPr>
          <w:rFonts w:cstheme="minorHAnsi"/>
        </w:rPr>
        <w:fldChar w:fldCharType="begin">
          <w:fldData xml:space="preserve">PEVuZE5vdGU+PENpdGU+PEF1dGhvcj5UdXJrPC9BdXRob3I+PFllYXI+MjAwOTwvWWVhcj48UmVj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</w:fldData>
        </w:fldChar>
      </w:r>
      <w:r w:rsidR="00C33D43">
        <w:rPr>
          <w:rFonts w:cstheme="minorHAnsi"/>
        </w:rPr>
        <w:instrText xml:space="preserve"> ADDIN EN.CITE </w:instrText>
      </w:r>
      <w:r w:rsidR="00C33D43">
        <w:rPr>
          <w:rFonts w:cstheme="minorHAnsi"/>
        </w:rPr>
        <w:fldChar w:fldCharType="begin">
          <w:fldData xml:space="preserve">PEVuZE5vdGU+PENpdGU+PEF1dGhvcj5UdXJrPC9BdXRob3I+PFllYXI+MjAwOTwvWWVhcj48UmVj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</w:fldData>
        </w:fldChar>
      </w:r>
      <w:r w:rsidR="00C33D43">
        <w:rPr>
          <w:rFonts w:cstheme="minorHAnsi"/>
        </w:rPr>
        <w:instrText xml:space="preserve"> ADDIN EN.CITE.DATA </w:instrText>
      </w:r>
      <w:r w:rsidR="00C33D43">
        <w:rPr>
          <w:rFonts w:cstheme="minorHAnsi"/>
        </w:rPr>
      </w:r>
      <w:r w:rsidR="00C33D43">
        <w:rPr>
          <w:rFonts w:cstheme="minorHAnsi"/>
        </w:rPr>
        <w:fldChar w:fldCharType="end"/>
      </w:r>
      <w:r w:rsidR="00BF2930" w:rsidRPr="00AB024F">
        <w:rPr>
          <w:rFonts w:cstheme="minorHAnsi"/>
        </w:rPr>
      </w:r>
      <w:r w:rsidR="00BF2930" w:rsidRPr="00AB024F">
        <w:rPr>
          <w:rFonts w:cstheme="minorHAnsi"/>
        </w:rPr>
        <w:fldChar w:fldCharType="separate"/>
      </w:r>
      <w:r w:rsidR="00C33D43">
        <w:rPr>
          <w:rFonts w:cstheme="minorHAnsi"/>
          <w:noProof/>
        </w:rPr>
        <w:t>[72]</w:t>
      </w:r>
      <w:r w:rsidR="00BF2930" w:rsidRPr="00AB024F">
        <w:rPr>
          <w:rFonts w:cstheme="minorHAnsi"/>
        </w:rPr>
        <w:fldChar w:fldCharType="end"/>
      </w:r>
      <w:r w:rsidR="00BF2930" w:rsidRPr="00AB024F">
        <w:rPr>
          <w:rFonts w:cstheme="minorHAnsi"/>
        </w:rPr>
        <w:t>. As in the example of beer-induced obesit</w:t>
      </w:r>
      <w:r w:rsidR="00A9619F" w:rsidRPr="00AB024F">
        <w:rPr>
          <w:rFonts w:cstheme="minorHAnsi"/>
        </w:rPr>
        <w:t>y, there has been misunderstanding about</w:t>
      </w:r>
      <w:r w:rsidR="007D6DD0" w:rsidRPr="00AB024F">
        <w:rPr>
          <w:rFonts w:cstheme="minorHAnsi"/>
        </w:rPr>
        <w:t xml:space="preserve"> </w:t>
      </w:r>
      <w:r w:rsidR="00BF2930" w:rsidRPr="00AB024F">
        <w:rPr>
          <w:rFonts w:cstheme="minorHAnsi"/>
        </w:rPr>
        <w:t>the r</w:t>
      </w:r>
      <w:r w:rsidR="007D6DD0" w:rsidRPr="00AB024F">
        <w:rPr>
          <w:rFonts w:cstheme="minorHAnsi"/>
        </w:rPr>
        <w:t>ole of processed food-induced obesity</w:t>
      </w:r>
      <w:r w:rsidR="00BF2930" w:rsidRPr="00AB024F">
        <w:rPr>
          <w:rFonts w:cstheme="minorHAnsi"/>
        </w:rPr>
        <w:t xml:space="preserve"> in conditioning the brain to crave </w:t>
      </w:r>
      <w:r w:rsidR="004E2812" w:rsidRPr="00AB024F">
        <w:rPr>
          <w:rFonts w:cstheme="minorHAnsi"/>
        </w:rPr>
        <w:t>and drive</w:t>
      </w:r>
      <w:r w:rsidR="007D6DD0" w:rsidRPr="00AB024F">
        <w:rPr>
          <w:rFonts w:cstheme="minorHAnsi"/>
        </w:rPr>
        <w:t xml:space="preserve"> addictive </w:t>
      </w:r>
      <w:r w:rsidRPr="00AB024F">
        <w:rPr>
          <w:rFonts w:cstheme="minorHAnsi"/>
        </w:rPr>
        <w:t>overeating</w:t>
      </w:r>
      <w:r w:rsidR="00BF2930" w:rsidRPr="00AB024F">
        <w:rPr>
          <w:rFonts w:cstheme="minorHAnsi"/>
        </w:rPr>
        <w:t>. Thus</w:t>
      </w:r>
      <w:r w:rsidR="007D6DD0" w:rsidRPr="00AB024F">
        <w:rPr>
          <w:rFonts w:cstheme="minorHAnsi"/>
        </w:rPr>
        <w:t>, the use</w:t>
      </w:r>
      <w:r w:rsidR="00BF2930" w:rsidRPr="00AB024F">
        <w:rPr>
          <w:rFonts w:cstheme="minorHAnsi"/>
        </w:rPr>
        <w:t xml:space="preserve"> </w:t>
      </w:r>
      <w:r w:rsidR="004E2812" w:rsidRPr="00AB024F">
        <w:rPr>
          <w:rFonts w:cstheme="minorHAnsi"/>
        </w:rPr>
        <w:t xml:space="preserve">of </w:t>
      </w:r>
      <w:r w:rsidR="00BF2930" w:rsidRPr="00AB024F">
        <w:rPr>
          <w:rFonts w:cstheme="minorHAnsi"/>
        </w:rPr>
        <w:t xml:space="preserve">standard addiction recovery protocols of abstinence and cue-avoidance have been </w:t>
      </w:r>
      <w:r w:rsidR="007D6DD0" w:rsidRPr="00AB024F">
        <w:rPr>
          <w:rFonts w:cstheme="minorHAnsi"/>
        </w:rPr>
        <w:t xml:space="preserve">missed. Once abstinence from processed foods and cue avoidance </w:t>
      </w:r>
      <w:r w:rsidR="00357B7B" w:rsidRPr="00AB024F">
        <w:rPr>
          <w:rFonts w:cstheme="minorHAnsi"/>
        </w:rPr>
        <w:t>are employed, the PFA</w:t>
      </w:r>
      <w:r w:rsidR="007D6DD0" w:rsidRPr="00AB024F">
        <w:rPr>
          <w:rFonts w:cstheme="minorHAnsi"/>
        </w:rPr>
        <w:t xml:space="preserve"> model can work to help food-addicted clients stop craving and build a healthy lifestyle</w:t>
      </w:r>
      <w:r w:rsidR="00C33D43">
        <w:rPr>
          <w:rFonts w:cstheme="minorHAnsi"/>
        </w:rPr>
        <w:t xml:space="preserve"> </w:t>
      </w:r>
      <w:r w:rsidR="00C33D43">
        <w:rPr>
          <w:rFonts w:cstheme="minorHAnsi"/>
        </w:rPr>
        <w:fldChar w:fldCharType="begin"/>
      </w:r>
      <w:r w:rsidR="00C33D43">
        <w:rPr>
          <w:rFonts w:cstheme="minorHAnsi"/>
        </w:rPr>
        <w:instrText xml:space="preserve"> ADDIN EN.CITE &lt;EndNote&gt;&lt;Cite&gt;&lt;Author&gt;Ziedonis&lt;/Author&gt;&lt;Year&gt;2018&lt;/Year&gt;&lt;RecNum&gt;10241&lt;/RecNum&gt;&lt;DisplayText&gt;[73]&lt;/DisplayText&gt;&lt;record&gt;&lt;rec-number&gt;10241&lt;/rec-number&gt;&lt;foreign-keys&gt;&lt;key app="EN" db-id="rpzswxppg9r2psefwerp52ak5e0fxparzfer" timestamp="1536614411"&gt;10241&lt;/key&gt;&lt;/foreign-keys&gt;&lt;ref-type name="Book Section"&gt;5&lt;/ref-type&gt;&lt;contributors&gt;&lt;authors&gt;&lt;author&gt;Ziedonis, D. M.&lt;/author&gt;&lt;author&gt;Ifland, J.&lt;/author&gt;&lt;/authors&gt;&lt;secondary-authors&gt;&lt;author&gt;Ifland, J.&lt;/author&gt;&lt;author&gt;Marcus, M. T.&lt;/author&gt;&lt;author&gt;Preuss, H. G.&lt;/author&gt;&lt;/secondary-authors&gt;&lt;/contributors&gt;&lt;titles&gt;&lt;title&gt;Premises of Recovery for Adults&lt;/title&gt;&lt;secondary-title&gt;Processed Food Addiction: Foundations, Assessment, and Recovery&lt;/secondary-title&gt;&lt;/titles&gt;&lt;pages&gt;321-340&lt;/pages&gt;&lt;section&gt;24&lt;/section&gt;&lt;dates&gt;&lt;year&gt;2018&lt;/year&gt;&lt;/dates&gt;&lt;pub-location&gt;Boca Ratan, FL&lt;/pub-location&gt;&lt;publisher&gt;CRC Press&lt;/publisher&gt;&lt;urls&gt;&lt;/urls&gt;&lt;/record&gt;&lt;/Cite&gt;&lt;/EndNote&gt;</w:instrText>
      </w:r>
      <w:r w:rsidR="00C33D43">
        <w:rPr>
          <w:rFonts w:cstheme="minorHAnsi"/>
        </w:rPr>
        <w:fldChar w:fldCharType="separate"/>
      </w:r>
      <w:r w:rsidR="00C33D43">
        <w:rPr>
          <w:rFonts w:cstheme="minorHAnsi"/>
          <w:noProof/>
        </w:rPr>
        <w:t>[73]</w:t>
      </w:r>
      <w:r w:rsidR="00C33D43">
        <w:rPr>
          <w:rFonts w:cstheme="minorHAnsi"/>
        </w:rPr>
        <w:fldChar w:fldCharType="end"/>
      </w:r>
      <w:r w:rsidR="007D6DD0" w:rsidRPr="00AB024F">
        <w:rPr>
          <w:rFonts w:cstheme="minorHAnsi"/>
        </w:rPr>
        <w:t xml:space="preserve">. </w:t>
      </w:r>
    </w:p>
    <w:p w14:paraId="02C53CA8" w14:textId="77777777" w:rsidR="00BF2930" w:rsidRPr="00AB024F" w:rsidRDefault="00357B7B" w:rsidP="001E4731">
      <w:pPr>
        <w:ind w:firstLine="432"/>
        <w:rPr>
          <w:rFonts w:cstheme="minorHAnsi"/>
        </w:rPr>
      </w:pPr>
      <w:r w:rsidRPr="00AB024F">
        <w:rPr>
          <w:rFonts w:cstheme="minorHAnsi"/>
        </w:rPr>
        <w:t>However, for the PFA</w:t>
      </w:r>
      <w:r w:rsidR="007D6DD0" w:rsidRPr="00AB024F">
        <w:rPr>
          <w:rFonts w:cstheme="minorHAnsi"/>
        </w:rPr>
        <w:t xml:space="preserve"> treatment model to be effective, understanding where food cravings and cues originate is </w:t>
      </w:r>
      <w:r w:rsidR="00AF67E8" w:rsidRPr="00AB024F">
        <w:rPr>
          <w:rFonts w:cstheme="minorHAnsi"/>
        </w:rPr>
        <w:t>helpful</w:t>
      </w:r>
      <w:r w:rsidR="007D6DD0" w:rsidRPr="00AB024F">
        <w:rPr>
          <w:rFonts w:cstheme="minorHAnsi"/>
        </w:rPr>
        <w:t xml:space="preserve">. </w:t>
      </w:r>
      <w:r w:rsidR="004E2812" w:rsidRPr="00AB024F">
        <w:rPr>
          <w:rFonts w:cstheme="minorHAnsi"/>
        </w:rPr>
        <w:t>Craving cessation is at the core of recovery from addictions. And, cues play a dominant role in the triggering of cravings</w:t>
      </w:r>
      <w:r w:rsidR="000578A2" w:rsidRPr="00AB024F">
        <w:rPr>
          <w:rFonts w:cstheme="minorHAnsi"/>
        </w:rPr>
        <w:t xml:space="preserve"> </w:t>
      </w:r>
      <w:r w:rsidR="000578A2" w:rsidRPr="00AB024F">
        <w:rPr>
          <w:rFonts w:cstheme="minorHAnsi"/>
        </w:rPr>
        <w:fldChar w:fldCharType="begin">
          <w:fldData xml:space="preserve">PEVuZE5vdGU+PENpdGU+PEF1dGhvcj5Cb3N3ZWxsPC9BdXRob3I+PFllYXI+MjAxNjwvWWVhcj48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</w:fldData>
        </w:fldChar>
      </w:r>
      <w:r w:rsidR="00FC3BFE">
        <w:rPr>
          <w:rFonts w:cstheme="minorHAnsi"/>
        </w:rPr>
        <w:instrText xml:space="preserve"> ADDIN EN.CITE </w:instrText>
      </w:r>
      <w:r w:rsidR="00FC3BFE">
        <w:rPr>
          <w:rFonts w:cstheme="minorHAnsi"/>
        </w:rPr>
        <w:fldChar w:fldCharType="begin">
          <w:fldData xml:space="preserve">PEVuZE5vdGU+PENpdGU+PEF1dGhvcj5Cb3N3ZWxsPC9BdXRob3I+PFllYXI+MjAxNjwvWWVhcj48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000578A2" w:rsidRPr="00AB024F">
        <w:rPr>
          <w:rFonts w:cstheme="minorHAnsi"/>
        </w:rPr>
      </w:r>
      <w:r w:rsidR="000578A2" w:rsidRPr="00AB024F">
        <w:rPr>
          <w:rFonts w:cstheme="minorHAnsi"/>
        </w:rPr>
        <w:fldChar w:fldCharType="separate"/>
      </w:r>
      <w:r w:rsidR="00FC3BFE">
        <w:rPr>
          <w:rFonts w:cstheme="minorHAnsi"/>
          <w:noProof/>
        </w:rPr>
        <w:t>[74, 75]</w:t>
      </w:r>
      <w:r w:rsidR="000578A2" w:rsidRPr="00AB024F">
        <w:rPr>
          <w:rFonts w:cstheme="minorHAnsi"/>
        </w:rPr>
        <w:fldChar w:fldCharType="end"/>
      </w:r>
      <w:r w:rsidR="004E2812" w:rsidRPr="00AB024F">
        <w:rPr>
          <w:rFonts w:cstheme="minorHAnsi"/>
        </w:rPr>
        <w:t xml:space="preserve">. </w:t>
      </w:r>
      <w:r w:rsidR="00F33A9D" w:rsidRPr="00AB024F">
        <w:rPr>
          <w:rFonts w:cstheme="minorHAnsi"/>
        </w:rPr>
        <w:t>In pursuit of better practices, it helps to evaluate</w:t>
      </w:r>
      <w:r w:rsidR="007D6DD0" w:rsidRPr="00AB024F">
        <w:rPr>
          <w:rFonts w:cstheme="minorHAnsi"/>
        </w:rPr>
        <w:t xml:space="preserve"> the role </w:t>
      </w:r>
      <w:r w:rsidR="00A9619F" w:rsidRPr="00AB024F">
        <w:rPr>
          <w:rFonts w:cstheme="minorHAnsi"/>
        </w:rPr>
        <w:t>of the Five A’s of industrial epidemics of addiction.  These include</w:t>
      </w:r>
      <w:r w:rsidR="00F33A9D" w:rsidRPr="00AB024F">
        <w:rPr>
          <w:rFonts w:cstheme="minorHAnsi"/>
        </w:rPr>
        <w:t xml:space="preserve"> cuing practices as well as addictive</w:t>
      </w:r>
      <w:r w:rsidR="007D6DD0" w:rsidRPr="00AB024F">
        <w:rPr>
          <w:rFonts w:cstheme="minorHAnsi"/>
        </w:rPr>
        <w:t xml:space="preserve"> </w:t>
      </w:r>
      <w:r w:rsidR="006E081F" w:rsidRPr="00AB024F">
        <w:rPr>
          <w:rFonts w:cstheme="minorHAnsi"/>
        </w:rPr>
        <w:t xml:space="preserve">product formulation, </w:t>
      </w:r>
      <w:r w:rsidR="00F33A9D" w:rsidRPr="00AB024F">
        <w:rPr>
          <w:rFonts w:cstheme="minorHAnsi"/>
        </w:rPr>
        <w:t>and reduction in barriers</w:t>
      </w:r>
      <w:r w:rsidR="00A9619F" w:rsidRPr="00AB024F">
        <w:rPr>
          <w:rFonts w:cstheme="minorHAnsi"/>
        </w:rPr>
        <w:t xml:space="preserve"> to accessibility</w:t>
      </w:r>
      <w:r w:rsidR="00F33A9D" w:rsidRPr="00AB024F">
        <w:rPr>
          <w:rFonts w:cstheme="minorHAnsi"/>
        </w:rPr>
        <w:t xml:space="preserve"> to such as reducing prices of addictive products while increasing availability</w:t>
      </w:r>
      <w:r w:rsidR="007D6DD0" w:rsidRPr="00AB024F">
        <w:rPr>
          <w:rFonts w:cstheme="minorHAnsi"/>
        </w:rPr>
        <w:t>.</w:t>
      </w:r>
    </w:p>
    <w:p w14:paraId="63B4A78F" w14:textId="77777777" w:rsidR="002F1146" w:rsidRPr="00AB024F" w:rsidRDefault="004E2812" w:rsidP="001E4731">
      <w:pPr>
        <w:ind w:firstLine="432"/>
        <w:rPr>
          <w:rFonts w:cstheme="minorHAnsi"/>
        </w:rPr>
      </w:pPr>
      <w:r w:rsidRPr="00AB024F">
        <w:rPr>
          <w:rFonts w:cstheme="minorHAnsi"/>
        </w:rPr>
        <w:t>In historic</w:t>
      </w:r>
      <w:r w:rsidR="002F1146" w:rsidRPr="00AB024F">
        <w:rPr>
          <w:rFonts w:cstheme="minorHAnsi"/>
        </w:rPr>
        <w:t xml:space="preserve"> examples of </w:t>
      </w:r>
      <w:r w:rsidRPr="00AB024F">
        <w:rPr>
          <w:rFonts w:cstheme="minorHAnsi"/>
        </w:rPr>
        <w:t>industrial</w:t>
      </w:r>
      <w:r w:rsidR="002F1146" w:rsidRPr="00AB024F">
        <w:rPr>
          <w:rFonts w:cstheme="minorHAnsi"/>
        </w:rPr>
        <w:t xml:space="preserve"> epidemics of addiction, cessation of the epidemic came through public policy.  </w:t>
      </w:r>
      <w:r w:rsidR="00F33A9D" w:rsidRPr="00AB024F">
        <w:rPr>
          <w:rFonts w:cstheme="minorHAnsi"/>
        </w:rPr>
        <w:t xml:space="preserve">Even as early as 2,700 BC, Babylonians regulated the sale of alcohol </w:t>
      </w:r>
      <w:r w:rsidR="006577EE" w:rsidRPr="00AB024F">
        <w:rPr>
          <w:rFonts w:cstheme="minorHAnsi"/>
        </w:rPr>
        <w:fldChar w:fldCharType="begin"/>
      </w:r>
      <w:r w:rsidR="00FC3BFE">
        <w:rPr>
          <w:rFonts w:cstheme="minorHAnsi"/>
        </w:rPr>
        <w:instrText xml:space="preserve"> ADDIN EN.CITE &lt;EndNote&gt;&lt;Cite&gt;&lt;Author&gt;Henry&lt;/Author&gt;&lt;Year&gt;2012&lt;/Year&gt;&lt;RecNum&gt;9981&lt;/RecNum&gt;&lt;DisplayText&gt;[76]&lt;/DisplayText&gt;&lt;record&gt;&lt;rec-number&gt;9981&lt;/rec-number&gt;&lt;foreign-keys&gt;&lt;key app="EN" db-id="rpzswxppg9r2psefwerp52ak5e0fxparzfer" timestamp="1533321551"&gt;9981&lt;/key&gt;&lt;/foreign-keys&gt;&lt;ref-type name="Book"&gt;6&lt;/ref-type&gt;&lt;contributors&gt;&lt;authors&gt;&lt;author&gt;Henry, J.&lt;/author&gt;&lt;/authors&gt;&lt;/contributors&gt;&lt;titles&gt;&lt;title&gt;Alcoholism: A Brief History, Treatments, &amp;amp; Recovery&lt;/title&gt;&lt;/titles&gt;&lt;dates&gt;&lt;year&gt;2012&lt;/year&gt;&lt;/dates&gt;&lt;pub-location&gt;Allegan, MI&lt;/pub-location&gt;&lt;publisher&gt;Lakeshore eCommerce Group, LLC&lt;/publisher&gt;&lt;urls&gt;&lt;/urls&gt;&lt;/record&gt;&lt;/Cite&gt;&lt;/EndNote&gt;</w:instrText>
      </w:r>
      <w:r w:rsidR="006577EE" w:rsidRPr="00AB024F">
        <w:rPr>
          <w:rFonts w:cstheme="minorHAnsi"/>
        </w:rPr>
        <w:fldChar w:fldCharType="separate"/>
      </w:r>
      <w:r w:rsidR="00FC3BFE">
        <w:rPr>
          <w:rFonts w:cstheme="minorHAnsi"/>
          <w:noProof/>
        </w:rPr>
        <w:t>[76]</w:t>
      </w:r>
      <w:r w:rsidR="006577EE" w:rsidRPr="00AB024F">
        <w:rPr>
          <w:rFonts w:cstheme="minorHAnsi"/>
        </w:rPr>
        <w:fldChar w:fldCharType="end"/>
      </w:r>
      <w:r w:rsidR="00F33A9D" w:rsidRPr="00AB024F">
        <w:rPr>
          <w:rFonts w:cstheme="minorHAnsi"/>
        </w:rPr>
        <w:t xml:space="preserve">. </w:t>
      </w:r>
      <w:r w:rsidR="00ED46DB" w:rsidRPr="00AB024F">
        <w:rPr>
          <w:rFonts w:cstheme="minorHAnsi"/>
        </w:rPr>
        <w:t>To curb use, a</w:t>
      </w:r>
      <w:r w:rsidR="002F1146" w:rsidRPr="00AB024F">
        <w:rPr>
          <w:rFonts w:cstheme="minorHAnsi"/>
        </w:rPr>
        <w:t xml:space="preserve">uthorities taxed gin in England in the epidemic </w:t>
      </w:r>
      <w:r w:rsidR="00ED46DB" w:rsidRPr="00AB024F">
        <w:rPr>
          <w:rFonts w:cstheme="minorHAnsi"/>
        </w:rPr>
        <w:t xml:space="preserve">of alcoholism </w:t>
      </w:r>
      <w:r w:rsidR="002F1146" w:rsidRPr="00AB024F">
        <w:rPr>
          <w:rFonts w:cstheme="minorHAnsi"/>
        </w:rPr>
        <w:t xml:space="preserve">of </w:t>
      </w:r>
      <w:r w:rsidR="00B20845" w:rsidRPr="00AB024F">
        <w:rPr>
          <w:rFonts w:cstheme="minorHAnsi"/>
        </w:rPr>
        <w:t xml:space="preserve">1700.  This was also the case in the </w:t>
      </w:r>
      <w:r w:rsidR="00B20845" w:rsidRPr="00AB024F">
        <w:rPr>
          <w:rFonts w:cstheme="minorHAnsi"/>
        </w:rPr>
        <w:lastRenderedPageBreak/>
        <w:t>nicotine</w:t>
      </w:r>
      <w:r w:rsidR="00F33A9D" w:rsidRPr="00AB024F">
        <w:rPr>
          <w:rFonts w:cstheme="minorHAnsi"/>
        </w:rPr>
        <w:t xml:space="preserve"> epidemic in the US in the mid-</w:t>
      </w:r>
      <w:r w:rsidR="00B20845" w:rsidRPr="00AB024F">
        <w:rPr>
          <w:rFonts w:cstheme="minorHAnsi"/>
        </w:rPr>
        <w:t>1900s</w:t>
      </w:r>
      <w:r w:rsidR="00F33A9D" w:rsidRPr="00AB024F">
        <w:rPr>
          <w:rFonts w:cstheme="minorHAnsi"/>
        </w:rPr>
        <w:t xml:space="preserve"> </w:t>
      </w:r>
      <w:r w:rsidR="00F33A9D" w:rsidRPr="00AB024F">
        <w:rPr>
          <w:rFonts w:cstheme="minorHAnsi"/>
        </w:rPr>
        <w:fldChar w:fldCharType="begin"/>
      </w:r>
      <w:r w:rsidR="00934CEB">
        <w:rPr>
          <w:rFonts w:cstheme="minorHAnsi"/>
        </w:rPr>
        <w:instrText xml:space="preserve"> ADDIN EN.CITE &lt;EndNote&gt;&lt;Cite&gt;&lt;Author&gt;Brandt&lt;/Author&gt;&lt;Year&gt;2007&lt;/Year&gt;&lt;RecNum&gt;2434&lt;/RecNum&gt;&lt;DisplayText&gt;[60]&lt;/DisplayText&gt;&lt;record&gt;&lt;rec-number&gt;2434&lt;/rec-number&gt;&lt;foreign-keys&gt;&lt;key app="EN" db-id="fawsx9sep5pf0fe5r50pwvf8p0axwvaxt2rx" timestamp="1476994946"&gt;2434&lt;/key&gt;&lt;/foreign-keys&gt;&lt;ref-type name="Book"&gt;6&lt;/ref-type&gt;&lt;contributors&gt;&lt;authors&gt;&lt;author&gt;Brandt, A.&lt;/author&gt;&lt;/authors&gt;&lt;/contributors&gt;&lt;titles&gt;&lt;title&gt;The Cigarette Century: The Rise, Fall, and Deadly Persistence fo the Product That Defined America&lt;/title&gt;&lt;/titles&gt;&lt;dates&gt;&lt;year&gt;2007&lt;/year&gt;&lt;/dates&gt;&lt;pub-location&gt;New York&lt;/pub-location&gt;&lt;publisher&gt;Basic Books&lt;/publisher&gt;&lt;urls&gt;&lt;/urls&gt;&lt;/record&gt;&lt;/Cite&gt;&lt;/EndNote&gt;</w:instrText>
      </w:r>
      <w:r w:rsidR="00F33A9D" w:rsidRPr="00AB024F">
        <w:rPr>
          <w:rFonts w:cstheme="minorHAnsi"/>
        </w:rPr>
        <w:fldChar w:fldCharType="separate"/>
      </w:r>
      <w:r w:rsidR="00934CEB">
        <w:rPr>
          <w:rFonts w:cstheme="minorHAnsi"/>
          <w:noProof/>
        </w:rPr>
        <w:t>[60]</w:t>
      </w:r>
      <w:r w:rsidR="00F33A9D" w:rsidRPr="00AB024F">
        <w:rPr>
          <w:rFonts w:cstheme="minorHAnsi"/>
        </w:rPr>
        <w:fldChar w:fldCharType="end"/>
      </w:r>
      <w:r w:rsidR="00B20845" w:rsidRPr="00AB024F">
        <w:rPr>
          <w:rFonts w:cstheme="minorHAnsi"/>
        </w:rPr>
        <w:t xml:space="preserve">.  In the case of the English </w:t>
      </w:r>
      <w:r w:rsidR="005D3B4E" w:rsidRPr="00AB024F">
        <w:rPr>
          <w:rFonts w:cstheme="minorHAnsi"/>
        </w:rPr>
        <w:t xml:space="preserve">and US </w:t>
      </w:r>
      <w:r w:rsidR="00B20845" w:rsidRPr="00AB024F">
        <w:rPr>
          <w:rFonts w:cstheme="minorHAnsi"/>
        </w:rPr>
        <w:t>opium</w:t>
      </w:r>
      <w:r w:rsidR="005D3B4E" w:rsidRPr="00AB024F">
        <w:rPr>
          <w:rFonts w:cstheme="minorHAnsi"/>
        </w:rPr>
        <w:t>/</w:t>
      </w:r>
      <w:r w:rsidR="00F33A9D" w:rsidRPr="00AB024F">
        <w:rPr>
          <w:rFonts w:cstheme="minorHAnsi"/>
        </w:rPr>
        <w:t>Laudenum</w:t>
      </w:r>
      <w:r w:rsidR="00B20845" w:rsidRPr="00AB024F">
        <w:rPr>
          <w:rFonts w:cstheme="minorHAnsi"/>
        </w:rPr>
        <w:t xml:space="preserve"> epidemic, authorities made the product illegal</w:t>
      </w:r>
      <w:r w:rsidR="005D3B4E" w:rsidRPr="00AB024F">
        <w:rPr>
          <w:rFonts w:cstheme="minorHAnsi"/>
        </w:rPr>
        <w:t xml:space="preserve"> to obtain without a prescription, and required accurate labeling</w:t>
      </w:r>
      <w:r w:rsidR="000578A2" w:rsidRPr="00AB024F">
        <w:rPr>
          <w:rFonts w:cstheme="minorHAnsi"/>
        </w:rPr>
        <w:t xml:space="preserve"> </w:t>
      </w:r>
      <w:r w:rsidR="000578A2" w:rsidRPr="00AB024F">
        <w:rPr>
          <w:rFonts w:cstheme="minorHAnsi"/>
        </w:rPr>
        <w:fldChar w:fldCharType="begin"/>
      </w:r>
      <w:r w:rsidR="00FC3BFE">
        <w:rPr>
          <w:rFonts w:cstheme="minorHAnsi"/>
        </w:rPr>
        <w:instrText xml:space="preserve"> ADDIN EN.CITE &lt;EndNote&gt;&lt;Cite&gt;&lt;Author&gt;Wikipedia&lt;/Author&gt;&lt;Year&gt;2017&lt;/Year&gt;&lt;RecNum&gt;9982&lt;/RecNum&gt;&lt;DisplayText&gt;[77]&lt;/DisplayText&gt;&lt;record&gt;&lt;rec-number&gt;9982&lt;/rec-number&gt;&lt;foreign-keys&gt;&lt;key app="EN" db-id="rpzswxppg9r2psefwerp52ak5e0fxparzfer" timestamp="1533321551"&gt;9982&lt;/key&gt;&lt;/foreign-keys&gt;&lt;ref-type name="Web Page"&gt;12&lt;/ref-type&gt;&lt;contributors&gt;&lt;authors&gt;&lt;author&gt;Wikipedia&lt;/author&gt;&lt;/authors&gt;&lt;/contributors&gt;&lt;titles&gt;&lt;title&gt;Laudanum&lt;/title&gt;&lt;/titles&gt;&lt;number&gt;September 12, 2017&lt;/number&gt;&lt;dates&gt;&lt;year&gt;2017&lt;/year&gt;&lt;/dates&gt;&lt;publisher&gt;Wikipedia&lt;/publisher&gt;&lt;urls&gt;&lt;/urls&gt;&lt;/record&gt;&lt;/Cite&gt;&lt;/EndNote&gt;</w:instrText>
      </w:r>
      <w:r w:rsidR="000578A2" w:rsidRPr="00AB024F">
        <w:rPr>
          <w:rFonts w:cstheme="minorHAnsi"/>
        </w:rPr>
        <w:fldChar w:fldCharType="separate"/>
      </w:r>
      <w:r w:rsidR="00FC3BFE">
        <w:rPr>
          <w:rFonts w:cstheme="minorHAnsi"/>
          <w:noProof/>
        </w:rPr>
        <w:t>[77]</w:t>
      </w:r>
      <w:r w:rsidR="000578A2" w:rsidRPr="00AB024F">
        <w:rPr>
          <w:rFonts w:cstheme="minorHAnsi"/>
        </w:rPr>
        <w:fldChar w:fldCharType="end"/>
      </w:r>
      <w:r w:rsidR="00B20845" w:rsidRPr="00AB024F">
        <w:rPr>
          <w:rFonts w:cstheme="minorHAnsi"/>
        </w:rPr>
        <w:t>.  This was also the case with alcohol in the US in the early 1900s</w:t>
      </w:r>
      <w:r w:rsidR="00ED46DB" w:rsidRPr="00AB024F">
        <w:rPr>
          <w:rFonts w:cstheme="minorHAnsi"/>
        </w:rPr>
        <w:t xml:space="preserve">. Controlling the distribution and advertising of the addictive substance is </w:t>
      </w:r>
      <w:r w:rsidRPr="00AB024F">
        <w:rPr>
          <w:rFonts w:cstheme="minorHAnsi"/>
        </w:rPr>
        <w:t xml:space="preserve">still </w:t>
      </w:r>
      <w:r w:rsidR="00ED46DB" w:rsidRPr="00AB024F">
        <w:rPr>
          <w:rFonts w:cstheme="minorHAnsi"/>
        </w:rPr>
        <w:t>employed for both alcohol and nicotine in the US</w:t>
      </w:r>
      <w:r w:rsidR="005D3B4E" w:rsidRPr="00AB024F">
        <w:rPr>
          <w:rFonts w:cstheme="minorHAnsi"/>
        </w:rPr>
        <w:t xml:space="preserve"> through the Uniformed Controlled Substances Act</w:t>
      </w:r>
      <w:r w:rsidR="00B20845" w:rsidRPr="00AB024F">
        <w:rPr>
          <w:rFonts w:cstheme="minorHAnsi"/>
        </w:rPr>
        <w:t xml:space="preserve">. </w:t>
      </w:r>
      <w:r w:rsidR="00ED46DB" w:rsidRPr="00AB024F">
        <w:rPr>
          <w:rFonts w:cstheme="minorHAnsi"/>
        </w:rPr>
        <w:t>These initiatives were aimed at making</w:t>
      </w:r>
      <w:r w:rsidR="00F33A9D" w:rsidRPr="00AB024F">
        <w:rPr>
          <w:rFonts w:cstheme="minorHAnsi"/>
        </w:rPr>
        <w:t xml:space="preserve"> the products less accessible</w:t>
      </w:r>
      <w:r w:rsidR="00ED46DB" w:rsidRPr="00AB024F">
        <w:rPr>
          <w:rFonts w:cstheme="minorHAnsi"/>
        </w:rPr>
        <w:t xml:space="preserve">. </w:t>
      </w:r>
    </w:p>
    <w:p w14:paraId="248D1170" w14:textId="77777777" w:rsidR="00B20845" w:rsidRPr="00AB024F" w:rsidRDefault="00A625ED" w:rsidP="001E4731">
      <w:pPr>
        <w:ind w:firstLine="432"/>
        <w:rPr>
          <w:rFonts w:cstheme="minorHAnsi"/>
        </w:rPr>
      </w:pPr>
      <w:r w:rsidRPr="00AB024F">
        <w:rPr>
          <w:rFonts w:cstheme="minorHAnsi"/>
        </w:rPr>
        <w:t>Unfortunately, i</w:t>
      </w:r>
      <w:r w:rsidR="00B20845" w:rsidRPr="00AB024F">
        <w:rPr>
          <w:rFonts w:cstheme="minorHAnsi"/>
        </w:rPr>
        <w:t>t is unlikely that the epid</w:t>
      </w:r>
      <w:r w:rsidR="00357B7B" w:rsidRPr="00AB024F">
        <w:rPr>
          <w:rFonts w:cstheme="minorHAnsi"/>
        </w:rPr>
        <w:t>emic of PFA</w:t>
      </w:r>
      <w:r w:rsidR="00B20845" w:rsidRPr="00AB024F">
        <w:rPr>
          <w:rFonts w:cstheme="minorHAnsi"/>
        </w:rPr>
        <w:t xml:space="preserve"> will</w:t>
      </w:r>
      <w:r w:rsidR="005D3B4E" w:rsidRPr="00AB024F">
        <w:rPr>
          <w:rFonts w:cstheme="minorHAnsi"/>
        </w:rPr>
        <w:t xml:space="preserve"> be addressed through </w:t>
      </w:r>
      <w:r w:rsidR="00ED46DB" w:rsidRPr="00AB024F">
        <w:rPr>
          <w:rFonts w:cstheme="minorHAnsi"/>
        </w:rPr>
        <w:t>public policies.  T</w:t>
      </w:r>
      <w:r w:rsidR="00B20845" w:rsidRPr="00AB024F">
        <w:rPr>
          <w:rFonts w:cstheme="minorHAnsi"/>
        </w:rPr>
        <w:t>he processed food industry</w:t>
      </w:r>
      <w:r w:rsidR="00ED46DB" w:rsidRPr="00AB024F">
        <w:rPr>
          <w:rFonts w:cstheme="minorHAnsi"/>
        </w:rPr>
        <w:t xml:space="preserve"> is approximately 13 times </w:t>
      </w:r>
      <w:r w:rsidR="00A9619F" w:rsidRPr="00AB024F">
        <w:rPr>
          <w:rFonts w:cstheme="minorHAnsi"/>
        </w:rPr>
        <w:t>larger</w:t>
      </w:r>
      <w:r w:rsidR="00ED46DB" w:rsidRPr="00AB024F">
        <w:rPr>
          <w:rFonts w:cstheme="minorHAnsi"/>
        </w:rPr>
        <w:t xml:space="preserve"> than the tobacco industry and thus</w:t>
      </w:r>
      <w:r w:rsidR="00B20845" w:rsidRPr="00AB024F">
        <w:rPr>
          <w:rFonts w:cstheme="minorHAnsi"/>
        </w:rPr>
        <w:t xml:space="preserve"> is likely to</w:t>
      </w:r>
      <w:r w:rsidR="005D3B4E" w:rsidRPr="00AB024F">
        <w:rPr>
          <w:rFonts w:cstheme="minorHAnsi"/>
        </w:rPr>
        <w:t xml:space="preserve"> be able to</w:t>
      </w:r>
      <w:r w:rsidR="00B20845" w:rsidRPr="00AB024F">
        <w:rPr>
          <w:rFonts w:cstheme="minorHAnsi"/>
        </w:rPr>
        <w:t xml:space="preserve"> block any federal or state efforts to reduce consumption through public policy.  Taxation of sugar by localities seems promising until the breath and diversity of a</w:t>
      </w:r>
      <w:r w:rsidR="00A9619F" w:rsidRPr="00AB024F">
        <w:rPr>
          <w:rFonts w:cstheme="minorHAnsi"/>
        </w:rPr>
        <w:t>ddictive foods is considered.  As described in the Background Section, s</w:t>
      </w:r>
      <w:r w:rsidR="00B20845" w:rsidRPr="00AB024F">
        <w:rPr>
          <w:rFonts w:cstheme="minorHAnsi"/>
        </w:rPr>
        <w:t xml:space="preserve">ugar, </w:t>
      </w:r>
      <w:r w:rsidR="005D3B4E" w:rsidRPr="00AB024F">
        <w:rPr>
          <w:rFonts w:cstheme="minorHAnsi"/>
        </w:rPr>
        <w:t>HFCS</w:t>
      </w:r>
      <w:r w:rsidR="00B20845" w:rsidRPr="00AB024F">
        <w:rPr>
          <w:rFonts w:cstheme="minorHAnsi"/>
        </w:rPr>
        <w:t>, flour, gluten, excessive salt, processed fats, caffeine, and food additive</w:t>
      </w:r>
      <w:r w:rsidR="004F5DD4">
        <w:rPr>
          <w:rFonts w:cstheme="minorHAnsi"/>
        </w:rPr>
        <w:t>s</w:t>
      </w:r>
      <w:r w:rsidR="00B20845" w:rsidRPr="00AB024F">
        <w:rPr>
          <w:rFonts w:cstheme="minorHAnsi"/>
        </w:rPr>
        <w:t xml:space="preserve"> all have been shown to have addictive properties.  If </w:t>
      </w:r>
      <w:r w:rsidR="004E2812" w:rsidRPr="00AB024F">
        <w:rPr>
          <w:rFonts w:cstheme="minorHAnsi"/>
        </w:rPr>
        <w:t>taxation is successful at curbing demand through higher prices for sugar and HFCS</w:t>
      </w:r>
      <w:r w:rsidR="00B20845" w:rsidRPr="00AB024F">
        <w:rPr>
          <w:rFonts w:cstheme="minorHAnsi"/>
        </w:rPr>
        <w:t xml:space="preserve">, refined carbohydrate addicts </w:t>
      </w:r>
      <w:r w:rsidR="00ED46DB" w:rsidRPr="00AB024F">
        <w:rPr>
          <w:rFonts w:cstheme="minorHAnsi"/>
        </w:rPr>
        <w:t>could</w:t>
      </w:r>
      <w:r w:rsidR="00B20845" w:rsidRPr="00AB024F">
        <w:rPr>
          <w:rFonts w:cstheme="minorHAnsi"/>
        </w:rPr>
        <w:t xml:space="preserve"> </w:t>
      </w:r>
      <w:r w:rsidR="00ED46DB" w:rsidRPr="00AB024F">
        <w:rPr>
          <w:rFonts w:cstheme="minorHAnsi"/>
        </w:rPr>
        <w:t>simply</w:t>
      </w:r>
      <w:r w:rsidR="00B20845" w:rsidRPr="00AB024F">
        <w:rPr>
          <w:rFonts w:cstheme="minorHAnsi"/>
        </w:rPr>
        <w:t xml:space="preserve"> shift to </w:t>
      </w:r>
      <w:r w:rsidR="00FC3BFE">
        <w:rPr>
          <w:rFonts w:cstheme="minorHAnsi"/>
        </w:rPr>
        <w:t xml:space="preserve">predominantly </w:t>
      </w:r>
      <w:r w:rsidR="00B20845" w:rsidRPr="00AB024F">
        <w:rPr>
          <w:rFonts w:cstheme="minorHAnsi"/>
        </w:rPr>
        <w:t>refined flour products such as bread, pastries, baked goods, donuts, and pasta. Taxation or</w:t>
      </w:r>
      <w:r w:rsidR="00A9619F" w:rsidRPr="00AB024F">
        <w:rPr>
          <w:rFonts w:cstheme="minorHAnsi"/>
        </w:rPr>
        <w:t xml:space="preserve"> controlled distribution</w:t>
      </w:r>
      <w:r w:rsidR="00FC3BFE">
        <w:rPr>
          <w:rFonts w:cstheme="minorHAnsi"/>
        </w:rPr>
        <w:t xml:space="preserve"> of</w:t>
      </w:r>
      <w:r w:rsidR="00A9619F" w:rsidRPr="00AB024F">
        <w:rPr>
          <w:rFonts w:cstheme="minorHAnsi"/>
        </w:rPr>
        <w:t xml:space="preserve"> the full range of addictive food substances </w:t>
      </w:r>
      <w:r w:rsidR="00B20845" w:rsidRPr="00AB024F">
        <w:rPr>
          <w:rFonts w:cstheme="minorHAnsi"/>
        </w:rPr>
        <w:t xml:space="preserve">is likely to meet </w:t>
      </w:r>
      <w:r w:rsidR="000578A2" w:rsidRPr="00AB024F">
        <w:rPr>
          <w:rFonts w:cstheme="minorHAnsi"/>
        </w:rPr>
        <w:t>effective</w:t>
      </w:r>
      <w:r w:rsidR="00B20845" w:rsidRPr="00AB024F">
        <w:rPr>
          <w:rFonts w:cstheme="minorHAnsi"/>
        </w:rPr>
        <w:t xml:space="preserve"> resistance from both the processed food industry and the public. </w:t>
      </w:r>
    </w:p>
    <w:p w14:paraId="52E2C32A" w14:textId="77777777" w:rsidR="00007FEA" w:rsidRPr="00AB024F" w:rsidRDefault="00007FEA" w:rsidP="001E4731">
      <w:pPr>
        <w:ind w:firstLine="432"/>
        <w:rPr>
          <w:rFonts w:cstheme="minorHAnsi"/>
        </w:rPr>
      </w:pPr>
      <w:r w:rsidRPr="00AB024F">
        <w:rPr>
          <w:rFonts w:cstheme="minorHAnsi"/>
        </w:rPr>
        <w:t xml:space="preserve">Further, the substances are so deeply engrained in the lives of westernized cultures that controlling access to them is unrealistic.  </w:t>
      </w:r>
      <w:r w:rsidR="004E2812" w:rsidRPr="00AB024F">
        <w:rPr>
          <w:rFonts w:cstheme="minorHAnsi"/>
        </w:rPr>
        <w:t xml:space="preserve">What do the limitations on public policy </w:t>
      </w:r>
      <w:r w:rsidRPr="00AB024F">
        <w:rPr>
          <w:rFonts w:cstheme="minorHAnsi"/>
        </w:rPr>
        <w:t>mean for the practitioner</w:t>
      </w:r>
      <w:r w:rsidR="004E2812" w:rsidRPr="00AB024F">
        <w:rPr>
          <w:rFonts w:cstheme="minorHAnsi"/>
        </w:rPr>
        <w:t xml:space="preserve"> who is dedicated to helping clients overcome addictive eating</w:t>
      </w:r>
      <w:r w:rsidRPr="00AB024F">
        <w:rPr>
          <w:rFonts w:cstheme="minorHAnsi"/>
        </w:rPr>
        <w:t>?  How can a practitioner reconcile the ubiquitous nature of processed foods with the need for PFA clients to not only abstain</w:t>
      </w:r>
      <w:r w:rsidR="004E2812" w:rsidRPr="00AB024F">
        <w:rPr>
          <w:rFonts w:cstheme="minorHAnsi"/>
        </w:rPr>
        <w:t xml:space="preserve"> from processed foods</w:t>
      </w:r>
      <w:r w:rsidRPr="00AB024F">
        <w:rPr>
          <w:rFonts w:cstheme="minorHAnsi"/>
        </w:rPr>
        <w:t>, but also avoid cues</w:t>
      </w:r>
      <w:r w:rsidR="004E2812" w:rsidRPr="00AB024F">
        <w:rPr>
          <w:rFonts w:cstheme="minorHAnsi"/>
        </w:rPr>
        <w:t xml:space="preserve"> for them</w:t>
      </w:r>
      <w:r w:rsidRPr="00AB024F">
        <w:rPr>
          <w:rFonts w:cstheme="minorHAnsi"/>
        </w:rPr>
        <w:t xml:space="preserve">? </w:t>
      </w:r>
    </w:p>
    <w:p w14:paraId="6065F50D" w14:textId="77777777" w:rsidR="007E4B70" w:rsidRPr="00AB024F" w:rsidRDefault="007E4B70" w:rsidP="001E4731">
      <w:pPr>
        <w:ind w:firstLine="432"/>
        <w:rPr>
          <w:rFonts w:cstheme="minorHAnsi"/>
        </w:rPr>
      </w:pPr>
      <w:r w:rsidRPr="00AB024F">
        <w:rPr>
          <w:rFonts w:cstheme="minorHAnsi"/>
        </w:rPr>
        <w:t>The answers come from</w:t>
      </w:r>
      <w:r w:rsidR="00AF67E8" w:rsidRPr="00AB024F">
        <w:rPr>
          <w:rFonts w:cstheme="minorHAnsi"/>
        </w:rPr>
        <w:t xml:space="preserve"> describing how</w:t>
      </w:r>
      <w:r w:rsidRPr="00AB024F">
        <w:rPr>
          <w:rFonts w:cstheme="minorHAnsi"/>
        </w:rPr>
        <w:t xml:space="preserve"> </w:t>
      </w:r>
      <w:r w:rsidR="005D2914" w:rsidRPr="00AB024F">
        <w:rPr>
          <w:rFonts w:cstheme="minorHAnsi"/>
        </w:rPr>
        <w:t>the Five</w:t>
      </w:r>
      <w:r w:rsidR="005D32D0" w:rsidRPr="00AB024F">
        <w:rPr>
          <w:rFonts w:cstheme="minorHAnsi"/>
        </w:rPr>
        <w:t xml:space="preserve"> A’s of</w:t>
      </w:r>
      <w:r w:rsidR="000578A2" w:rsidRPr="00AB024F">
        <w:rPr>
          <w:rFonts w:cstheme="minorHAnsi"/>
        </w:rPr>
        <w:t xml:space="preserve"> business practices in</w:t>
      </w:r>
      <w:r w:rsidR="005D32D0" w:rsidRPr="00AB024F">
        <w:rPr>
          <w:rFonts w:cstheme="minorHAnsi"/>
        </w:rPr>
        <w:t xml:space="preserve"> industrial epidemics of addiction spread</w:t>
      </w:r>
      <w:r w:rsidR="005D3B4E" w:rsidRPr="00AB024F">
        <w:rPr>
          <w:rFonts w:cstheme="minorHAnsi"/>
        </w:rPr>
        <w:t xml:space="preserve"> </w:t>
      </w:r>
      <w:r w:rsidR="009D5EEE">
        <w:rPr>
          <w:rFonts w:cstheme="minorHAnsi"/>
        </w:rPr>
        <w:t>compulsive eating</w:t>
      </w:r>
      <w:r w:rsidR="005D3B4E" w:rsidRPr="00AB024F">
        <w:rPr>
          <w:rFonts w:cstheme="minorHAnsi"/>
        </w:rPr>
        <w:t>.</w:t>
      </w:r>
      <w:r w:rsidRPr="00AB024F">
        <w:rPr>
          <w:rFonts w:cstheme="minorHAnsi"/>
        </w:rPr>
        <w:t xml:space="preserve"> P</w:t>
      </w:r>
      <w:r w:rsidR="00007FEA" w:rsidRPr="00AB024F">
        <w:rPr>
          <w:rFonts w:cstheme="minorHAnsi"/>
        </w:rPr>
        <w:t>ractitioners</w:t>
      </w:r>
      <w:r w:rsidRPr="00AB024F">
        <w:rPr>
          <w:rFonts w:cstheme="minorHAnsi"/>
        </w:rPr>
        <w:t xml:space="preserve"> can educate and support clients to protect themselves against relapse by focusing on the specific ways in which the processed food industry creates addiction</w:t>
      </w:r>
      <w:r w:rsidR="00007FEA" w:rsidRPr="00AB024F">
        <w:rPr>
          <w:rFonts w:cstheme="minorHAnsi"/>
        </w:rPr>
        <w:t xml:space="preserve">.  </w:t>
      </w:r>
      <w:r w:rsidR="0036255F" w:rsidRPr="00AB024F">
        <w:rPr>
          <w:rFonts w:cstheme="minorHAnsi"/>
        </w:rPr>
        <w:t>Although this can be a major adjustment for some clients, the key to suc</w:t>
      </w:r>
      <w:r w:rsidR="00AF67E8" w:rsidRPr="00AB024F">
        <w:rPr>
          <w:rFonts w:cstheme="minorHAnsi"/>
        </w:rPr>
        <w:t>cess is to make changes slowly and patiently</w:t>
      </w:r>
      <w:r w:rsidR="0036255F" w:rsidRPr="00AB024F">
        <w:rPr>
          <w:rFonts w:cstheme="minorHAnsi"/>
        </w:rPr>
        <w:t xml:space="preserve">.  </w:t>
      </w:r>
      <w:r w:rsidR="005D2914" w:rsidRPr="00AB024F">
        <w:rPr>
          <w:rFonts w:cstheme="minorHAnsi"/>
        </w:rPr>
        <w:t>It take</w:t>
      </w:r>
      <w:r w:rsidR="004F5DD4">
        <w:rPr>
          <w:rFonts w:cstheme="minorHAnsi"/>
        </w:rPr>
        <w:t>s</w:t>
      </w:r>
      <w:r w:rsidR="005D2914" w:rsidRPr="00AB024F">
        <w:rPr>
          <w:rFonts w:cstheme="minorHAnsi"/>
        </w:rPr>
        <w:t xml:space="preserve"> times to disengage from food cuing. </w:t>
      </w:r>
      <w:r w:rsidR="00AF67E8" w:rsidRPr="00AB024F">
        <w:rPr>
          <w:rFonts w:cstheme="minorHAnsi"/>
        </w:rPr>
        <w:t>Here</w:t>
      </w:r>
      <w:r w:rsidR="0021633D" w:rsidRPr="00AB024F">
        <w:rPr>
          <w:rFonts w:cstheme="minorHAnsi"/>
        </w:rPr>
        <w:t xml:space="preserve"> are</w:t>
      </w:r>
      <w:r w:rsidR="00AF67E8" w:rsidRPr="00AB024F">
        <w:rPr>
          <w:rFonts w:cstheme="minorHAnsi"/>
        </w:rPr>
        <w:t xml:space="preserve"> specific approaches </w:t>
      </w:r>
      <w:r w:rsidR="0021633D" w:rsidRPr="00AB024F">
        <w:rPr>
          <w:rFonts w:cstheme="minorHAnsi"/>
        </w:rPr>
        <w:t xml:space="preserve">to counter the </w:t>
      </w:r>
      <w:r w:rsidR="005D2914" w:rsidRPr="00AB024F">
        <w:rPr>
          <w:rFonts w:cstheme="minorHAnsi"/>
        </w:rPr>
        <w:t xml:space="preserve">Five A’s of </w:t>
      </w:r>
      <w:r w:rsidR="0021633D" w:rsidRPr="00AB024F">
        <w:rPr>
          <w:rFonts w:cstheme="minorHAnsi"/>
        </w:rPr>
        <w:t>industrial</w:t>
      </w:r>
      <w:r w:rsidR="005D2914" w:rsidRPr="00AB024F">
        <w:rPr>
          <w:rFonts w:cstheme="minorHAnsi"/>
        </w:rPr>
        <w:t xml:space="preserve"> epidemics of PFA</w:t>
      </w:r>
      <w:r w:rsidR="0021633D" w:rsidRPr="00AB024F">
        <w:rPr>
          <w:rFonts w:cstheme="minorHAnsi"/>
        </w:rPr>
        <w:t xml:space="preserve">. </w:t>
      </w:r>
    </w:p>
    <w:p w14:paraId="4276E8E9" w14:textId="77777777" w:rsidR="0021633D" w:rsidRPr="00AB024F" w:rsidRDefault="005D32D0" w:rsidP="001E4731">
      <w:pPr>
        <w:ind w:firstLine="432"/>
        <w:rPr>
          <w:rFonts w:cstheme="minorHAnsi"/>
        </w:rPr>
      </w:pPr>
      <w:r w:rsidRPr="00AB024F">
        <w:rPr>
          <w:rFonts w:cstheme="minorHAnsi"/>
          <w:b/>
          <w:i/>
        </w:rPr>
        <w:t>Addictive Properties in the Substances</w:t>
      </w:r>
      <w:r w:rsidR="0021633D" w:rsidRPr="00AB024F">
        <w:rPr>
          <w:rFonts w:cstheme="minorHAnsi"/>
          <w:b/>
        </w:rPr>
        <w:t xml:space="preserve">. </w:t>
      </w:r>
      <w:r w:rsidR="0021633D" w:rsidRPr="00AB024F">
        <w:rPr>
          <w:rFonts w:cstheme="minorHAnsi"/>
        </w:rPr>
        <w:t>As is the case with any addiction, abstinence from addictive substances is a goal of recovery. However, food</w:t>
      </w:r>
      <w:r w:rsidR="004F5DD4">
        <w:rPr>
          <w:rFonts w:cstheme="minorHAnsi"/>
        </w:rPr>
        <w:t>s</w:t>
      </w:r>
      <w:r w:rsidR="0021633D" w:rsidRPr="00AB024F">
        <w:rPr>
          <w:rFonts w:cstheme="minorHAnsi"/>
        </w:rPr>
        <w:t xml:space="preserve"> </w:t>
      </w:r>
      <w:r w:rsidR="004F5DD4">
        <w:rPr>
          <w:rFonts w:cstheme="minorHAnsi"/>
        </w:rPr>
        <w:t>processed</w:t>
      </w:r>
      <w:r w:rsidR="0021633D" w:rsidRPr="00AB024F">
        <w:rPr>
          <w:rFonts w:cstheme="minorHAnsi"/>
        </w:rPr>
        <w:t xml:space="preserve"> by the food industry almost universally contain an addictive substance.  This highlights the importance of teaching clients simple, easy, quick meal preparation</w:t>
      </w:r>
      <w:r w:rsidR="000578A2" w:rsidRPr="00AB024F">
        <w:rPr>
          <w:rFonts w:cstheme="minorHAnsi"/>
        </w:rPr>
        <w:t xml:space="preserve"> that they can accomplish at home</w:t>
      </w:r>
      <w:r w:rsidR="0021633D" w:rsidRPr="00AB024F">
        <w:rPr>
          <w:rFonts w:cstheme="minorHAnsi"/>
        </w:rPr>
        <w:t xml:space="preserve">. A weekend </w:t>
      </w:r>
      <w:r w:rsidR="004F5DD4">
        <w:rPr>
          <w:rFonts w:cstheme="minorHAnsi"/>
        </w:rPr>
        <w:t>batch cooking</w:t>
      </w:r>
      <w:r w:rsidR="0021633D" w:rsidRPr="00AB024F">
        <w:rPr>
          <w:rFonts w:cstheme="minorHAnsi"/>
        </w:rPr>
        <w:t xml:space="preserve"> routine can mean the difference between struggle and success. Clients benefit from preparing ahead on weekends. The development of routines is the key to long-term availability of unprocessed meals in the home.</w:t>
      </w:r>
    </w:p>
    <w:p w14:paraId="66D20FC7" w14:textId="77777777" w:rsidR="0036255F" w:rsidRPr="00AB024F" w:rsidRDefault="0036255F" w:rsidP="001E4731">
      <w:pPr>
        <w:ind w:firstLine="432"/>
        <w:rPr>
          <w:rFonts w:cstheme="minorHAnsi"/>
        </w:rPr>
      </w:pPr>
      <w:r w:rsidRPr="00AB024F">
        <w:rPr>
          <w:rFonts w:cstheme="minorHAnsi"/>
        </w:rPr>
        <w:t xml:space="preserve">Unprocessed foods are </w:t>
      </w:r>
      <w:proofErr w:type="gramStart"/>
      <w:r w:rsidRPr="00AB024F">
        <w:rPr>
          <w:rFonts w:cstheme="minorHAnsi"/>
        </w:rPr>
        <w:t>fairly simple</w:t>
      </w:r>
      <w:proofErr w:type="gramEnd"/>
      <w:r w:rsidRPr="00AB024F">
        <w:rPr>
          <w:rFonts w:cstheme="minorHAnsi"/>
        </w:rPr>
        <w:t xml:space="preserve"> to make, but some westerners have forgotten skills or grew up in households </w:t>
      </w:r>
      <w:r w:rsidR="004E2812" w:rsidRPr="00AB024F">
        <w:rPr>
          <w:rFonts w:cstheme="minorHAnsi"/>
        </w:rPr>
        <w:t>that did not</w:t>
      </w:r>
      <w:r w:rsidRPr="00AB024F">
        <w:rPr>
          <w:rFonts w:cstheme="minorHAnsi"/>
        </w:rPr>
        <w:t xml:space="preserve"> cook. Teaching clients how to bake</w:t>
      </w:r>
      <w:r w:rsidR="0021633D" w:rsidRPr="00AB024F">
        <w:rPr>
          <w:rFonts w:cstheme="minorHAnsi"/>
        </w:rPr>
        <w:t>, sauté,</w:t>
      </w:r>
      <w:r w:rsidRPr="00AB024F">
        <w:rPr>
          <w:rFonts w:cstheme="minorHAnsi"/>
        </w:rPr>
        <w:t xml:space="preserve"> or boil proteins, starches, and vegetables is not difficult.  Batch cooking helps </w:t>
      </w:r>
      <w:r w:rsidR="0021633D" w:rsidRPr="00AB024F">
        <w:rPr>
          <w:rFonts w:cstheme="minorHAnsi"/>
        </w:rPr>
        <w:t>overcome</w:t>
      </w:r>
      <w:r w:rsidRPr="00AB024F">
        <w:rPr>
          <w:rFonts w:cstheme="minorHAnsi"/>
        </w:rPr>
        <w:t xml:space="preserve"> time constraints. Clients may be able to make </w:t>
      </w:r>
      <w:r w:rsidR="0021633D" w:rsidRPr="00AB024F">
        <w:rPr>
          <w:rFonts w:cstheme="minorHAnsi"/>
        </w:rPr>
        <w:t xml:space="preserve">good </w:t>
      </w:r>
      <w:r w:rsidRPr="00AB024F">
        <w:rPr>
          <w:rFonts w:cstheme="minorHAnsi"/>
        </w:rPr>
        <w:t xml:space="preserve">progress with just the information about </w:t>
      </w:r>
      <w:r w:rsidR="0021633D" w:rsidRPr="00AB024F">
        <w:rPr>
          <w:rFonts w:cstheme="minorHAnsi"/>
        </w:rPr>
        <w:t>which foods</w:t>
      </w:r>
      <w:r w:rsidRPr="00AB024F">
        <w:rPr>
          <w:rFonts w:cstheme="minorHAnsi"/>
        </w:rPr>
        <w:t xml:space="preserve"> </w:t>
      </w:r>
      <w:r w:rsidR="0021633D" w:rsidRPr="00AB024F">
        <w:rPr>
          <w:rFonts w:cstheme="minorHAnsi"/>
        </w:rPr>
        <w:t>are</w:t>
      </w:r>
      <w:r w:rsidRPr="00AB024F">
        <w:rPr>
          <w:rFonts w:cstheme="minorHAnsi"/>
        </w:rPr>
        <w:t xml:space="preserve"> processed ver</w:t>
      </w:r>
      <w:r w:rsidR="004E2812" w:rsidRPr="00AB024F">
        <w:rPr>
          <w:rFonts w:cstheme="minorHAnsi"/>
        </w:rPr>
        <w:t xml:space="preserve">sus unprocessed.  </w:t>
      </w:r>
    </w:p>
    <w:p w14:paraId="23B43D08" w14:textId="77777777" w:rsidR="0021633D" w:rsidRPr="00AB024F" w:rsidRDefault="005D32D0" w:rsidP="001E4731">
      <w:pPr>
        <w:ind w:firstLine="432"/>
        <w:rPr>
          <w:rFonts w:cstheme="minorHAnsi"/>
        </w:rPr>
      </w:pPr>
      <w:r w:rsidRPr="00AB024F">
        <w:rPr>
          <w:rFonts w:cstheme="minorHAnsi"/>
          <w:b/>
          <w:i/>
        </w:rPr>
        <w:t>Advertising</w:t>
      </w:r>
      <w:r w:rsidR="0036255F" w:rsidRPr="00AB024F">
        <w:rPr>
          <w:rFonts w:cstheme="minorHAnsi"/>
          <w:b/>
        </w:rPr>
        <w:t>.</w:t>
      </w:r>
      <w:r w:rsidR="0036255F" w:rsidRPr="00AB024F">
        <w:rPr>
          <w:rFonts w:cstheme="minorHAnsi"/>
        </w:rPr>
        <w:t xml:space="preserve"> </w:t>
      </w:r>
      <w:r w:rsidR="005D3B4E" w:rsidRPr="00AB024F">
        <w:rPr>
          <w:rFonts w:cstheme="minorHAnsi"/>
        </w:rPr>
        <w:t xml:space="preserve">Heavy advertising for processed foods has been implicated in increased food cue-reactivity. </w:t>
      </w:r>
      <w:r w:rsidR="0036255F" w:rsidRPr="00AB024F">
        <w:rPr>
          <w:rFonts w:cstheme="minorHAnsi"/>
        </w:rPr>
        <w:t xml:space="preserve">Cutting back on </w:t>
      </w:r>
      <w:r w:rsidR="005D3B4E" w:rsidRPr="00AB024F">
        <w:rPr>
          <w:rFonts w:cstheme="minorHAnsi"/>
        </w:rPr>
        <w:t xml:space="preserve">exposure to </w:t>
      </w:r>
      <w:r w:rsidR="0036255F" w:rsidRPr="00AB024F">
        <w:rPr>
          <w:rFonts w:cstheme="minorHAnsi"/>
        </w:rPr>
        <w:t xml:space="preserve">addictive </w:t>
      </w:r>
      <w:r w:rsidR="005D3B4E" w:rsidRPr="00AB024F">
        <w:rPr>
          <w:rFonts w:cstheme="minorHAnsi"/>
        </w:rPr>
        <w:t>food cues</w:t>
      </w:r>
      <w:r w:rsidR="0036255F" w:rsidRPr="00AB024F">
        <w:rPr>
          <w:rFonts w:cstheme="minorHAnsi"/>
        </w:rPr>
        <w:t xml:space="preserve"> can be more complicated than cutting back on processed foods themselves. </w:t>
      </w:r>
      <w:r w:rsidR="00007FEA" w:rsidRPr="00AB024F">
        <w:rPr>
          <w:rFonts w:cstheme="minorHAnsi"/>
        </w:rPr>
        <w:t xml:space="preserve"> </w:t>
      </w:r>
      <w:r w:rsidR="0021633D" w:rsidRPr="00AB024F">
        <w:rPr>
          <w:rFonts w:cstheme="minorHAnsi"/>
        </w:rPr>
        <w:t xml:space="preserve">However, in light of a primary role for </w:t>
      </w:r>
      <w:r w:rsidR="005D3B4E" w:rsidRPr="00AB024F">
        <w:rPr>
          <w:rFonts w:cstheme="minorHAnsi"/>
        </w:rPr>
        <w:t>food cues</w:t>
      </w:r>
      <w:r w:rsidR="0021633D" w:rsidRPr="00AB024F">
        <w:rPr>
          <w:rFonts w:cstheme="minorHAnsi"/>
        </w:rPr>
        <w:t xml:space="preserve"> in relapse</w:t>
      </w:r>
      <w:r w:rsidR="000578A2" w:rsidRPr="00AB024F">
        <w:rPr>
          <w:rFonts w:cstheme="minorHAnsi"/>
        </w:rPr>
        <w:t xml:space="preserve"> </w:t>
      </w:r>
      <w:r w:rsidR="000578A2" w:rsidRPr="00AB024F">
        <w:rPr>
          <w:rFonts w:cstheme="minorHAnsi"/>
        </w:rPr>
        <w:fldChar w:fldCharType="begin">
          <w:fldData xml:space="preserve">PEVuZE5vdGU+PENpdGU+PEF1dGhvcj5LZWxsZXk8L0F1dGhvcj48WWVhcj4yMDA1PC9ZZWFyPjxS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</w:fldData>
        </w:fldChar>
      </w:r>
      <w:r w:rsidR="00934CEB">
        <w:rPr>
          <w:rFonts w:cstheme="minorHAnsi"/>
        </w:rPr>
        <w:instrText xml:space="preserve"> ADDIN EN.CITE </w:instrText>
      </w:r>
      <w:r w:rsidR="00934CEB">
        <w:rPr>
          <w:rFonts w:cstheme="minorHAnsi"/>
        </w:rPr>
        <w:fldChar w:fldCharType="begin">
          <w:fldData xml:space="preserve">PEVuZE5vdGU+PENpdGU+PEF1dGhvcj5LZWxsZXk8L0F1dGhvcj48WWVhcj4yMDA1PC9ZZWFyPjxS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</w:fldData>
        </w:fldChar>
      </w:r>
      <w:r w:rsidR="00934CEB">
        <w:rPr>
          <w:rFonts w:cstheme="minorHAnsi"/>
        </w:rPr>
        <w:instrText xml:space="preserve"> ADDIN EN.CITE.DATA </w:instrText>
      </w:r>
      <w:r w:rsidR="00934CEB">
        <w:rPr>
          <w:rFonts w:cstheme="minorHAnsi"/>
        </w:rPr>
      </w:r>
      <w:r w:rsidR="00934CEB">
        <w:rPr>
          <w:rFonts w:cstheme="minorHAnsi"/>
        </w:rPr>
        <w:fldChar w:fldCharType="end"/>
      </w:r>
      <w:r w:rsidR="000578A2" w:rsidRPr="00AB024F">
        <w:rPr>
          <w:rFonts w:cstheme="minorHAnsi"/>
        </w:rPr>
      </w:r>
      <w:r w:rsidR="000578A2" w:rsidRPr="00AB024F">
        <w:rPr>
          <w:rFonts w:cstheme="minorHAnsi"/>
        </w:rPr>
        <w:fldChar w:fldCharType="separate"/>
      </w:r>
      <w:r w:rsidR="00934CEB">
        <w:rPr>
          <w:rFonts w:cstheme="minorHAnsi"/>
          <w:noProof/>
        </w:rPr>
        <w:t>[25]</w:t>
      </w:r>
      <w:r w:rsidR="000578A2" w:rsidRPr="00AB024F">
        <w:rPr>
          <w:rFonts w:cstheme="minorHAnsi"/>
        </w:rPr>
        <w:fldChar w:fldCharType="end"/>
      </w:r>
      <w:r w:rsidR="0021633D" w:rsidRPr="00AB024F">
        <w:rPr>
          <w:rFonts w:cstheme="minorHAnsi"/>
        </w:rPr>
        <w:t xml:space="preserve">, it is </w:t>
      </w:r>
      <w:r w:rsidR="0021633D" w:rsidRPr="00AB024F">
        <w:rPr>
          <w:rFonts w:cstheme="minorHAnsi"/>
        </w:rPr>
        <w:lastRenderedPageBreak/>
        <w:t xml:space="preserve">worthwhile to educate clients about sources of triggering and developing strategies for reducing exposure. </w:t>
      </w:r>
      <w:r w:rsidR="004E2812" w:rsidRPr="00AB024F">
        <w:rPr>
          <w:rFonts w:cstheme="minorHAnsi"/>
        </w:rPr>
        <w:t xml:space="preserve">Cuing comes primarily from </w:t>
      </w:r>
      <w:r w:rsidR="0021633D" w:rsidRPr="00AB024F">
        <w:rPr>
          <w:rFonts w:cstheme="minorHAnsi"/>
        </w:rPr>
        <w:t xml:space="preserve">four sources: </w:t>
      </w:r>
    </w:p>
    <w:p w14:paraId="5496196C" w14:textId="77777777" w:rsidR="0021633D" w:rsidRPr="00AB024F" w:rsidRDefault="005D3B4E" w:rsidP="001E4731">
      <w:pPr>
        <w:pStyle w:val="ListParagraph"/>
        <w:numPr>
          <w:ilvl w:val="0"/>
          <w:numId w:val="4"/>
        </w:numPr>
        <w:ind w:firstLine="432"/>
        <w:rPr>
          <w:rFonts w:cstheme="minorHAnsi"/>
        </w:rPr>
      </w:pPr>
      <w:r w:rsidRPr="00AB024F">
        <w:rPr>
          <w:rFonts w:cstheme="minorHAnsi"/>
        </w:rPr>
        <w:t xml:space="preserve">The availability of </w:t>
      </w:r>
      <w:r w:rsidR="0036255F" w:rsidRPr="00AB024F">
        <w:rPr>
          <w:rFonts w:cstheme="minorHAnsi"/>
        </w:rPr>
        <w:t>processed foods in the home</w:t>
      </w:r>
      <w:r w:rsidRPr="00AB024F">
        <w:rPr>
          <w:rFonts w:cstheme="minorHAnsi"/>
        </w:rPr>
        <w:t xml:space="preserve"> </w:t>
      </w:r>
      <w:r w:rsidR="00324F39" w:rsidRPr="00AB024F">
        <w:rPr>
          <w:rFonts w:cstheme="minorHAnsi"/>
        </w:rPr>
        <w:fldChar w:fldCharType="begin"/>
      </w:r>
      <w:r w:rsidR="00FC3BFE">
        <w:rPr>
          <w:rFonts w:cstheme="minorHAnsi"/>
        </w:rPr>
        <w:instrText xml:space="preserve"> ADDIN EN.CITE &lt;EndNote&gt;&lt;Cite&gt;&lt;Author&gt;Field&lt;/Author&gt;&lt;Year&gt;2016&lt;/Year&gt;&lt;RecNum&gt;6206&lt;/RecNum&gt;&lt;DisplayText&gt;[78]&lt;/DisplayText&gt;&lt;record&gt;&lt;rec-number&gt;6206&lt;/rec-number&gt;&lt;foreign-keys&gt;&lt;key app="EN" db-id="rpzswxppg9r2psefwerp52ak5e0fxparzfer" timestamp="1533319889"&gt;6206&lt;/key&gt;&lt;/foreign-keys&gt;&lt;ref-type name="Journal Article"&gt;17&lt;/ref-type&gt;&lt;contributors&gt;&lt;authors&gt;&lt;author&gt;Field, M.&lt;/author&gt;&lt;author&gt;Werthmann, J.&lt;/author&gt;&lt;author&gt;Franken, I.&lt;/author&gt;&lt;author&gt;Hofmann, W.&lt;/author&gt;&lt;author&gt;Hogarth, L.&lt;/author&gt;&lt;author&gt;Roefs, A.&lt;/author&gt;&lt;/authors&gt;&lt;/contributors&gt;&lt;auth-address&gt;Department of Psychological Sciences.&amp;#xD;Institute of Psychiatry, Psychology and Neuroscience, Kings College London.&amp;#xD;Institute of Psychology, Erasmus University Rotterdam.&amp;#xD;Department of Psychology, University of Cologne.&amp;#xD;School of Psychology, University of Exeter.&amp;#xD;Faculty of Psychology and Neuroscience, Maastricht University.&lt;/auth-address&gt;&lt;titles&gt;&lt;title&gt;The role of attentional bias in obesity and addiction&lt;/title&gt;&lt;secondary-title&gt;Health Psychol&lt;/secondary-title&gt;&lt;alt-title&gt;Health psychology : official journal of the Division of Health Psychology, American Psychological Association&lt;/alt-title&gt;&lt;/titles&gt;&lt;periodical&gt;&lt;full-title&gt;Health Psychol&lt;/full-title&gt;&lt;abbr-1&gt;Health psychology : official journal of the Division of Health Psychology, American Psychological Association&lt;/abbr-1&gt;&lt;/periodical&gt;&lt;alt-periodical&gt;&lt;full-title&gt;Health Psychol&lt;/full-title&gt;&lt;abbr-1&gt;Health psychology : official journal of the Division of Health Psychology, American Psychological Association&lt;/abbr-1&gt;&lt;/alt-periodical&gt;&lt;pages&gt;767-80&lt;/pages&gt;&lt;volume&gt;35&lt;/volume&gt;&lt;number&gt;8&lt;/number&gt;&lt;edition&gt;2016/08/10&lt;/edition&gt;&lt;dates&gt;&lt;year&gt;2016&lt;/year&gt;&lt;pub-dates&gt;&lt;date&gt;Aug&lt;/date&gt;&lt;/pub-dates&gt;&lt;/dates&gt;&lt;isbn&gt;0278-6133&lt;/isbn&gt;&lt;accession-num&gt;27505196&lt;/accession-num&gt;&lt;urls&gt;&lt;/urls&gt;&lt;electronic-resource-num&gt;10.1037/hea0000405&lt;/electronic-resource-num&gt;&lt;remote-database-provider&gt;NLM&lt;/remote-database-provider&gt;&lt;language&gt;eng&lt;/language&gt;&lt;/record&gt;&lt;/Cite&gt;&lt;/EndNote&gt;</w:instrText>
      </w:r>
      <w:r w:rsidR="00324F39" w:rsidRPr="00AB024F">
        <w:rPr>
          <w:rFonts w:cstheme="minorHAnsi"/>
        </w:rPr>
        <w:fldChar w:fldCharType="separate"/>
      </w:r>
      <w:r w:rsidR="00FC3BFE">
        <w:rPr>
          <w:rFonts w:cstheme="minorHAnsi"/>
          <w:noProof/>
        </w:rPr>
        <w:t>[78]</w:t>
      </w:r>
      <w:r w:rsidR="00324F39" w:rsidRPr="00AB024F">
        <w:rPr>
          <w:rFonts w:cstheme="minorHAnsi"/>
        </w:rPr>
        <w:fldChar w:fldCharType="end"/>
      </w:r>
      <w:r w:rsidR="00324F39" w:rsidRPr="00AB024F">
        <w:rPr>
          <w:rFonts w:cstheme="minorHAnsi"/>
        </w:rPr>
        <w:t>,</w:t>
      </w:r>
    </w:p>
    <w:p w14:paraId="1D5A22F2" w14:textId="77777777" w:rsidR="0021633D" w:rsidRPr="00AB024F" w:rsidRDefault="005D3B4E" w:rsidP="001E4731">
      <w:pPr>
        <w:pStyle w:val="ListParagraph"/>
        <w:numPr>
          <w:ilvl w:val="0"/>
          <w:numId w:val="4"/>
        </w:numPr>
        <w:ind w:firstLine="432"/>
        <w:rPr>
          <w:rFonts w:cstheme="minorHAnsi"/>
        </w:rPr>
      </w:pPr>
      <w:r w:rsidRPr="00AB024F">
        <w:rPr>
          <w:rFonts w:cstheme="minorHAnsi"/>
        </w:rPr>
        <w:t>M</w:t>
      </w:r>
      <w:r w:rsidR="0036255F" w:rsidRPr="00AB024F">
        <w:rPr>
          <w:rFonts w:cstheme="minorHAnsi"/>
        </w:rPr>
        <w:t>edia</w:t>
      </w:r>
      <w:r w:rsidRPr="00AB024F">
        <w:rPr>
          <w:rFonts w:cstheme="minorHAnsi"/>
        </w:rPr>
        <w:t>, especially television and increasingly the internet</w:t>
      </w:r>
      <w:r w:rsidR="0021633D" w:rsidRPr="00AB024F">
        <w:rPr>
          <w:rFonts w:cstheme="minorHAnsi"/>
        </w:rPr>
        <w:t xml:space="preserve"> </w:t>
      </w:r>
      <w:r w:rsidRPr="00AB024F">
        <w:rPr>
          <w:rFonts w:cstheme="minorHAnsi"/>
        </w:rPr>
        <w:fldChar w:fldCharType="begin">
          <w:fldData xml:space="preserve">PEVuZE5vdGU+PENpdGU+PEF1dGhvcj5LZW1wczwvQXV0aG9yPjxZZWFyPjIwMTQ8L1llYXI+PFJl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xMDA3LTEyPC9wYWdlcz48dm9sdW1lPjEzMzwvdm9sdW1lPjxudW1iZXI+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</w:fldData>
        </w:fldChar>
      </w:r>
      <w:r w:rsidR="00FC3BFE">
        <w:rPr>
          <w:rFonts w:cstheme="minorHAnsi"/>
        </w:rPr>
        <w:instrText xml:space="preserve"> ADDIN EN.CITE </w:instrText>
      </w:r>
      <w:r w:rsidR="00FC3BFE">
        <w:rPr>
          <w:rFonts w:cstheme="minorHAnsi"/>
        </w:rPr>
        <w:fldChar w:fldCharType="begin">
          <w:fldData xml:space="preserve">PEVuZE5vdGU+PENpdGU+PEF1dGhvcj5LZW1wczwvQXV0aG9yPjxZZWFyPjIwMTQ8L1llYXI+PFJl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Pr="00AB024F">
        <w:rPr>
          <w:rFonts w:cstheme="minorHAnsi"/>
        </w:rPr>
      </w:r>
      <w:r w:rsidRPr="00AB024F">
        <w:rPr>
          <w:rFonts w:cstheme="minorHAnsi"/>
        </w:rPr>
        <w:fldChar w:fldCharType="separate"/>
      </w:r>
      <w:r w:rsidR="00FC3BFE">
        <w:rPr>
          <w:rFonts w:cstheme="minorHAnsi"/>
          <w:noProof/>
        </w:rPr>
        <w:t>[79, 80]</w:t>
      </w:r>
      <w:r w:rsidRPr="00AB024F">
        <w:rPr>
          <w:rFonts w:cstheme="minorHAnsi"/>
        </w:rPr>
        <w:fldChar w:fldCharType="end"/>
      </w:r>
      <w:r w:rsidR="0036255F" w:rsidRPr="00AB024F">
        <w:rPr>
          <w:rFonts w:cstheme="minorHAnsi"/>
        </w:rPr>
        <w:t xml:space="preserve">, </w:t>
      </w:r>
    </w:p>
    <w:p w14:paraId="25FB682B" w14:textId="77777777" w:rsidR="00F35AF9" w:rsidRPr="00AB024F" w:rsidRDefault="005D3B4E" w:rsidP="001E4731">
      <w:pPr>
        <w:pStyle w:val="ListParagraph"/>
        <w:numPr>
          <w:ilvl w:val="0"/>
          <w:numId w:val="4"/>
        </w:numPr>
        <w:ind w:firstLine="432"/>
        <w:rPr>
          <w:rFonts w:cstheme="minorHAnsi"/>
        </w:rPr>
      </w:pPr>
      <w:r w:rsidRPr="00AB024F">
        <w:rPr>
          <w:rFonts w:cstheme="minorHAnsi"/>
        </w:rPr>
        <w:t>A</w:t>
      </w:r>
      <w:r w:rsidR="0036255F" w:rsidRPr="00AB024F">
        <w:rPr>
          <w:rFonts w:cstheme="minorHAnsi"/>
        </w:rPr>
        <w:t>vailability on the road</w:t>
      </w:r>
      <w:r w:rsidR="004E2812" w:rsidRPr="00AB024F">
        <w:rPr>
          <w:rFonts w:cstheme="minorHAnsi"/>
        </w:rPr>
        <w:t xml:space="preserve"> </w:t>
      </w:r>
      <w:r w:rsidR="004E2812" w:rsidRPr="00AB024F">
        <w:rPr>
          <w:rFonts w:cstheme="minorHAnsi"/>
        </w:rPr>
        <w:fldChar w:fldCharType="begin"/>
      </w:r>
      <w:r w:rsidR="00FC3BFE">
        <w:rPr>
          <w:rFonts w:cstheme="minorHAnsi"/>
        </w:rPr>
        <w:instrText xml:space="preserve"> ADDIN EN.CITE &lt;EndNote&gt;&lt;Cite&gt;&lt;Author&gt;Cohen&lt;/Author&gt;&lt;Year&gt;2008&lt;/Year&gt;&lt;RecNum&gt;9134&lt;/RecNum&gt;&lt;DisplayText&gt;[81]&lt;/DisplayText&gt;&lt;record&gt;&lt;rec-number&gt;9134&lt;/rec-number&gt;&lt;foreign-keys&gt;&lt;key app="EN" db-id="fawsx9sep5pf0fe5r50pwvf8p0axwvaxt2rx" timestamp="1487344167"&gt;9134&lt;/key&gt;&lt;/foreign-keys&gt;&lt;ref-type name="Journal Article"&gt;17&lt;/ref-type&gt;&lt;contributors&gt;&lt;authors&gt;&lt;author&gt;Cohen, D. A.&lt;/author&gt;&lt;/authors&gt;&lt;/contributors&gt;&lt;auth-address&gt;Department of Health, RAND Corporation, Santa Monica, CA 90407, USA. Deborah_Cohen@rand.org&lt;/auth-address&gt;&lt;titles&gt;&lt;title&gt;Obesity and the built environment: changes in environmental cues cause energy imbalances&lt;/title&gt;&lt;secondary-title&gt;Int J Obes (Lond)&lt;/secondary-title&gt;&lt;alt-title&gt;International journal of obesity (2005)&lt;/alt-title&gt;&lt;/titles&gt;&lt;periodical&gt;&lt;full-title&gt;Int J Obes (Lond)&lt;/full-title&gt;&lt;abbr-1&gt;International journal of obesity (2005)&lt;/abbr-1&gt;&lt;/periodical&gt;&lt;alt-periodical&gt;&lt;full-title&gt;Int J Obes (Lond)&lt;/full-title&gt;&lt;abbr-1&gt;International journal of obesity (2005)&lt;/abbr-1&gt;&lt;/alt-periodical&gt;&lt;pages&gt;S137-42&lt;/pages&gt;&lt;volume&gt;32 Suppl 7&lt;/volume&gt;&lt;edition&gt;2009/01/16&lt;/edition&gt;&lt;keywords&gt;&lt;keyword&gt;Advertising as Topic&lt;/keyword&gt;&lt;keyword&gt;*Cues&lt;/keyword&gt;&lt;keyword&gt;Eating/*psychology&lt;/keyword&gt;&lt;keyword&gt;Environment&lt;/keyword&gt;&lt;keyword&gt;*Environment Design&lt;/keyword&gt;&lt;keyword&gt;Exercise/psychology&lt;/keyword&gt;&lt;keyword&gt;Feeding Behavior/*psychology&lt;/keyword&gt;&lt;keyword&gt;*Food Supply&lt;/keyword&gt;&lt;keyword&gt;Humans&lt;/keyword&gt;&lt;keyword&gt;Obesity/prevention &amp;amp; control/*psychology&lt;/keyword&gt;&lt;/keywords&gt;&lt;dates&gt;&lt;year&gt;2008&lt;/year&gt;&lt;pub-dates&gt;&lt;date&gt;Dec&lt;/date&gt;&lt;/pub-dates&gt;&lt;/dates&gt;&lt;isbn&gt;0307-0565&lt;/isbn&gt;&lt;accession-num&gt;19136984&lt;/accession-num&gt;&lt;urls&gt;&lt;/urls&gt;&lt;custom2&gt;PMC3741102&lt;/custom2&gt;&lt;custom6&gt;NIHMS485651&lt;/custom6&gt;&lt;electronic-resource-num&gt;10.1038/ijo.2008.250&lt;/electronic-resource-num&gt;&lt;remote-database-provider&gt;NLM&lt;/remote-database-provider&gt;&lt;language&gt;eng&lt;/language&gt;&lt;/record&gt;&lt;/Cite&gt;&lt;/EndNote&gt;</w:instrText>
      </w:r>
      <w:r w:rsidR="004E2812" w:rsidRPr="00AB024F">
        <w:rPr>
          <w:rFonts w:cstheme="minorHAnsi"/>
        </w:rPr>
        <w:fldChar w:fldCharType="separate"/>
      </w:r>
      <w:r w:rsidR="00FC3BFE">
        <w:rPr>
          <w:rFonts w:cstheme="minorHAnsi"/>
          <w:noProof/>
        </w:rPr>
        <w:t>[81]</w:t>
      </w:r>
      <w:r w:rsidR="004E2812" w:rsidRPr="00AB024F">
        <w:rPr>
          <w:rFonts w:cstheme="minorHAnsi"/>
        </w:rPr>
        <w:fldChar w:fldCharType="end"/>
      </w:r>
      <w:r w:rsidR="0036255F" w:rsidRPr="00AB024F">
        <w:rPr>
          <w:rFonts w:cstheme="minorHAnsi"/>
        </w:rPr>
        <w:t xml:space="preserve">, and </w:t>
      </w:r>
    </w:p>
    <w:p w14:paraId="38D813B0" w14:textId="77777777" w:rsidR="00F35AF9" w:rsidRPr="00AB024F" w:rsidRDefault="00EF7C9F" w:rsidP="001E4731">
      <w:pPr>
        <w:pStyle w:val="ListParagraph"/>
        <w:numPr>
          <w:ilvl w:val="0"/>
          <w:numId w:val="4"/>
        </w:numPr>
        <w:ind w:firstLine="432"/>
        <w:rPr>
          <w:rFonts w:cstheme="minorHAnsi"/>
        </w:rPr>
      </w:pPr>
      <w:r w:rsidRPr="00AB024F">
        <w:rPr>
          <w:rFonts w:cstheme="minorHAnsi"/>
        </w:rPr>
        <w:t>S</w:t>
      </w:r>
      <w:r w:rsidR="0036255F" w:rsidRPr="00AB024F">
        <w:rPr>
          <w:rFonts w:cstheme="minorHAnsi"/>
        </w:rPr>
        <w:t>tress related to relationships</w:t>
      </w:r>
      <w:r w:rsidR="004E2812" w:rsidRPr="00AB024F">
        <w:rPr>
          <w:rFonts w:cstheme="minorHAnsi"/>
        </w:rPr>
        <w:t xml:space="preserve"> </w:t>
      </w:r>
      <w:r w:rsidR="004E2812" w:rsidRPr="00AB024F">
        <w:rPr>
          <w:rFonts w:cstheme="minorHAnsi"/>
        </w:rPr>
        <w:fldChar w:fldCharType="begin">
          <w:fldData xml:space="preserve">PEVuZE5vdGU+PENpdGU+PEF1dGhvcj5Nb3JyaXM8L0F1dGhvcj48WWVhcj4yMDE0PC9ZZWFyPjxS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</w:fldData>
        </w:fldChar>
      </w:r>
      <w:r w:rsidR="00FC3BFE">
        <w:rPr>
          <w:rFonts w:cstheme="minorHAnsi"/>
        </w:rPr>
        <w:instrText xml:space="preserve"> ADDIN EN.CITE </w:instrText>
      </w:r>
      <w:r w:rsidR="00FC3BFE">
        <w:rPr>
          <w:rFonts w:cstheme="minorHAnsi"/>
        </w:rPr>
        <w:fldChar w:fldCharType="begin">
          <w:fldData xml:space="preserve">PEVuZE5vdGU+PENpdGU+PEF1dGhvcj5Nb3JyaXM8L0F1dGhvcj48WWVhcj4yMDE0PC9ZZWFyPjxS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004E2812" w:rsidRPr="00AB024F">
        <w:rPr>
          <w:rFonts w:cstheme="minorHAnsi"/>
        </w:rPr>
      </w:r>
      <w:r w:rsidR="004E2812" w:rsidRPr="00AB024F">
        <w:rPr>
          <w:rFonts w:cstheme="minorHAnsi"/>
        </w:rPr>
        <w:fldChar w:fldCharType="separate"/>
      </w:r>
      <w:r w:rsidR="00FC3BFE">
        <w:rPr>
          <w:rFonts w:cstheme="minorHAnsi"/>
          <w:noProof/>
        </w:rPr>
        <w:t>[82]</w:t>
      </w:r>
      <w:r w:rsidR="004E2812" w:rsidRPr="00AB024F">
        <w:rPr>
          <w:rFonts w:cstheme="minorHAnsi"/>
        </w:rPr>
        <w:fldChar w:fldCharType="end"/>
      </w:r>
      <w:r w:rsidR="0036255F" w:rsidRPr="00AB024F">
        <w:rPr>
          <w:rFonts w:cstheme="minorHAnsi"/>
        </w:rPr>
        <w:t xml:space="preserve">.  </w:t>
      </w:r>
    </w:p>
    <w:p w14:paraId="54780726" w14:textId="77777777" w:rsidR="00F35AF9" w:rsidRPr="00AB024F" w:rsidRDefault="00F35AF9" w:rsidP="001E4731">
      <w:pPr>
        <w:ind w:firstLine="432"/>
        <w:rPr>
          <w:rFonts w:cstheme="minorHAnsi"/>
        </w:rPr>
      </w:pPr>
      <w:r w:rsidRPr="00AB024F">
        <w:rPr>
          <w:rFonts w:cstheme="minorHAnsi"/>
        </w:rPr>
        <w:t xml:space="preserve">Removing processed foods from the home can reduce cravings.  </w:t>
      </w:r>
      <w:r w:rsidR="004B7357">
        <w:rPr>
          <w:rFonts w:cstheme="minorHAnsi"/>
        </w:rPr>
        <w:t>I</w:t>
      </w:r>
      <w:r w:rsidRPr="00AB024F">
        <w:rPr>
          <w:rFonts w:cstheme="minorHAnsi"/>
        </w:rPr>
        <w:t xml:space="preserve">ntervention </w:t>
      </w:r>
      <w:r w:rsidR="00EF7C9F" w:rsidRPr="00AB024F">
        <w:rPr>
          <w:rFonts w:cstheme="minorHAnsi"/>
        </w:rPr>
        <w:t>by</w:t>
      </w:r>
      <w:r w:rsidRPr="00AB024F">
        <w:rPr>
          <w:rFonts w:cstheme="minorHAnsi"/>
        </w:rPr>
        <w:t xml:space="preserve"> the practitioner and education of household members </w:t>
      </w:r>
      <w:r w:rsidR="00EF7C9F" w:rsidRPr="00AB024F">
        <w:rPr>
          <w:rFonts w:cstheme="minorHAnsi"/>
        </w:rPr>
        <w:t xml:space="preserve">should be </w:t>
      </w:r>
      <w:r w:rsidR="004B7357">
        <w:rPr>
          <w:rFonts w:cstheme="minorHAnsi"/>
        </w:rPr>
        <w:t>offered as a first step</w:t>
      </w:r>
      <w:r w:rsidR="00EF7C9F" w:rsidRPr="00AB024F">
        <w:rPr>
          <w:rFonts w:cstheme="minorHAnsi"/>
        </w:rPr>
        <w:t>. Preemptive removal of processed foods from the home could result in</w:t>
      </w:r>
      <w:r w:rsidRPr="00AB024F">
        <w:rPr>
          <w:rFonts w:cstheme="minorHAnsi"/>
        </w:rPr>
        <w:t xml:space="preserve"> stressful pressure on the food addict as household members push back against the idea that processed foods would no longer be available at home. </w:t>
      </w:r>
    </w:p>
    <w:p w14:paraId="1BB73032" w14:textId="77777777" w:rsidR="0036255F" w:rsidRPr="00AB024F" w:rsidRDefault="0036255F" w:rsidP="001E4731">
      <w:pPr>
        <w:ind w:firstLine="432"/>
        <w:rPr>
          <w:rFonts w:cstheme="minorHAnsi"/>
        </w:rPr>
      </w:pPr>
      <w:r w:rsidRPr="00AB024F">
        <w:rPr>
          <w:rFonts w:cstheme="minorHAnsi"/>
        </w:rPr>
        <w:t>Practitioners can encourage clients to gradually</w:t>
      </w:r>
      <w:r w:rsidR="00007FEA" w:rsidRPr="00AB024F">
        <w:rPr>
          <w:rFonts w:cstheme="minorHAnsi"/>
        </w:rPr>
        <w:t xml:space="preserve"> cut</w:t>
      </w:r>
      <w:r w:rsidRPr="00AB024F">
        <w:rPr>
          <w:rFonts w:cstheme="minorHAnsi"/>
        </w:rPr>
        <w:t xml:space="preserve"> </w:t>
      </w:r>
      <w:r w:rsidR="00007FEA" w:rsidRPr="00AB024F">
        <w:rPr>
          <w:rFonts w:cstheme="minorHAnsi"/>
        </w:rPr>
        <w:t>back on medi</w:t>
      </w:r>
      <w:r w:rsidRPr="00AB024F">
        <w:rPr>
          <w:rFonts w:cstheme="minorHAnsi"/>
        </w:rPr>
        <w:t>a which has been shown to correlate with overeating</w:t>
      </w:r>
      <w:r w:rsidR="004E2812" w:rsidRPr="00AB024F">
        <w:rPr>
          <w:rFonts w:cstheme="minorHAnsi"/>
        </w:rPr>
        <w:t xml:space="preserve"> </w:t>
      </w:r>
      <w:r w:rsidR="004E2812" w:rsidRPr="00AB024F">
        <w:rPr>
          <w:rFonts w:cstheme="minorHAnsi"/>
        </w:rPr>
        <w:fldChar w:fldCharType="begin">
          <w:fldData xml:space="preserve">PEVuZE5vdGU+PENpdGU+PEF1dGhvcj5KZW5raW48L0F1dGhvcj48WWVhcj4yMDE0PC9ZZWFyPjxS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MjgxLTkzPC9wYWdlcz48dm9sdW1lPjE1PC92b2x1bWU+PG51bWJlcj40PC9udW1i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</w:fldData>
        </w:fldChar>
      </w:r>
      <w:r w:rsidR="00FC3BFE">
        <w:rPr>
          <w:rFonts w:cstheme="minorHAnsi"/>
        </w:rPr>
        <w:instrText xml:space="preserve"> ADDIN EN.CITE </w:instrText>
      </w:r>
      <w:r w:rsidR="00FC3BFE">
        <w:rPr>
          <w:rFonts w:cstheme="minorHAnsi"/>
        </w:rPr>
        <w:fldChar w:fldCharType="begin">
          <w:fldData xml:space="preserve">PEVuZE5vdGU+PENpdGU+PEF1dGhvcj5KZW5raW48L0F1dGhvcj48WWVhcj4yMDE0PC9ZZWFyPjxS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004E2812" w:rsidRPr="00AB024F">
        <w:rPr>
          <w:rFonts w:cstheme="minorHAnsi"/>
        </w:rPr>
      </w:r>
      <w:r w:rsidR="004E2812" w:rsidRPr="00AB024F">
        <w:rPr>
          <w:rFonts w:cstheme="minorHAnsi"/>
        </w:rPr>
        <w:fldChar w:fldCharType="separate"/>
      </w:r>
      <w:r w:rsidR="00FC3BFE">
        <w:rPr>
          <w:rFonts w:cstheme="minorHAnsi"/>
          <w:noProof/>
        </w:rPr>
        <w:t>[83, 84]</w:t>
      </w:r>
      <w:r w:rsidR="004E2812" w:rsidRPr="00AB024F">
        <w:rPr>
          <w:rFonts w:cstheme="minorHAnsi"/>
        </w:rPr>
        <w:fldChar w:fldCharType="end"/>
      </w:r>
      <w:r w:rsidRPr="00AB024F">
        <w:rPr>
          <w:rFonts w:cstheme="minorHAnsi"/>
        </w:rPr>
        <w:t xml:space="preserve">. Finding new routes to work or school that bypass addictive food outlets is also supported. Relationship stress </w:t>
      </w:r>
      <w:r w:rsidR="000B3DDE" w:rsidRPr="00AB024F">
        <w:rPr>
          <w:rFonts w:cstheme="minorHAnsi"/>
        </w:rPr>
        <w:t>may be</w:t>
      </w:r>
      <w:r w:rsidRPr="00AB024F">
        <w:rPr>
          <w:rFonts w:cstheme="minorHAnsi"/>
        </w:rPr>
        <w:t xml:space="preserve"> difficult to manage for PFA clients because of a history of low-self-esteem</w:t>
      </w:r>
      <w:r w:rsidR="004B7357">
        <w:rPr>
          <w:rFonts w:cstheme="minorHAnsi"/>
        </w:rPr>
        <w:t xml:space="preserve"> and </w:t>
      </w:r>
      <w:r w:rsidRPr="00AB024F">
        <w:rPr>
          <w:rFonts w:cstheme="minorHAnsi"/>
        </w:rPr>
        <w:t>neglect</w:t>
      </w:r>
      <w:r w:rsidR="000B3DDE" w:rsidRPr="00AB024F">
        <w:rPr>
          <w:rFonts w:cstheme="minorHAnsi"/>
        </w:rPr>
        <w:t xml:space="preserve"> </w:t>
      </w:r>
      <w:r w:rsidR="000B3DDE" w:rsidRPr="00AB024F">
        <w:rPr>
          <w:rFonts w:cstheme="minorHAnsi"/>
        </w:rPr>
        <w:fldChar w:fldCharType="begin"/>
      </w:r>
      <w:r w:rsidR="00FC3BFE">
        <w:rPr>
          <w:rFonts w:cstheme="minorHAnsi"/>
        </w:rPr>
        <w:instrText xml:space="preserve"> ADDIN EN.CITE &lt;EndNote&gt;&lt;Cite&gt;&lt;Author&gt;Van Niel&lt;/Author&gt;&lt;Year&gt;2014&lt;/Year&gt;&lt;RecNum&gt;6271&lt;/RecNum&gt;&lt;DisplayText&gt;[85]&lt;/DisplayText&gt;&lt;record&gt;&lt;rec-number&gt;6271&lt;/rec-number&gt;&lt;foreign-keys&gt;&lt;key app="EN" db-id="rpzswxppg9r2psefwerp52ak5e0fxparzfer" timestamp="1533319900"&gt;6271&lt;/key&gt;&lt;/foreign-keys&gt;&lt;ref-type name="Journal Article"&gt;17&lt;/ref-type&gt;&lt;contributors&gt;&lt;authors&gt;&lt;author&gt;Van Niel, C.&lt;/author&gt;&lt;author&gt;Pachter, L. M.&lt;/author&gt;&lt;author&gt;Wade, R., Jr.&lt;/author&gt;&lt;author&gt;Felitti, V. J.&lt;/author&gt;&lt;author&gt;Stein, M. T.&lt;/author&gt;&lt;/authors&gt;&lt;/contributors&gt;&lt;auth-address&gt;Department of Pediatrics, University of Washington School of Medicine, Sea Mar Community Health Centers, Seattle, WA&lt;/auth-address&gt;&lt;titles&gt;&lt;title&gt;Adverse events in children: predictors of adult physical and mental conditions&lt;/title&gt;&lt;secondary-title&gt;J Dev Behav Pediatr&lt;/secondary-title&gt;&lt;alt-title&gt;Journal of developmental and behavioral pediatrics : JDBP&lt;/alt-title&gt;&lt;/titles&gt;&lt;periodical&gt;&lt;full-title&gt;J Dev Behav Pediatr&lt;/full-title&gt;&lt;abbr-1&gt;Journal of developmental and behavioral pediatrics : JDBP&lt;/abbr-1&gt;&lt;/periodical&gt;&lt;alt-periodical&gt;&lt;full-title&gt;J Dev Behav Pediatr&lt;/full-title&gt;&lt;abbr-1&gt;Journal of developmental and behavioral pediatrics : JDBP&lt;/abbr-1&gt;&lt;/alt-periodical&gt;&lt;pages&gt;549-51&lt;/pages&gt;&lt;volume&gt;35&lt;/volume&gt;&lt;number&gt;8&lt;/number&gt;&lt;edition&gt;2014/09/17&lt;/edition&gt;&lt;keywords&gt;&lt;keyword&gt;Adolescent&lt;/keyword&gt;&lt;keyword&gt;Adult&lt;/keyword&gt;&lt;keyword&gt;Child&lt;/keyword&gt;&lt;keyword&gt;Child Abuse/*psychology&lt;/keyword&gt;&lt;keyword&gt;Child of Impaired Parents/*psychology&lt;/keyword&gt;&lt;keyword&gt;Humans&lt;/keyword&gt;&lt;keyword&gt;Mental Disorders/*etiology&lt;/keyword&gt;&lt;keyword&gt;Morbidity&lt;/keyword&gt;&lt;keyword&gt;Risk Factors&lt;/keyword&gt;&lt;/keywords&gt;&lt;dates&gt;&lt;year&gt;2014&lt;/year&gt;&lt;pub-dates&gt;&lt;date&gt;Oct&lt;/date&gt;&lt;/pub-dates&gt;&lt;/dates&gt;&lt;isbn&gt;0196-206x&lt;/isbn&gt;&lt;accession-num&gt;25225793&lt;/accession-num&gt;&lt;urls&gt;&lt;/urls&gt;&lt;electronic-resource-num&gt;10.1097/dbp.0000000000000102&lt;/electronic-resource-num&gt;&lt;remote-database-provider&gt;NLM&lt;/remote-database-provider&gt;&lt;language&gt;eng&lt;/language&gt;&lt;/record&gt;&lt;/Cite&gt;&lt;/EndNote&gt;</w:instrText>
      </w:r>
      <w:r w:rsidR="000B3DDE" w:rsidRPr="00AB024F">
        <w:rPr>
          <w:rFonts w:cstheme="minorHAnsi"/>
        </w:rPr>
        <w:fldChar w:fldCharType="separate"/>
      </w:r>
      <w:r w:rsidR="00FC3BFE">
        <w:rPr>
          <w:rFonts w:cstheme="minorHAnsi"/>
          <w:noProof/>
        </w:rPr>
        <w:t>[85]</w:t>
      </w:r>
      <w:r w:rsidR="000B3DDE" w:rsidRPr="00AB024F">
        <w:rPr>
          <w:rFonts w:cstheme="minorHAnsi"/>
        </w:rPr>
        <w:fldChar w:fldCharType="end"/>
      </w:r>
      <w:r w:rsidRPr="00AB024F">
        <w:rPr>
          <w:rFonts w:cstheme="minorHAnsi"/>
        </w:rPr>
        <w:t xml:space="preserve">. </w:t>
      </w:r>
      <w:r w:rsidR="000B3DDE" w:rsidRPr="00AB024F">
        <w:rPr>
          <w:rFonts w:cstheme="minorHAnsi"/>
        </w:rPr>
        <w:t xml:space="preserve">Practitioners may find that addressing relationship stress in </w:t>
      </w:r>
      <w:r w:rsidR="00F35AF9" w:rsidRPr="00AB024F">
        <w:rPr>
          <w:rFonts w:cstheme="minorHAnsi"/>
        </w:rPr>
        <w:t xml:space="preserve">food-addicted </w:t>
      </w:r>
      <w:r w:rsidR="000B3DDE" w:rsidRPr="00AB024F">
        <w:rPr>
          <w:rFonts w:cstheme="minorHAnsi"/>
        </w:rPr>
        <w:t>household yields improved outcomes in weight normalization through reduction in cravings.</w:t>
      </w:r>
    </w:p>
    <w:p w14:paraId="5DC0BD83" w14:textId="77777777" w:rsidR="00007FEA" w:rsidRPr="00AB024F" w:rsidRDefault="00007FEA" w:rsidP="001E4731">
      <w:pPr>
        <w:ind w:firstLine="432"/>
        <w:rPr>
          <w:rFonts w:cstheme="minorHAnsi"/>
        </w:rPr>
      </w:pPr>
      <w:r w:rsidRPr="00AB024F">
        <w:rPr>
          <w:rFonts w:cstheme="minorHAnsi"/>
        </w:rPr>
        <w:t>This approach comes from neuroimaging research showing that addictions are the result of conditioning neurons to respond to cues for the substance</w:t>
      </w:r>
      <w:r w:rsidR="007E4B70" w:rsidRPr="00AB024F">
        <w:rPr>
          <w:rFonts w:cstheme="minorHAnsi"/>
        </w:rPr>
        <w:t xml:space="preserve">. </w:t>
      </w:r>
      <w:r w:rsidR="00DF4761" w:rsidRPr="00AB024F">
        <w:rPr>
          <w:rFonts w:cstheme="minorHAnsi"/>
        </w:rPr>
        <w:t>New findings in drug addiction are suggesting that focusing on reconditioning neurons not to crave or stress in response to cues is possible</w:t>
      </w:r>
      <w:r w:rsidR="00EF7C9F" w:rsidRPr="00AB024F">
        <w:rPr>
          <w:rFonts w:cstheme="minorHAnsi"/>
        </w:rPr>
        <w:t xml:space="preserve"> </w:t>
      </w:r>
      <w:r w:rsidR="00EF7C9F" w:rsidRPr="00AB024F">
        <w:rPr>
          <w:rFonts w:cstheme="minorHAnsi"/>
        </w:rPr>
        <w:fldChar w:fldCharType="begin"/>
      </w:r>
      <w:r w:rsidR="00FC3BFE">
        <w:rPr>
          <w:rFonts w:cstheme="minorHAnsi"/>
        </w:rPr>
        <w:instrText xml:space="preserve"> ADDIN EN.CITE &lt;EndNote&gt;&lt;Cite&gt;&lt;Author&gt;Boutelle&lt;/Author&gt;&lt;Year&gt;2015&lt;/Year&gt;&lt;RecNum&gt;1504&lt;/RecNum&gt;&lt;DisplayText&gt;[86]&lt;/DisplayText&gt;&lt;record&gt;&lt;rec-number&gt;1504&lt;/rec-number&gt;&lt;foreign-keys&gt;&lt;key app="EN" db-id="rpzswxppg9r2psefwerp52ak5e0fxparzfer" timestamp="1533317965"&gt;1504&lt;/key&gt;&lt;/foreign-keys&gt;&lt;ref-type name="Journal Article"&gt;17&lt;/ref-type&gt;&lt;contributors&gt;&lt;authors&gt;&lt;author&gt;Boutelle, K. N.&lt;/author&gt;&lt;author&gt;Bouton, M. E.&lt;/author&gt;&lt;/authors&gt;&lt;/contributors&gt;&lt;auth-address&gt;Department of Psychiatry, University of California San Diego, La Jolla, CA, USA; Department of Pediatrics, University of California San Diego, La Jolla, CA, USA. Electronic address: kboutelle@ucsd.edu.&amp;#xD;Department of Psychological Science, University of Vermont, Burlington, VT, USA.&lt;/auth-address&gt;&lt;titles&gt;&lt;title&gt;Implications of learning theory for developing programs to decrease overeating&lt;/title&gt;&lt;secondary-title&gt;Appetite&lt;/secondary-title&gt;&lt;alt-title&gt;Appetite&lt;/alt-title&gt;&lt;/titles&gt;&lt;periodical&gt;&lt;full-title&gt;Appetite&lt;/full-title&gt;&lt;abbr-1&gt;Appetite&lt;/abbr-1&gt;&lt;/periodical&gt;&lt;alt-periodical&gt;&lt;full-title&gt;Appetite&lt;/full-title&gt;&lt;abbr-1&gt;Appetite&lt;/abbr-1&gt;&lt;/alt-periodical&gt;&lt;pages&gt;62-74&lt;/pages&gt;&lt;volume&gt;93&lt;/volume&gt;&lt;edition&gt;2015/05/23&lt;/edition&gt;&lt;keywords&gt;&lt;keyword&gt;Child&lt;/keyword&gt;&lt;keyword&gt;Extinction&lt;/keyword&gt;&lt;keyword&gt;Food cue&lt;/keyword&gt;&lt;keyword&gt;Learning&lt;/keyword&gt;&lt;keyword&gt;Obesity&lt;/keyword&gt;&lt;/keywords&gt;&lt;dates&gt;&lt;year&gt;2015&lt;/year&gt;&lt;pub-dates&gt;&lt;date&gt;Oct&lt;/date&gt;&lt;/pub-dates&gt;&lt;/dates&gt;&lt;isbn&gt;0195-6663&lt;/isbn&gt;&lt;accession-num&gt;25998235&lt;/accession-num&gt;&lt;urls&gt;&lt;/urls&gt;&lt;custom2&gt;PMC4654402&lt;/custom2&gt;&lt;custom6&gt;NIHMS692222&lt;/custom6&gt;&lt;electronic-resource-num&gt;10.1016/j.appet.2015.05.013&lt;/electronic-resource-num&gt;&lt;remote-database-provider&gt;NLM&lt;/remote-database-provider&gt;&lt;language&gt;eng&lt;/language&gt;&lt;/record&gt;&lt;/Cite&gt;&lt;/EndNote&gt;</w:instrText>
      </w:r>
      <w:r w:rsidR="00EF7C9F" w:rsidRPr="00AB024F">
        <w:rPr>
          <w:rFonts w:cstheme="minorHAnsi"/>
        </w:rPr>
        <w:fldChar w:fldCharType="separate"/>
      </w:r>
      <w:r w:rsidR="00FC3BFE">
        <w:rPr>
          <w:rFonts w:cstheme="minorHAnsi"/>
          <w:noProof/>
        </w:rPr>
        <w:t>[86]</w:t>
      </w:r>
      <w:r w:rsidR="00EF7C9F" w:rsidRPr="00AB024F">
        <w:rPr>
          <w:rFonts w:cstheme="minorHAnsi"/>
        </w:rPr>
        <w:fldChar w:fldCharType="end"/>
      </w:r>
      <w:r w:rsidR="00DF4761" w:rsidRPr="00AB024F">
        <w:rPr>
          <w:rFonts w:cstheme="minorHAnsi"/>
        </w:rPr>
        <w:t xml:space="preserve">.  Cognitive restoration is also </w:t>
      </w:r>
      <w:r w:rsidR="00D00AD2" w:rsidRPr="00AB024F">
        <w:rPr>
          <w:rFonts w:cstheme="minorHAnsi"/>
        </w:rPr>
        <w:t>warranted</w:t>
      </w:r>
      <w:r w:rsidR="00EF7C9F" w:rsidRPr="00AB024F">
        <w:rPr>
          <w:rFonts w:cstheme="minorHAnsi"/>
        </w:rPr>
        <w:t xml:space="preserve"> </w:t>
      </w:r>
      <w:r w:rsidR="00EF7C9F" w:rsidRPr="00AB024F">
        <w:rPr>
          <w:rFonts w:cstheme="minorHAnsi"/>
        </w:rPr>
        <w:fldChar w:fldCharType="begin">
          <w:fldData xml:space="preserve">PEVuZE5vdGU+PENpdGU+PEF1dGhvcj5SZXphcG91cjwvQXV0aG9yPjxZZWFyPjIwMTY8L1llYXI+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</w:fldData>
        </w:fldChar>
      </w:r>
      <w:r w:rsidR="00FC3BFE">
        <w:rPr>
          <w:rFonts w:cstheme="minorHAnsi"/>
        </w:rPr>
        <w:instrText xml:space="preserve"> ADDIN EN.CITE </w:instrText>
      </w:r>
      <w:r w:rsidR="00FC3BFE">
        <w:rPr>
          <w:rFonts w:cstheme="minorHAnsi"/>
        </w:rPr>
        <w:fldChar w:fldCharType="begin">
          <w:fldData xml:space="preserve">PEVuZE5vdGU+PENpdGU+PEF1dGhvcj5SZXphcG91cjwvQXV0aG9yPjxZZWFyPjIwMTY8L1llYXI+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00EF7C9F" w:rsidRPr="00AB024F">
        <w:rPr>
          <w:rFonts w:cstheme="minorHAnsi"/>
        </w:rPr>
      </w:r>
      <w:r w:rsidR="00EF7C9F" w:rsidRPr="00AB024F">
        <w:rPr>
          <w:rFonts w:cstheme="minorHAnsi"/>
        </w:rPr>
        <w:fldChar w:fldCharType="separate"/>
      </w:r>
      <w:r w:rsidR="00FC3BFE">
        <w:rPr>
          <w:rFonts w:cstheme="minorHAnsi"/>
          <w:noProof/>
        </w:rPr>
        <w:t>[87]</w:t>
      </w:r>
      <w:r w:rsidR="00EF7C9F" w:rsidRPr="00AB024F">
        <w:rPr>
          <w:rFonts w:cstheme="minorHAnsi"/>
        </w:rPr>
        <w:fldChar w:fldCharType="end"/>
      </w:r>
      <w:r w:rsidR="00D00AD2" w:rsidRPr="00AB024F">
        <w:rPr>
          <w:rFonts w:cstheme="minorHAnsi"/>
        </w:rPr>
        <w:t>.  Cognitive Behavioral Therapy has been shown to be helpful, even when delivered via a self-study workbook</w:t>
      </w:r>
      <w:r w:rsidR="00EF7C9F" w:rsidRPr="00AB024F">
        <w:rPr>
          <w:rFonts w:cstheme="minorHAnsi"/>
        </w:rPr>
        <w:t xml:space="preserve"> </w:t>
      </w:r>
      <w:r w:rsidR="00EF7C9F" w:rsidRPr="00AB024F">
        <w:rPr>
          <w:rFonts w:cstheme="minorHAnsi"/>
        </w:rPr>
        <w:fldChar w:fldCharType="begin">
          <w:fldData xml:space="preserve">PEVuZE5vdGU+PENpdGU+PEF1dGhvcj5TdGljZTwvQXV0aG9yPjxZZWFyPjIwMDg8L1llYXI+PFJl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</w:fldData>
        </w:fldChar>
      </w:r>
      <w:r w:rsidR="00FC3BFE">
        <w:rPr>
          <w:rFonts w:cstheme="minorHAnsi"/>
        </w:rPr>
        <w:instrText xml:space="preserve"> ADDIN EN.CITE </w:instrText>
      </w:r>
      <w:r w:rsidR="00FC3BFE">
        <w:rPr>
          <w:rFonts w:cstheme="minorHAnsi"/>
        </w:rPr>
        <w:fldChar w:fldCharType="begin">
          <w:fldData xml:space="preserve">PEVuZE5vdGU+PENpdGU+PEF1dGhvcj5TdGljZTwvQXV0aG9yPjxZZWFyPjIwMDg8L1llYXI+PFJl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00EF7C9F" w:rsidRPr="00AB024F">
        <w:rPr>
          <w:rFonts w:cstheme="minorHAnsi"/>
        </w:rPr>
      </w:r>
      <w:r w:rsidR="00EF7C9F" w:rsidRPr="00AB024F">
        <w:rPr>
          <w:rFonts w:cstheme="minorHAnsi"/>
        </w:rPr>
        <w:fldChar w:fldCharType="separate"/>
      </w:r>
      <w:r w:rsidR="00FC3BFE">
        <w:rPr>
          <w:rFonts w:cstheme="minorHAnsi"/>
          <w:noProof/>
        </w:rPr>
        <w:t>[88]</w:t>
      </w:r>
      <w:r w:rsidR="00EF7C9F" w:rsidRPr="00AB024F">
        <w:rPr>
          <w:rFonts w:cstheme="minorHAnsi"/>
        </w:rPr>
        <w:fldChar w:fldCharType="end"/>
      </w:r>
      <w:r w:rsidR="00D00AD2" w:rsidRPr="00AB024F">
        <w:rPr>
          <w:rFonts w:cstheme="minorHAnsi"/>
        </w:rPr>
        <w:t xml:space="preserve">. </w:t>
      </w:r>
    </w:p>
    <w:p w14:paraId="46333224" w14:textId="77777777" w:rsidR="005D32D0" w:rsidRPr="00AB024F" w:rsidRDefault="005D32D0" w:rsidP="001E4731">
      <w:pPr>
        <w:ind w:firstLine="432"/>
        <w:rPr>
          <w:rFonts w:cstheme="minorHAnsi"/>
        </w:rPr>
      </w:pPr>
      <w:r w:rsidRPr="00AB024F">
        <w:rPr>
          <w:rFonts w:cstheme="minorHAnsi"/>
          <w:b/>
          <w:i/>
        </w:rPr>
        <w:t>Availability</w:t>
      </w:r>
      <w:r w:rsidRPr="00AB024F">
        <w:rPr>
          <w:rFonts w:cstheme="minorHAnsi"/>
        </w:rPr>
        <w:t xml:space="preserve">. The easy availability of processed foods from fast food outlets, convenience stores, and prepackaged grocery items presents a </w:t>
      </w:r>
      <w:r w:rsidR="00EF7C9F" w:rsidRPr="00AB024F">
        <w:rPr>
          <w:rFonts w:cstheme="minorHAnsi"/>
        </w:rPr>
        <w:t>seductive</w:t>
      </w:r>
      <w:r w:rsidRPr="00AB024F">
        <w:rPr>
          <w:rFonts w:cstheme="minorHAnsi"/>
        </w:rPr>
        <w:t xml:space="preserve"> alternative to making food at home. </w:t>
      </w:r>
      <w:r w:rsidR="00F35AF9" w:rsidRPr="00AB024F">
        <w:rPr>
          <w:rFonts w:cstheme="minorHAnsi"/>
        </w:rPr>
        <w:t xml:space="preserve">It is possible that the food industry has persuaded food addicts that making healthy meals at home is too time-consuming for busy people. Practitioners can explain to clients that processed foods can consume time in hidden ways, particularly through fatigue, depression, and illness. </w:t>
      </w:r>
      <w:r w:rsidR="001F54E4" w:rsidRPr="00AB024F">
        <w:rPr>
          <w:rFonts w:cstheme="minorHAnsi"/>
        </w:rPr>
        <w:t xml:space="preserve">Clients may express surprise at how easy it is to make unprocessed meals. </w:t>
      </w:r>
    </w:p>
    <w:p w14:paraId="351769F8" w14:textId="77777777" w:rsidR="00E57A04" w:rsidRPr="00AB024F" w:rsidRDefault="00E57A04" w:rsidP="001E4731">
      <w:pPr>
        <w:ind w:firstLine="432"/>
        <w:rPr>
          <w:rFonts w:cstheme="minorHAnsi"/>
        </w:rPr>
      </w:pPr>
      <w:r w:rsidRPr="00AB024F">
        <w:rPr>
          <w:rFonts w:cstheme="minorHAnsi"/>
        </w:rPr>
        <w:t xml:space="preserve">Practitioners can encourage clients to set aside a few hours, perhaps on the weekend, when basic cooking can be accomplished.  Filling an oven with meats and vegetables to roast, while filling pots with soups and stews means that many meals can be made </w:t>
      </w:r>
      <w:r w:rsidR="00FF43C1" w:rsidRPr="00AB024F">
        <w:rPr>
          <w:rFonts w:cstheme="minorHAnsi"/>
        </w:rPr>
        <w:t>simultaneously</w:t>
      </w:r>
      <w:r w:rsidRPr="00AB024F">
        <w:rPr>
          <w:rFonts w:cstheme="minorHAnsi"/>
        </w:rPr>
        <w:t xml:space="preserve">. </w:t>
      </w:r>
      <w:r w:rsidR="00F43277" w:rsidRPr="00AB024F">
        <w:rPr>
          <w:rFonts w:cstheme="minorHAnsi"/>
        </w:rPr>
        <w:t xml:space="preserve">Basic skills such as quantity cooking can </w:t>
      </w:r>
      <w:r w:rsidR="00EF7C9F" w:rsidRPr="00AB024F">
        <w:rPr>
          <w:rFonts w:cstheme="minorHAnsi"/>
        </w:rPr>
        <w:t xml:space="preserve">significantly improve </w:t>
      </w:r>
      <w:r w:rsidR="00FF43C1" w:rsidRPr="00AB024F">
        <w:rPr>
          <w:rFonts w:cstheme="minorHAnsi"/>
        </w:rPr>
        <w:t xml:space="preserve">clients’ </w:t>
      </w:r>
      <w:r w:rsidR="00EF7C9F" w:rsidRPr="00AB024F">
        <w:rPr>
          <w:rFonts w:cstheme="minorHAnsi"/>
        </w:rPr>
        <w:t>success at transitioning to</w:t>
      </w:r>
      <w:r w:rsidR="00FF43C1" w:rsidRPr="00AB024F">
        <w:rPr>
          <w:rFonts w:cstheme="minorHAnsi"/>
        </w:rPr>
        <w:t xml:space="preserve"> unprocessed meals. </w:t>
      </w:r>
    </w:p>
    <w:p w14:paraId="5E490F3B" w14:textId="77777777" w:rsidR="00EF7C9F" w:rsidRPr="00AB024F" w:rsidRDefault="00EF7C9F" w:rsidP="001E4731">
      <w:pPr>
        <w:ind w:firstLine="432"/>
        <w:rPr>
          <w:rFonts w:cstheme="minorHAnsi"/>
        </w:rPr>
      </w:pPr>
      <w:r w:rsidRPr="00AB024F">
        <w:rPr>
          <w:rFonts w:cstheme="minorHAnsi"/>
        </w:rPr>
        <w:t xml:space="preserve">Practitioners may bear in mind that PFA clients are likely to suffer from a range of physical, mental, emotional, and behavioral co-morbidities that can present a barrier to preparing meals </w:t>
      </w:r>
      <w:r w:rsidRPr="00AB024F">
        <w:rPr>
          <w:rFonts w:cstheme="minorHAnsi"/>
        </w:rPr>
        <w:fldChar w:fldCharType="begin"/>
      </w:r>
      <w:r w:rsidR="00FC3BFE">
        <w:rPr>
          <w:rFonts w:cstheme="minorHAnsi"/>
        </w:rPr>
        <w:instrText xml:space="preserve"> ADDIN EN.CITE &lt;EndNote&gt;&lt;Cite&gt;&lt;Author&gt;Guh&lt;/Author&gt;&lt;Year&gt;2009&lt;/Year&gt;&lt;RecNum&gt;5828&lt;/RecNum&gt;&lt;DisplayText&gt;[89]&lt;/DisplayText&gt;&lt;record&gt;&lt;rec-number&gt;5828&lt;/rec-number&gt;&lt;foreign-keys&gt;&lt;key app="EN" db-id="rpzswxppg9r2psefwerp52ak5e0fxparzfer" timestamp="1533319820"&gt;5828&lt;/key&gt;&lt;/foreign-keys&gt;&lt;ref-type name="Journal Article"&gt;17&lt;/ref-type&gt;&lt;contributors&gt;&lt;authors&gt;&lt;author&gt;Guh, D. P.&lt;/author&gt;&lt;author&gt;Zhang, W.&lt;/author&gt;&lt;author&gt;Bansback, N.&lt;/author&gt;&lt;author&gt;Amarsi, Z.&lt;/author&gt;&lt;author&gt;Birmingham, C. L.&lt;/author&gt;&lt;author&gt;Anis, A. H.&lt;/author&gt;&lt;/authors&gt;&lt;/contributors&gt;&lt;auth-address&gt;Centre for Health Evaluation and Outcome Sciences, St Paul&amp;apos;s Hospital, BC, Canada. daphne@sm.hivnet.ubc.ca&lt;/auth-address&gt;&lt;titles&gt;&lt;title&gt;The incidence of co-morbidities related to obesity and overweight: a systematic review and meta-analysis&lt;/title&gt;&lt;secondary-title&gt;BMC Public Health&lt;/secondary-title&gt;&lt;alt-title&gt;BMC public health&lt;/alt-title&gt;&lt;/titles&gt;&lt;periodical&gt;&lt;full-title&gt;BMC Public Health&lt;/full-title&gt;&lt;/periodical&gt;&lt;alt-periodical&gt;&lt;full-title&gt;BMC Public Health&lt;/full-title&gt;&lt;/alt-periodical&gt;&lt;pages&gt;88&lt;/pages&gt;&lt;volume&gt;9&lt;/volume&gt;&lt;edition&gt;2009/03/27&lt;/edition&gt;&lt;keywords&gt;&lt;keyword&gt;Cardiovascular Diseases/*epidemiology&lt;/keyword&gt;&lt;keyword&gt;Comorbidity&lt;/keyword&gt;&lt;keyword&gt;Diabetes Mellitus, Type 2/epidemiology&lt;/keyword&gt;&lt;keyword&gt;Female&lt;/keyword&gt;&lt;keyword&gt;Gallbladder Diseases/epidemiology&lt;/keyword&gt;&lt;keyword&gt;Humans&lt;/keyword&gt;&lt;keyword&gt;Incidence&lt;/keyword&gt;&lt;keyword&gt;Male&lt;/keyword&gt;&lt;keyword&gt;Neoplasms/*epidemiology&lt;/keyword&gt;&lt;keyword&gt;Obesity/*epidemiology&lt;/keyword&gt;&lt;keyword&gt;Osteoarthritis/epidemiology&lt;/keyword&gt;&lt;keyword&gt;Overweight/*epidemiology&lt;/keyword&gt;&lt;/keywords&gt;&lt;dates&gt;&lt;year&gt;2009&lt;/year&gt;&lt;pub-dates&gt;&lt;date&gt;Mar 25&lt;/date&gt;&lt;/pub-dates&gt;&lt;/dates&gt;&lt;isbn&gt;1471-2458&lt;/isbn&gt;&lt;accession-num&gt;19320986&lt;/accession-num&gt;&lt;urls&gt;&lt;/urls&gt;&lt;custom2&gt;PMC2667420&lt;/custom2&gt;&lt;electronic-resource-num&gt;10.1186/1471-2458-9-88&lt;/electronic-resource-num&gt;&lt;remote-database-provider&gt;NLM&lt;/remote-database-provider&gt;&lt;language&gt;eng&lt;/language&gt;&lt;/record&gt;&lt;/Cite&gt;&lt;/EndNote&gt;</w:instrText>
      </w:r>
      <w:r w:rsidRPr="00AB024F">
        <w:rPr>
          <w:rFonts w:cstheme="minorHAnsi"/>
        </w:rPr>
        <w:fldChar w:fldCharType="separate"/>
      </w:r>
      <w:r w:rsidR="00FC3BFE">
        <w:rPr>
          <w:rFonts w:cstheme="minorHAnsi"/>
          <w:noProof/>
        </w:rPr>
        <w:t>[89]</w:t>
      </w:r>
      <w:r w:rsidRPr="00AB024F">
        <w:rPr>
          <w:rFonts w:cstheme="minorHAnsi"/>
        </w:rPr>
        <w:fldChar w:fldCharType="end"/>
      </w:r>
      <w:r w:rsidRPr="00AB024F">
        <w:rPr>
          <w:rFonts w:cstheme="minorHAnsi"/>
        </w:rPr>
        <w:t>. As these conditions resolve, clients may be more able to produce meals more and more consistently.</w:t>
      </w:r>
      <w:r w:rsidR="001F54E4" w:rsidRPr="00AB024F">
        <w:rPr>
          <w:rFonts w:cstheme="minorHAnsi"/>
        </w:rPr>
        <w:t xml:space="preserve"> Patient encouragement is helpful.</w:t>
      </w:r>
    </w:p>
    <w:p w14:paraId="33DA36DB" w14:textId="77777777" w:rsidR="006374C4" w:rsidRPr="00AB024F" w:rsidRDefault="005D32D0" w:rsidP="001E4731">
      <w:pPr>
        <w:ind w:firstLine="432"/>
        <w:rPr>
          <w:rFonts w:cstheme="minorHAnsi"/>
        </w:rPr>
      </w:pPr>
      <w:r w:rsidRPr="00AB024F">
        <w:rPr>
          <w:rFonts w:cstheme="minorHAnsi"/>
          <w:b/>
          <w:i/>
        </w:rPr>
        <w:t>Affordability</w:t>
      </w:r>
      <w:r w:rsidRPr="00AB024F">
        <w:rPr>
          <w:rFonts w:cstheme="minorHAnsi"/>
        </w:rPr>
        <w:t xml:space="preserve">. </w:t>
      </w:r>
      <w:r w:rsidR="006374C4" w:rsidRPr="00AB024F">
        <w:rPr>
          <w:rFonts w:cstheme="minorHAnsi"/>
        </w:rPr>
        <w:t xml:space="preserve">The processed food industry has asserted through media that it is expensive to ‘eat healthy.’ By touting the need to ‘eat organic,’ the food industry has </w:t>
      </w:r>
      <w:r w:rsidR="001F54E4" w:rsidRPr="00AB024F">
        <w:rPr>
          <w:rFonts w:cstheme="minorHAnsi"/>
        </w:rPr>
        <w:t>reinforced</w:t>
      </w:r>
      <w:r w:rsidR="006374C4" w:rsidRPr="00AB024F">
        <w:rPr>
          <w:rFonts w:cstheme="minorHAnsi"/>
        </w:rPr>
        <w:t xml:space="preserve"> the perception that poor people cannot afford to eat healthy.  Practitioners can help dispel these misconceptions by providing clients with information about how inexpensive it is to eat the healthiest foods.  For example, rice, beans, and carrots or cabbage can be served for </w:t>
      </w:r>
      <w:r w:rsidR="009D5EEE">
        <w:rPr>
          <w:rFonts w:cstheme="minorHAnsi"/>
        </w:rPr>
        <w:t xml:space="preserve">less than the cost of a </w:t>
      </w:r>
      <w:proofErr w:type="gramStart"/>
      <w:r w:rsidR="009D5EEE">
        <w:rPr>
          <w:rFonts w:cstheme="minorHAnsi"/>
        </w:rPr>
        <w:t>fast food</w:t>
      </w:r>
      <w:proofErr w:type="gramEnd"/>
      <w:r w:rsidR="009D5EEE">
        <w:rPr>
          <w:rFonts w:cstheme="minorHAnsi"/>
        </w:rPr>
        <w:t xml:space="preserve"> meal</w:t>
      </w:r>
      <w:r w:rsidR="006374C4" w:rsidRPr="00AB024F">
        <w:rPr>
          <w:rFonts w:cstheme="minorHAnsi"/>
        </w:rPr>
        <w:t xml:space="preserve">. There are also </w:t>
      </w:r>
      <w:r w:rsidR="006374C4" w:rsidRPr="00AB024F">
        <w:rPr>
          <w:rFonts w:cstheme="minorHAnsi"/>
        </w:rPr>
        <w:lastRenderedPageBreak/>
        <w:t xml:space="preserve">hidden costs to processed meals. Fast food meals may encourage cravings which cost more to satisfy.  The fatigue and depression associated with processed foods may prevent an adult from </w:t>
      </w:r>
      <w:r w:rsidR="009D5EEE">
        <w:rPr>
          <w:rFonts w:cstheme="minorHAnsi"/>
        </w:rPr>
        <w:t>progressing</w:t>
      </w:r>
      <w:r w:rsidR="006374C4" w:rsidRPr="00AB024F">
        <w:rPr>
          <w:rFonts w:cstheme="minorHAnsi"/>
        </w:rPr>
        <w:t xml:space="preserve"> at a job.  Associated illnesses associated with processed foods such as heart disease, stroke, or cancer can be financially devastating. </w:t>
      </w:r>
      <w:r w:rsidR="00E57A04" w:rsidRPr="00AB024F">
        <w:rPr>
          <w:rFonts w:cstheme="minorHAnsi"/>
        </w:rPr>
        <w:t>The assertion that processed foods are cheap and thus a better alternative to health</w:t>
      </w:r>
      <w:r w:rsidR="001F54E4" w:rsidRPr="00AB024F">
        <w:rPr>
          <w:rFonts w:cstheme="minorHAnsi"/>
        </w:rPr>
        <w:t>y foods can be met through education</w:t>
      </w:r>
      <w:r w:rsidR="00E57A04" w:rsidRPr="00AB024F">
        <w:rPr>
          <w:rFonts w:cstheme="minorHAnsi"/>
        </w:rPr>
        <w:t xml:space="preserve">. </w:t>
      </w:r>
    </w:p>
    <w:p w14:paraId="55774307" w14:textId="77777777" w:rsidR="00D00AD2" w:rsidRPr="00AB024F" w:rsidRDefault="005D32D0" w:rsidP="001E4731">
      <w:pPr>
        <w:ind w:firstLine="432"/>
        <w:rPr>
          <w:rFonts w:cstheme="minorHAnsi"/>
        </w:rPr>
      </w:pPr>
      <w:r w:rsidRPr="00AB024F">
        <w:rPr>
          <w:rFonts w:cstheme="minorHAnsi"/>
          <w:b/>
          <w:i/>
        </w:rPr>
        <w:t>Age of Onset</w:t>
      </w:r>
      <w:r w:rsidR="00D00AD2" w:rsidRPr="00AB024F">
        <w:rPr>
          <w:rFonts w:cstheme="minorHAnsi"/>
          <w:b/>
        </w:rPr>
        <w:t xml:space="preserve">. </w:t>
      </w:r>
      <w:r w:rsidR="00D00AD2" w:rsidRPr="00AB024F">
        <w:rPr>
          <w:rFonts w:cstheme="minorHAnsi"/>
        </w:rPr>
        <w:t>To counteract food marketing that targets children, practitioners can motivate caregivers to prepare unprocessed foods for children</w:t>
      </w:r>
      <w:r w:rsidR="00FF43C1" w:rsidRPr="00AB024F">
        <w:rPr>
          <w:rFonts w:cstheme="minorHAnsi"/>
        </w:rPr>
        <w:t xml:space="preserve"> and help them through withdrawal. Helpful approaches can include</w:t>
      </w:r>
      <w:r w:rsidR="00D00AD2" w:rsidRPr="00AB024F">
        <w:rPr>
          <w:rFonts w:cstheme="minorHAnsi"/>
        </w:rPr>
        <w:t xml:space="preserve"> education about the consequences</w:t>
      </w:r>
      <w:r w:rsidR="00FF43C1" w:rsidRPr="00AB024F">
        <w:rPr>
          <w:rFonts w:cstheme="minorHAnsi"/>
        </w:rPr>
        <w:t xml:space="preserve"> of processed foods</w:t>
      </w:r>
      <w:r w:rsidR="00D00AD2" w:rsidRPr="00AB024F">
        <w:rPr>
          <w:rFonts w:cstheme="minorHAnsi"/>
        </w:rPr>
        <w:t xml:space="preserve"> including neuro-anomalies</w:t>
      </w:r>
      <w:r w:rsidR="00FF43C1" w:rsidRPr="00AB024F">
        <w:rPr>
          <w:rFonts w:cstheme="minorHAnsi"/>
        </w:rPr>
        <w:t xml:space="preserve"> </w:t>
      </w:r>
      <w:r w:rsidR="00FF43C1" w:rsidRPr="00AB024F">
        <w:rPr>
          <w:rFonts w:cstheme="minorHAnsi"/>
        </w:rPr>
        <w:fldChar w:fldCharType="begin"/>
      </w:r>
      <w:r w:rsidR="00FC3BFE">
        <w:rPr>
          <w:rFonts w:cstheme="minorHAnsi"/>
        </w:rPr>
        <w:instrText xml:space="preserve"> ADDIN EN.CITE &lt;EndNote&gt;&lt;Cite&gt;&lt;Author&gt;Bauer&lt;/Author&gt;&lt;Year&gt;2014&lt;/Year&gt;&lt;RecNum&gt;187&lt;/RecNum&gt;&lt;DisplayText&gt;[90]&lt;/DisplayText&gt;&lt;record&gt;&lt;rec-number&gt;187&lt;/rec-number&gt;&lt;foreign-keys&gt;&lt;key app="EN" db-id="rpzswxppg9r2psefwerp52ak5e0fxparzfer" timestamp="1533317313"&gt;187&lt;/key&gt;&lt;/foreign-keys&gt;&lt;ref-type name="Journal Article"&gt;17&lt;/ref-type&gt;&lt;contributors&gt;&lt;authors&gt;&lt;author&gt;Bauer, C. C.&lt;/author&gt;&lt;author&gt;Moreno, B.&lt;/author&gt;&lt;author&gt;Gonzalez-Santos, L.&lt;/author&gt;&lt;author&gt;Concha, L.&lt;/author&gt;&lt;author&gt;Barquera, S.&lt;/author&gt;&lt;author&gt;Barrios, F. A.&lt;/author&gt;&lt;/authors&gt;&lt;/contributors&gt;&lt;auth-address&gt;Institute of Tropical Medicine and International Health, Charite-Universitatsmedizin Berlin, Berlin, Germany; Instituto de Neurobiologia, Universidad Nacional Autonoma de Mexico, Juriquilla, Queretaro, Mexico.&lt;/auth-address&gt;&lt;titles&gt;&lt;title&gt;Child overweight and obesity are associated with reduced executive cognitive performance and brain alterations: a magnetic resonance imaging study in Mexican children&lt;/title&gt;&lt;secondary-title&gt;Pediatr Obes&lt;/secondary-title&gt;&lt;alt-title&gt;Pediatric obesity&lt;/alt-title&gt;&lt;/titles&gt;&lt;periodical&gt;&lt;full-title&gt;Pediatr Obes&lt;/full-title&gt;&lt;abbr-1&gt;Pediatric obesity&lt;/abbr-1&gt;&lt;/periodical&gt;&lt;alt-periodical&gt;&lt;full-title&gt;Pediatr Obes&lt;/full-title&gt;&lt;abbr-1&gt;Pediatric obesity&lt;/abbr-1&gt;&lt;/alt-periodical&gt;&lt;edition&gt;2014/07/06&lt;/edition&gt;&lt;keywords&gt;&lt;keyword&gt;executive cognitive function&lt;/keyword&gt;&lt;keyword&gt;hippocampus&lt;/keyword&gt;&lt;keyword&gt;neuropsychological assessment&lt;/keyword&gt;&lt;keyword&gt;volumetric MRI&lt;/keyword&gt;&lt;/keywords&gt;&lt;dates&gt;&lt;year&gt;2014&lt;/year&gt;&lt;pub-dates&gt;&lt;date&gt;Jul 3&lt;/date&gt;&lt;/pub-dates&gt;&lt;/dates&gt;&lt;isbn&gt;2047-6302&lt;/isbn&gt;&lt;accession-num&gt;24989945&lt;/accession-num&gt;&lt;urls&gt;&lt;related-urls&gt;&lt;url&gt;http://onlinelibrary.wiley.com/doi/10.1111/ijpo.241/abstract&lt;/url&gt;&lt;/related-urls&gt;&lt;/urls&gt;&lt;electronic-resource-num&gt;10.1111/ijpo.241&lt;/electronic-resource-num&gt;&lt;remote-database-provider&gt;NLM&lt;/remote-database-provider&gt;&lt;language&gt;Eng&lt;/language&gt;&lt;/record&gt;&lt;/Cite&gt;&lt;/EndNote&gt;</w:instrText>
      </w:r>
      <w:r w:rsidR="00FF43C1" w:rsidRPr="00AB024F">
        <w:rPr>
          <w:rFonts w:cstheme="minorHAnsi"/>
        </w:rPr>
        <w:fldChar w:fldCharType="separate"/>
      </w:r>
      <w:r w:rsidR="00FC3BFE">
        <w:rPr>
          <w:rFonts w:cstheme="minorHAnsi"/>
          <w:noProof/>
        </w:rPr>
        <w:t>[90]</w:t>
      </w:r>
      <w:r w:rsidR="00FF43C1" w:rsidRPr="00AB024F">
        <w:rPr>
          <w:rFonts w:cstheme="minorHAnsi"/>
        </w:rPr>
        <w:fldChar w:fldCharType="end"/>
      </w:r>
      <w:r w:rsidR="00D00AD2" w:rsidRPr="00AB024F">
        <w:rPr>
          <w:rFonts w:cstheme="minorHAnsi"/>
        </w:rPr>
        <w:t>, inflammation</w:t>
      </w:r>
      <w:r w:rsidR="00FF43C1" w:rsidRPr="00AB024F">
        <w:rPr>
          <w:rFonts w:cstheme="minorHAnsi"/>
        </w:rPr>
        <w:t xml:space="preserve"> </w:t>
      </w:r>
      <w:r w:rsidR="00FF43C1" w:rsidRPr="00AB024F">
        <w:rPr>
          <w:rFonts w:cstheme="minorHAnsi"/>
        </w:rPr>
        <w:fldChar w:fldCharType="begin">
          <w:fldData xml:space="preserve">PEVuZE5vdGU+PENpdGU+PEF1dGhvcj5CeXJuZTwvQXV0aG9yPjxZZWFyPjIwMTU8L1llYXI+PFJl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</w:fldData>
        </w:fldChar>
      </w:r>
      <w:r w:rsidR="00FC3BFE">
        <w:rPr>
          <w:rFonts w:cstheme="minorHAnsi"/>
        </w:rPr>
        <w:instrText xml:space="preserve"> ADDIN EN.CITE </w:instrText>
      </w:r>
      <w:r w:rsidR="00FC3BFE">
        <w:rPr>
          <w:rFonts w:cstheme="minorHAnsi"/>
        </w:rPr>
        <w:fldChar w:fldCharType="begin">
          <w:fldData xml:space="preserve">PEVuZE5vdGU+PENpdGU+PEF1dGhvcj5CeXJuZTwvQXV0aG9yPjxZZWFyPjIwMTU8L1llYXI+PFJl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00FF43C1" w:rsidRPr="00AB024F">
        <w:rPr>
          <w:rFonts w:cstheme="minorHAnsi"/>
        </w:rPr>
      </w:r>
      <w:r w:rsidR="00FF43C1" w:rsidRPr="00AB024F">
        <w:rPr>
          <w:rFonts w:cstheme="minorHAnsi"/>
        </w:rPr>
        <w:fldChar w:fldCharType="separate"/>
      </w:r>
      <w:r w:rsidR="00FC3BFE">
        <w:rPr>
          <w:rFonts w:cstheme="minorHAnsi"/>
          <w:noProof/>
        </w:rPr>
        <w:t>[91]</w:t>
      </w:r>
      <w:r w:rsidR="00FF43C1" w:rsidRPr="00AB024F">
        <w:rPr>
          <w:rFonts w:cstheme="minorHAnsi"/>
        </w:rPr>
        <w:fldChar w:fldCharType="end"/>
      </w:r>
      <w:r w:rsidR="00D00AD2" w:rsidRPr="00AB024F">
        <w:rPr>
          <w:rFonts w:cstheme="minorHAnsi"/>
        </w:rPr>
        <w:t>, learning difficulties</w:t>
      </w:r>
      <w:r w:rsidR="00FF43C1" w:rsidRPr="00AB024F">
        <w:rPr>
          <w:rFonts w:cstheme="minorHAnsi"/>
        </w:rPr>
        <w:t xml:space="preserve"> </w:t>
      </w:r>
      <w:r w:rsidR="00FF43C1" w:rsidRPr="00AB024F">
        <w:rPr>
          <w:rFonts w:cstheme="minorHAnsi"/>
        </w:rPr>
        <w:fldChar w:fldCharType="begin"/>
      </w:r>
      <w:r w:rsidR="00934CEB">
        <w:rPr>
          <w:rFonts w:cstheme="minorHAnsi"/>
        </w:rPr>
        <w:instrText xml:space="preserve"> ADDIN EN.CITE &lt;EndNote&gt;&lt;Cite&gt;&lt;Author&gt;Wang&lt;/Author&gt;&lt;Year&gt;2014&lt;/Year&gt;&lt;RecNum&gt;536&lt;/RecNum&gt;&lt;DisplayText&gt;[58]&lt;/DisplayText&gt;&lt;record&gt;&lt;rec-number&gt;536&lt;/rec-number&gt;&lt;foreign-keys&gt;&lt;key app="EN" db-id="rpzswxppg9r2psefwerp52ak5e0fxparzfer" timestamp="1533317522"&gt;536&lt;/key&gt;&lt;/foreign-keys&gt;&lt;ref-type name="Journal Article"&gt;17&lt;/ref-type&gt;&lt;contributors&gt;&lt;authors&gt;&lt;author&gt;Wang, J.&lt;/author&gt;&lt;author&gt;Freire, D.&lt;/author&gt;&lt;author&gt;Knable, L.&lt;/author&gt;&lt;author&gt;Zhao, W.&lt;/author&gt;&lt;author&gt;Gong, B.&lt;/author&gt;&lt;author&gt;Mazzola, P.&lt;/author&gt;&lt;author&gt;Ho, L.&lt;/author&gt;&lt;author&gt;Levine, S.&lt;/author&gt;&lt;author&gt;Pasinetti, G. M.&lt;/author&gt;&lt;/authors&gt;&lt;/contributors&gt;&lt;auth-address&gt;Department of Neurology, Mount Sinai School of Medicine, New York, New York, 10029; Geriatric Research, Education and Clinical Center, James J. Peters Veterans Affairs Medical Center, Bronx, New York, 10468.&lt;/auth-address&gt;&lt;titles&gt;&lt;title&gt;Childhood/adolescent obesity and long term cognitive consequences during aging&lt;/title&gt;&lt;secondary-title&gt;J Comp Neurol&lt;/secondary-title&gt;&lt;alt-title&gt;The Journal of comparative neurology&lt;/alt-title&gt;&lt;/titles&gt;&lt;periodical&gt;&lt;full-title&gt;J Comp Neurol&lt;/full-title&gt;&lt;abbr-1&gt;The Journal of comparative neurology&lt;/abbr-1&gt;&lt;/periodical&gt;&lt;alt-periodical&gt;&lt;full-title&gt;J Comp Neurol&lt;/full-title&gt;&lt;abbr-1&gt;The Journal of comparative neurology&lt;/abbr-1&gt;&lt;/alt-periodical&gt;&lt;edition&gt;2014/11/08&lt;/edition&gt;&lt;keywords&gt;&lt;keyword&gt;aging&lt;/keyword&gt;&lt;keyword&gt;cognitive function&lt;/keyword&gt;&lt;keyword&gt;insulin resistance&lt;/keyword&gt;&lt;keyword&gt;obesity&lt;/keyword&gt;&lt;keyword&gt;synaptic plasticity&lt;/keyword&gt;&lt;/keywords&gt;&lt;dates&gt;&lt;year&gt;2014&lt;/year&gt;&lt;pub-dates&gt;&lt;date&gt;Nov 7&lt;/date&gt;&lt;/pub-dates&gt;&lt;/dates&gt;&lt;isbn&gt;0021-9967&lt;/isbn&gt;&lt;accession-num&gt;25380530&lt;/accession-num&gt;&lt;urls&gt;&lt;related-urls&gt;&lt;url&gt;http://onlinelibrary.wiley.com/doi/10.1002/cne.23708/abstract&lt;/url&gt;&lt;/related-urls&gt;&lt;/urls&gt;&lt;electronic-resource-num&gt;10.1002/cne.23708&lt;/electronic-resource-num&gt;&lt;remote-database-provider&gt;NLM&lt;/remote-database-provider&gt;&lt;language&gt;Eng&lt;/language&gt;&lt;/record&gt;&lt;/Cite&gt;&lt;/EndNote&gt;</w:instrText>
      </w:r>
      <w:r w:rsidR="00FF43C1" w:rsidRPr="00AB024F">
        <w:rPr>
          <w:rFonts w:cstheme="minorHAnsi"/>
        </w:rPr>
        <w:fldChar w:fldCharType="separate"/>
      </w:r>
      <w:r w:rsidR="00934CEB">
        <w:rPr>
          <w:rFonts w:cstheme="minorHAnsi"/>
          <w:noProof/>
        </w:rPr>
        <w:t>[58]</w:t>
      </w:r>
      <w:r w:rsidR="00FF43C1" w:rsidRPr="00AB024F">
        <w:rPr>
          <w:rFonts w:cstheme="minorHAnsi"/>
        </w:rPr>
        <w:fldChar w:fldCharType="end"/>
      </w:r>
      <w:r w:rsidR="00D00AD2" w:rsidRPr="00AB024F">
        <w:rPr>
          <w:rFonts w:cstheme="minorHAnsi"/>
        </w:rPr>
        <w:t>, and poor impulse control</w:t>
      </w:r>
      <w:r w:rsidR="00FF43C1" w:rsidRPr="00AB024F">
        <w:rPr>
          <w:rFonts w:cstheme="minorHAnsi"/>
        </w:rPr>
        <w:t xml:space="preserve"> </w:t>
      </w:r>
      <w:r w:rsidR="00FF43C1" w:rsidRPr="00AB024F">
        <w:rPr>
          <w:rFonts w:cstheme="minorHAnsi"/>
        </w:rPr>
        <w:fldChar w:fldCharType="begin">
          <w:fldData xml:space="preserve">PEVuZE5vdGU+PENpdGU+PEF1dGhvcj5CcmFldDwvQXV0aG9yPjxZZWFyPjIwMDc8L1llYXI+PFJl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</w:fldData>
        </w:fldChar>
      </w:r>
      <w:r w:rsidR="00FC3BFE">
        <w:rPr>
          <w:rFonts w:cstheme="minorHAnsi"/>
        </w:rPr>
        <w:instrText xml:space="preserve"> ADDIN EN.CITE </w:instrText>
      </w:r>
      <w:r w:rsidR="00FC3BFE">
        <w:rPr>
          <w:rFonts w:cstheme="minorHAnsi"/>
        </w:rPr>
        <w:fldChar w:fldCharType="begin">
          <w:fldData xml:space="preserve">PEVuZE5vdGU+PENpdGU+PEF1dGhvcj5CcmFldDwvQXV0aG9yPjxZZWFyPjIwMDc8L1llYXI+PFJl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</w:fldData>
        </w:fldChar>
      </w:r>
      <w:r w:rsidR="00FC3BFE">
        <w:rPr>
          <w:rFonts w:cstheme="minorHAnsi"/>
        </w:rPr>
        <w:instrText xml:space="preserve"> ADDIN EN.CITE.DATA </w:instrText>
      </w:r>
      <w:r w:rsidR="00FC3BFE">
        <w:rPr>
          <w:rFonts w:cstheme="minorHAnsi"/>
        </w:rPr>
      </w:r>
      <w:r w:rsidR="00FC3BFE">
        <w:rPr>
          <w:rFonts w:cstheme="minorHAnsi"/>
        </w:rPr>
        <w:fldChar w:fldCharType="end"/>
      </w:r>
      <w:r w:rsidR="00FF43C1" w:rsidRPr="00AB024F">
        <w:rPr>
          <w:rFonts w:cstheme="minorHAnsi"/>
        </w:rPr>
      </w:r>
      <w:r w:rsidR="00FF43C1" w:rsidRPr="00AB024F">
        <w:rPr>
          <w:rFonts w:cstheme="minorHAnsi"/>
        </w:rPr>
        <w:fldChar w:fldCharType="separate"/>
      </w:r>
      <w:r w:rsidR="00FC3BFE">
        <w:rPr>
          <w:rFonts w:cstheme="minorHAnsi"/>
          <w:noProof/>
        </w:rPr>
        <w:t>[92]</w:t>
      </w:r>
      <w:r w:rsidR="00FF43C1" w:rsidRPr="00AB024F">
        <w:rPr>
          <w:rFonts w:cstheme="minorHAnsi"/>
        </w:rPr>
        <w:fldChar w:fldCharType="end"/>
      </w:r>
      <w:r w:rsidR="00D00AD2" w:rsidRPr="00AB024F">
        <w:rPr>
          <w:rFonts w:cstheme="minorHAnsi"/>
        </w:rPr>
        <w:t xml:space="preserve">.  </w:t>
      </w:r>
      <w:r w:rsidR="00376F61" w:rsidRPr="00AB024F">
        <w:rPr>
          <w:rFonts w:cstheme="minorHAnsi"/>
        </w:rPr>
        <w:t>Counsel</w:t>
      </w:r>
      <w:r w:rsidR="001F54E4" w:rsidRPr="00AB024F">
        <w:rPr>
          <w:rFonts w:cstheme="minorHAnsi"/>
        </w:rPr>
        <w:t xml:space="preserve">ing about how cravings can be expressed as </w:t>
      </w:r>
      <w:r w:rsidR="00376F61" w:rsidRPr="00AB024F">
        <w:rPr>
          <w:rFonts w:cstheme="minorHAnsi"/>
        </w:rPr>
        <w:t>nagging</w:t>
      </w:r>
      <w:r w:rsidR="00FF43C1" w:rsidRPr="00AB024F">
        <w:rPr>
          <w:rFonts w:cstheme="minorHAnsi"/>
        </w:rPr>
        <w:t xml:space="preserve"> can help caregivers avoiding c</w:t>
      </w:r>
      <w:r w:rsidR="00376F61" w:rsidRPr="00AB024F">
        <w:rPr>
          <w:rFonts w:cstheme="minorHAnsi"/>
        </w:rPr>
        <w:t xml:space="preserve">aving in to demands for processed foods. </w:t>
      </w:r>
      <w:r w:rsidR="00D00AD2" w:rsidRPr="00AB024F">
        <w:rPr>
          <w:rFonts w:cstheme="minorHAnsi"/>
        </w:rPr>
        <w:t xml:space="preserve">The same simple food preparation routines that adults use for themselves can be extended to children. </w:t>
      </w:r>
    </w:p>
    <w:p w14:paraId="5B534AB8" w14:textId="77777777" w:rsidR="005D23E7" w:rsidRPr="00AB024F" w:rsidRDefault="005D23E7" w:rsidP="003B6874">
      <w:pPr>
        <w:rPr>
          <w:rFonts w:cstheme="minorHAnsi"/>
          <w:b/>
        </w:rPr>
      </w:pPr>
      <w:r w:rsidRPr="00AB024F">
        <w:rPr>
          <w:rFonts w:cstheme="minorHAnsi"/>
          <w:b/>
        </w:rPr>
        <w:t>CONCLUSION</w:t>
      </w:r>
    </w:p>
    <w:p w14:paraId="25665341" w14:textId="77777777" w:rsidR="002935FA" w:rsidRPr="00AB024F" w:rsidRDefault="00D737ED" w:rsidP="001E4731">
      <w:pPr>
        <w:ind w:firstLine="432"/>
        <w:rPr>
          <w:rFonts w:cstheme="minorHAnsi"/>
        </w:rPr>
      </w:pPr>
      <w:r w:rsidRPr="00AB024F">
        <w:rPr>
          <w:rFonts w:cstheme="minorHAnsi"/>
        </w:rPr>
        <w:t xml:space="preserve">Using the confluence of science and </w:t>
      </w:r>
      <w:r w:rsidR="009D5EEE">
        <w:rPr>
          <w:rFonts w:cstheme="minorHAnsi"/>
        </w:rPr>
        <w:t xml:space="preserve">addictive </w:t>
      </w:r>
      <w:r w:rsidR="00324F39" w:rsidRPr="00AB024F">
        <w:rPr>
          <w:rFonts w:cstheme="minorHAnsi"/>
        </w:rPr>
        <w:t xml:space="preserve">business </w:t>
      </w:r>
      <w:r w:rsidR="009D5EEE">
        <w:rPr>
          <w:rFonts w:cstheme="minorHAnsi"/>
        </w:rPr>
        <w:t>methods</w:t>
      </w:r>
      <w:r w:rsidRPr="00AB024F">
        <w:rPr>
          <w:rFonts w:cstheme="minorHAnsi"/>
        </w:rPr>
        <w:t>, practitioners can develop new approac</w:t>
      </w:r>
      <w:r w:rsidR="00F44603" w:rsidRPr="00AB024F">
        <w:rPr>
          <w:rFonts w:cstheme="minorHAnsi"/>
        </w:rPr>
        <w:t>hes to chronic overeating.  F</w:t>
      </w:r>
      <w:r w:rsidRPr="00AB024F">
        <w:rPr>
          <w:rFonts w:cstheme="minorHAnsi"/>
        </w:rPr>
        <w:t xml:space="preserve">ocusing on the addictive properties of processed foods, as well as the cuing that triggers overwhelming cravings, </w:t>
      </w:r>
      <w:r w:rsidR="00F44603" w:rsidRPr="00AB024F">
        <w:rPr>
          <w:rFonts w:cstheme="minorHAnsi"/>
        </w:rPr>
        <w:t xml:space="preserve">is a supported approach to helping </w:t>
      </w:r>
      <w:r w:rsidRPr="00AB024F">
        <w:rPr>
          <w:rFonts w:cstheme="minorHAnsi"/>
        </w:rPr>
        <w:t xml:space="preserve">clients recover rational thought and eating behaviors.  There is much to be gained from setting aside the ‘weight-loss’ approaches of the past which have been found to be ineffective for long-term normalization of weight.  </w:t>
      </w:r>
      <w:r w:rsidR="002935FA" w:rsidRPr="00AB024F">
        <w:rPr>
          <w:rFonts w:cstheme="minorHAnsi"/>
        </w:rPr>
        <w:t xml:space="preserve">As </w:t>
      </w:r>
      <w:r w:rsidR="00F44603" w:rsidRPr="00AB024F">
        <w:rPr>
          <w:rFonts w:cstheme="minorHAnsi"/>
        </w:rPr>
        <w:t xml:space="preserve">research has expanded knowledge of </w:t>
      </w:r>
      <w:r w:rsidR="002935FA" w:rsidRPr="00AB024F">
        <w:rPr>
          <w:rFonts w:cstheme="minorHAnsi"/>
        </w:rPr>
        <w:t>the nature of neurofunction in addicted populations, it has become clear that vulnerability to relapse is normal a</w:t>
      </w:r>
      <w:r w:rsidR="00F44603" w:rsidRPr="00AB024F">
        <w:rPr>
          <w:rFonts w:cstheme="minorHAnsi"/>
        </w:rPr>
        <w:t>nd clients should not be judged as failing when relaps</w:t>
      </w:r>
      <w:r w:rsidR="009D5EEE">
        <w:rPr>
          <w:rFonts w:cstheme="minorHAnsi"/>
        </w:rPr>
        <w:t>ing</w:t>
      </w:r>
      <w:r w:rsidR="002935FA" w:rsidRPr="00AB024F">
        <w:rPr>
          <w:rFonts w:cstheme="minorHAnsi"/>
        </w:rPr>
        <w:t xml:space="preserve">.  This is particularly the case for PFA where cuing and availability are </w:t>
      </w:r>
      <w:r w:rsidR="00F44603" w:rsidRPr="00AB024F">
        <w:rPr>
          <w:rFonts w:cstheme="minorHAnsi"/>
        </w:rPr>
        <w:t>endemic and where</w:t>
      </w:r>
      <w:r w:rsidR="002935FA" w:rsidRPr="00AB024F">
        <w:rPr>
          <w:rFonts w:cstheme="minorHAnsi"/>
        </w:rPr>
        <w:t xml:space="preserve"> </w:t>
      </w:r>
      <w:r w:rsidR="00F44603" w:rsidRPr="00AB024F">
        <w:rPr>
          <w:rFonts w:cstheme="minorHAnsi"/>
        </w:rPr>
        <w:t>sophisticated food corporations have</w:t>
      </w:r>
      <w:r w:rsidR="002935FA" w:rsidRPr="00AB024F">
        <w:rPr>
          <w:rFonts w:cstheme="minorHAnsi"/>
        </w:rPr>
        <w:t xml:space="preserve"> virtually unlimited ability to advertise access to cheap addictive foods. </w:t>
      </w:r>
    </w:p>
    <w:p w14:paraId="6194B95B" w14:textId="77777777" w:rsidR="005D23E7" w:rsidRPr="00AB024F" w:rsidRDefault="00D737ED" w:rsidP="001E4731">
      <w:pPr>
        <w:ind w:firstLine="432"/>
        <w:rPr>
          <w:rFonts w:cstheme="minorHAnsi"/>
        </w:rPr>
      </w:pPr>
      <w:r w:rsidRPr="00AB024F">
        <w:rPr>
          <w:rFonts w:cstheme="minorHAnsi"/>
        </w:rPr>
        <w:t>Research has paved a way towards treating PFA clients for restoration of neuro-function in terms of reduced cue-reactivity, reduced stress activation, improved cognitive function</w:t>
      </w:r>
      <w:r w:rsidR="00F44603" w:rsidRPr="00AB024F">
        <w:rPr>
          <w:rFonts w:cstheme="minorHAnsi"/>
        </w:rPr>
        <w:t>,</w:t>
      </w:r>
      <w:r w:rsidRPr="00AB024F">
        <w:rPr>
          <w:rFonts w:cstheme="minorHAnsi"/>
        </w:rPr>
        <w:t xml:space="preserve"> and improved emotion processing. </w:t>
      </w:r>
      <w:r w:rsidR="002935FA" w:rsidRPr="00AB024F">
        <w:rPr>
          <w:rFonts w:cstheme="minorHAnsi"/>
        </w:rPr>
        <w:t xml:space="preserve"> As </w:t>
      </w:r>
      <w:proofErr w:type="gramStart"/>
      <w:r w:rsidR="002935FA" w:rsidRPr="00AB024F">
        <w:rPr>
          <w:rFonts w:cstheme="minorHAnsi"/>
        </w:rPr>
        <w:t>practitioners</w:t>
      </w:r>
      <w:proofErr w:type="gramEnd"/>
      <w:r w:rsidR="002935FA" w:rsidRPr="00AB024F">
        <w:rPr>
          <w:rFonts w:cstheme="minorHAnsi"/>
        </w:rPr>
        <w:t xml:space="preserve"> endeavor to guide clients through improve</w:t>
      </w:r>
      <w:r w:rsidR="00F44603" w:rsidRPr="00AB024F">
        <w:rPr>
          <w:rFonts w:cstheme="minorHAnsi"/>
        </w:rPr>
        <w:t>ments in</w:t>
      </w:r>
      <w:r w:rsidR="002935FA" w:rsidRPr="00AB024F">
        <w:rPr>
          <w:rFonts w:cstheme="minorHAnsi"/>
        </w:rPr>
        <w:t xml:space="preserve"> neuro-functioning</w:t>
      </w:r>
      <w:r w:rsidR="00F44603" w:rsidRPr="00AB024F">
        <w:rPr>
          <w:rFonts w:cstheme="minorHAnsi"/>
        </w:rPr>
        <w:t xml:space="preserve"> such as reduced cue-reactivity</w:t>
      </w:r>
      <w:r w:rsidR="002935FA" w:rsidRPr="00AB024F">
        <w:rPr>
          <w:rFonts w:cstheme="minorHAnsi"/>
        </w:rPr>
        <w:t xml:space="preserve">, the satisfaction of improved results will surely follow. </w:t>
      </w:r>
    </w:p>
    <w:p w14:paraId="2197C29C" w14:textId="77777777" w:rsidR="00D737ED" w:rsidRPr="00AB024F" w:rsidRDefault="00D737ED" w:rsidP="001E4731">
      <w:pPr>
        <w:ind w:firstLine="432"/>
        <w:rPr>
          <w:rFonts w:cstheme="minorHAnsi"/>
        </w:rPr>
      </w:pPr>
      <w:r w:rsidRPr="00AB024F">
        <w:rPr>
          <w:rFonts w:cstheme="minorHAnsi"/>
        </w:rPr>
        <w:t xml:space="preserve">Practitioners </w:t>
      </w:r>
      <w:r w:rsidR="00F44603" w:rsidRPr="00AB024F">
        <w:rPr>
          <w:rFonts w:cstheme="minorHAnsi"/>
        </w:rPr>
        <w:t>can also</w:t>
      </w:r>
      <w:r w:rsidRPr="00AB024F">
        <w:rPr>
          <w:rFonts w:cstheme="minorHAnsi"/>
        </w:rPr>
        <w:t xml:space="preserve"> help clients by being aware of limitations on </w:t>
      </w:r>
      <w:r w:rsidR="00F44603" w:rsidRPr="00AB024F">
        <w:rPr>
          <w:rFonts w:cstheme="minorHAnsi"/>
        </w:rPr>
        <w:t xml:space="preserve">physical </w:t>
      </w:r>
      <w:r w:rsidRPr="00AB024F">
        <w:rPr>
          <w:rFonts w:cstheme="minorHAnsi"/>
        </w:rPr>
        <w:t xml:space="preserve">mobility and information processing as they </w:t>
      </w:r>
      <w:r w:rsidR="00F44603" w:rsidRPr="00AB024F">
        <w:rPr>
          <w:rFonts w:cstheme="minorHAnsi"/>
        </w:rPr>
        <w:t xml:space="preserve">help clients </w:t>
      </w:r>
      <w:r w:rsidRPr="00AB024F">
        <w:rPr>
          <w:rFonts w:cstheme="minorHAnsi"/>
        </w:rPr>
        <w:t xml:space="preserve">work towards a routine of simple preparation techniques for unprocessed meals.  </w:t>
      </w:r>
      <w:r w:rsidR="002935FA" w:rsidRPr="00AB024F">
        <w:rPr>
          <w:rFonts w:cstheme="minorHAnsi"/>
        </w:rPr>
        <w:t>Excess adipose tissue, joint pain, balance problems, fatigue, depression, and brain fog can all be barriers to preparing meals that are abstinent from addictive processed foods</w:t>
      </w:r>
      <w:r w:rsidRPr="00AB024F">
        <w:rPr>
          <w:rFonts w:cstheme="minorHAnsi"/>
        </w:rPr>
        <w:t xml:space="preserve">. </w:t>
      </w:r>
      <w:r w:rsidR="002935FA" w:rsidRPr="00AB024F">
        <w:rPr>
          <w:rFonts w:cstheme="minorHAnsi"/>
        </w:rPr>
        <w:t>Awareness of limitatio</w:t>
      </w:r>
      <w:r w:rsidR="00F44603" w:rsidRPr="00AB024F">
        <w:rPr>
          <w:rFonts w:cstheme="minorHAnsi"/>
        </w:rPr>
        <w:t xml:space="preserve">ns can help practitioners pace </w:t>
      </w:r>
      <w:r w:rsidR="002935FA" w:rsidRPr="00AB024F">
        <w:rPr>
          <w:rFonts w:cstheme="minorHAnsi"/>
        </w:rPr>
        <w:t>clients</w:t>
      </w:r>
      <w:r w:rsidR="00F44603" w:rsidRPr="00AB024F">
        <w:rPr>
          <w:rFonts w:cstheme="minorHAnsi"/>
        </w:rPr>
        <w:t>’ skill acquisition</w:t>
      </w:r>
      <w:r w:rsidR="002935FA" w:rsidRPr="00AB024F">
        <w:rPr>
          <w:rFonts w:cstheme="minorHAnsi"/>
        </w:rPr>
        <w:t xml:space="preserve">.  </w:t>
      </w:r>
    </w:p>
    <w:p w14:paraId="56119963" w14:textId="77777777" w:rsidR="002935FA" w:rsidRPr="00AB024F" w:rsidRDefault="002935FA" w:rsidP="001E4731">
      <w:pPr>
        <w:ind w:firstLine="432"/>
        <w:rPr>
          <w:rFonts w:cstheme="minorHAnsi"/>
        </w:rPr>
      </w:pPr>
      <w:r w:rsidRPr="00AB024F">
        <w:rPr>
          <w:rFonts w:cstheme="minorHAnsi"/>
        </w:rPr>
        <w:t xml:space="preserve">Finally, practitioners will have effective tools for helping caregivers recognize PFA in their children. Awareness of the consequences of PFA and the acquisition of simple skills for meal preparation could be expected to stem the tide of diet-related diseases in children, as well as halt a life-long struggle with obesity and co-morbidities.  </w:t>
      </w:r>
    </w:p>
    <w:p w14:paraId="7C364613" w14:textId="77777777" w:rsidR="00B20845" w:rsidRPr="00AB024F" w:rsidRDefault="00324F39" w:rsidP="001E4731">
      <w:pPr>
        <w:ind w:firstLine="432"/>
        <w:rPr>
          <w:rFonts w:cstheme="minorHAnsi"/>
        </w:rPr>
      </w:pPr>
      <w:r w:rsidRPr="00AB024F">
        <w:rPr>
          <w:rFonts w:cstheme="minorHAnsi"/>
        </w:rPr>
        <w:t xml:space="preserve">Practitioners </w:t>
      </w:r>
      <w:r w:rsidR="00357B7B" w:rsidRPr="00AB024F">
        <w:rPr>
          <w:rFonts w:cstheme="minorHAnsi"/>
        </w:rPr>
        <w:t>can derive</w:t>
      </w:r>
      <w:r w:rsidRPr="00AB024F">
        <w:rPr>
          <w:rFonts w:cstheme="minorHAnsi"/>
        </w:rPr>
        <w:t xml:space="preserve"> new tools </w:t>
      </w:r>
      <w:r w:rsidR="00357B7B" w:rsidRPr="00AB024F">
        <w:rPr>
          <w:rFonts w:cstheme="minorHAnsi"/>
        </w:rPr>
        <w:t>from</w:t>
      </w:r>
      <w:r w:rsidRPr="00AB024F">
        <w:rPr>
          <w:rFonts w:cstheme="minorHAnsi"/>
        </w:rPr>
        <w:t xml:space="preserve"> the </w:t>
      </w:r>
      <w:r w:rsidR="00357B7B" w:rsidRPr="00AB024F">
        <w:rPr>
          <w:rFonts w:cstheme="minorHAnsi"/>
        </w:rPr>
        <w:t>PFA</w:t>
      </w:r>
      <w:r w:rsidRPr="00AB024F">
        <w:rPr>
          <w:rFonts w:cstheme="minorHAnsi"/>
        </w:rPr>
        <w:t xml:space="preserve"> model</w:t>
      </w:r>
      <w:r w:rsidR="00357B7B" w:rsidRPr="00AB024F">
        <w:rPr>
          <w:rFonts w:cstheme="minorHAnsi"/>
        </w:rPr>
        <w:t xml:space="preserve"> due largely</w:t>
      </w:r>
      <w:r w:rsidRPr="00AB024F">
        <w:rPr>
          <w:rFonts w:cstheme="minorHAnsi"/>
        </w:rPr>
        <w:t xml:space="preserve"> to </w:t>
      </w:r>
      <w:r w:rsidR="00F44603" w:rsidRPr="00AB024F">
        <w:rPr>
          <w:rFonts w:cstheme="minorHAnsi"/>
        </w:rPr>
        <w:t xml:space="preserve">the </w:t>
      </w:r>
      <w:r w:rsidR="002935FA" w:rsidRPr="00AB024F">
        <w:rPr>
          <w:rFonts w:cstheme="minorHAnsi"/>
        </w:rPr>
        <w:t>work of researchers who have succ</w:t>
      </w:r>
      <w:r w:rsidR="0016667C" w:rsidRPr="00AB024F">
        <w:rPr>
          <w:rFonts w:cstheme="minorHAnsi"/>
        </w:rPr>
        <w:t>eeded in demonstrating how</w:t>
      </w:r>
      <w:r w:rsidR="002935FA" w:rsidRPr="00AB024F">
        <w:rPr>
          <w:rFonts w:cstheme="minorHAnsi"/>
        </w:rPr>
        <w:t xml:space="preserve"> PFA</w:t>
      </w:r>
      <w:r w:rsidR="0016667C" w:rsidRPr="00AB024F">
        <w:rPr>
          <w:rFonts w:cstheme="minorHAnsi"/>
        </w:rPr>
        <w:t xml:space="preserve"> develops</w:t>
      </w:r>
      <w:r w:rsidRPr="00AB024F">
        <w:rPr>
          <w:rFonts w:cstheme="minorHAnsi"/>
        </w:rPr>
        <w:t xml:space="preserve"> in the model of an </w:t>
      </w:r>
      <w:r w:rsidR="00F44603" w:rsidRPr="00AB024F">
        <w:rPr>
          <w:rFonts w:cstheme="minorHAnsi"/>
        </w:rPr>
        <w:t xml:space="preserve">industrial epidemic of addiction </w:t>
      </w:r>
      <w:r w:rsidRPr="00AB024F">
        <w:rPr>
          <w:rFonts w:cstheme="minorHAnsi"/>
        </w:rPr>
        <w:t>to processed foods</w:t>
      </w:r>
      <w:r w:rsidR="002935FA" w:rsidRPr="00AB024F">
        <w:rPr>
          <w:rFonts w:cstheme="minorHAnsi"/>
        </w:rPr>
        <w:t xml:space="preserve">.  </w:t>
      </w:r>
      <w:r w:rsidR="00B20845" w:rsidRPr="00AB024F">
        <w:rPr>
          <w:rFonts w:cstheme="minorHAnsi"/>
        </w:rPr>
        <w:t xml:space="preserve"> </w:t>
      </w:r>
    </w:p>
    <w:p w14:paraId="492B424F" w14:textId="77777777" w:rsidR="005D2914" w:rsidRPr="00AB024F" w:rsidRDefault="005D2914">
      <w:pPr>
        <w:rPr>
          <w:rFonts w:cstheme="minorHAnsi"/>
          <w:b/>
        </w:rPr>
      </w:pPr>
      <w:r w:rsidRPr="00AB024F">
        <w:rPr>
          <w:rFonts w:cstheme="minorHAnsi"/>
          <w:b/>
        </w:rPr>
        <w:t>COMPETING INTERESTS</w:t>
      </w:r>
    </w:p>
    <w:p w14:paraId="1B9BB0D6" w14:textId="77777777" w:rsidR="005D2914" w:rsidRPr="00AB024F" w:rsidRDefault="004F2708">
      <w:pPr>
        <w:rPr>
          <w:rFonts w:cstheme="minorHAnsi"/>
        </w:rPr>
      </w:pPr>
      <w:r w:rsidRPr="00AB024F">
        <w:rPr>
          <w:rFonts w:cstheme="minorHAnsi"/>
        </w:rPr>
        <w:lastRenderedPageBreak/>
        <w:t>None</w:t>
      </w:r>
    </w:p>
    <w:p w14:paraId="3EDBB6F1" w14:textId="77777777" w:rsidR="004F2708" w:rsidRPr="00AB024F" w:rsidRDefault="004F2708">
      <w:pPr>
        <w:rPr>
          <w:rFonts w:cstheme="minorHAnsi"/>
          <w:b/>
        </w:rPr>
      </w:pPr>
      <w:r w:rsidRPr="00AB024F">
        <w:rPr>
          <w:rFonts w:cstheme="minorHAnsi"/>
          <w:b/>
        </w:rPr>
        <w:t>AUTHORS’ CONTRIBUTIONS</w:t>
      </w:r>
    </w:p>
    <w:p w14:paraId="0E06140B" w14:textId="77777777" w:rsidR="004F2708" w:rsidRPr="00AB024F" w:rsidRDefault="004F2708">
      <w:pPr>
        <w:rPr>
          <w:rFonts w:cstheme="minorHAnsi"/>
        </w:rPr>
      </w:pPr>
      <w:r w:rsidRPr="00AB024F">
        <w:rPr>
          <w:rFonts w:cstheme="minorHAnsi"/>
        </w:rPr>
        <w:t>Dr. Ifland wrote the article.</w:t>
      </w:r>
    </w:p>
    <w:p w14:paraId="1A3BB155" w14:textId="77777777" w:rsidR="004F2708" w:rsidRPr="00AB024F" w:rsidRDefault="004F2708">
      <w:pPr>
        <w:rPr>
          <w:rFonts w:cstheme="minorHAnsi"/>
        </w:rPr>
      </w:pPr>
      <w:r w:rsidRPr="00AB024F">
        <w:rPr>
          <w:rFonts w:cstheme="minorHAnsi"/>
        </w:rPr>
        <w:t xml:space="preserve">Dr. Preuss reviewed and edited. </w:t>
      </w:r>
    </w:p>
    <w:p w14:paraId="7F0EBA5B" w14:textId="77777777" w:rsidR="00AE7AAD" w:rsidRPr="00AB024F" w:rsidRDefault="00AE7AAD">
      <w:pPr>
        <w:rPr>
          <w:rFonts w:cstheme="minorHAnsi"/>
          <w:b/>
        </w:rPr>
      </w:pPr>
      <w:r w:rsidRPr="00AB024F">
        <w:rPr>
          <w:rFonts w:cstheme="minorHAnsi"/>
          <w:b/>
        </w:rPr>
        <w:t>ACKNOWLEDGEMENTS AND FUNDING</w:t>
      </w:r>
    </w:p>
    <w:p w14:paraId="731022E7" w14:textId="77777777" w:rsidR="008908FB" w:rsidRPr="00AB024F" w:rsidRDefault="00AE7AAD">
      <w:pPr>
        <w:rPr>
          <w:rFonts w:cstheme="minorHAnsi"/>
          <w:b/>
        </w:rPr>
      </w:pPr>
      <w:r w:rsidRPr="00AB024F">
        <w:rPr>
          <w:rFonts w:cstheme="minorHAnsi"/>
        </w:rPr>
        <w:t xml:space="preserve">No funding was required. </w:t>
      </w:r>
    </w:p>
    <w:p w14:paraId="4D17DCD9" w14:textId="77777777" w:rsidR="008908FB" w:rsidRPr="00AB024F" w:rsidRDefault="007D6DD0">
      <w:pPr>
        <w:rPr>
          <w:rFonts w:cstheme="minorHAnsi"/>
          <w:b/>
        </w:rPr>
      </w:pPr>
      <w:r w:rsidRPr="00AB024F">
        <w:rPr>
          <w:rFonts w:cstheme="minorHAnsi"/>
          <w:b/>
        </w:rPr>
        <w:t>REFERENCES</w:t>
      </w:r>
    </w:p>
    <w:p w14:paraId="27803E16" w14:textId="77777777" w:rsidR="00FC3BFE" w:rsidRPr="00FC3BFE" w:rsidRDefault="008908FB" w:rsidP="00FC3BFE">
      <w:pPr>
        <w:pStyle w:val="EndNoteBibliography"/>
        <w:spacing w:after="0"/>
        <w:ind w:left="720" w:hanging="720"/>
      </w:pPr>
      <w:r w:rsidRPr="00AB024F">
        <w:rPr>
          <w:rFonts w:asciiTheme="minorHAnsi" w:hAnsiTheme="minorHAnsi" w:cstheme="minorHAnsi"/>
          <w:b/>
        </w:rPr>
        <w:fldChar w:fldCharType="begin"/>
      </w:r>
      <w:r w:rsidRPr="00AB024F">
        <w:rPr>
          <w:rFonts w:asciiTheme="minorHAnsi" w:hAnsiTheme="minorHAnsi" w:cstheme="minorHAnsi"/>
          <w:b/>
        </w:rPr>
        <w:instrText xml:space="preserve"> ADDIN EN.REFLIST </w:instrText>
      </w:r>
      <w:r w:rsidRPr="00AB024F">
        <w:rPr>
          <w:rFonts w:asciiTheme="minorHAnsi" w:hAnsiTheme="minorHAnsi" w:cstheme="minorHAnsi"/>
          <w:b/>
        </w:rPr>
        <w:fldChar w:fldCharType="separate"/>
      </w:r>
      <w:r w:rsidR="00FC3BFE" w:rsidRPr="00FC3BFE">
        <w:t>1.</w:t>
      </w:r>
      <w:r w:rsidR="00FC3BFE" w:rsidRPr="00FC3BFE">
        <w:tab/>
        <w:t xml:space="preserve">Volkow, N.D., G.F. Koob, and A.T. McLellan, </w:t>
      </w:r>
      <w:r w:rsidR="00FC3BFE" w:rsidRPr="00FC3BFE">
        <w:rPr>
          <w:i/>
        </w:rPr>
        <w:t>Neurobiologic Advances from the Brain Disease Model of Addiction.</w:t>
      </w:r>
      <w:r w:rsidR="00FC3BFE" w:rsidRPr="00FC3BFE">
        <w:t xml:space="preserve"> N Engl J Med, 2016. </w:t>
      </w:r>
      <w:r w:rsidR="00FC3BFE" w:rsidRPr="00FC3BFE">
        <w:rPr>
          <w:b/>
        </w:rPr>
        <w:t>374</w:t>
      </w:r>
      <w:r w:rsidR="00FC3BFE" w:rsidRPr="00FC3BFE">
        <w:t>(4): p. 363-71.</w:t>
      </w:r>
    </w:p>
    <w:p w14:paraId="7DDA8FE1" w14:textId="77777777" w:rsidR="00FC3BFE" w:rsidRPr="00FC3BFE" w:rsidRDefault="00FC3BFE" w:rsidP="00FC3BFE">
      <w:pPr>
        <w:pStyle w:val="EndNoteBibliography"/>
        <w:spacing w:after="0"/>
        <w:ind w:left="720" w:hanging="720"/>
      </w:pPr>
      <w:r w:rsidRPr="00FC3BFE">
        <w:t>2.</w:t>
      </w:r>
      <w:r w:rsidRPr="00FC3BFE">
        <w:tab/>
        <w:t xml:space="preserve">Carter, A., et al., </w:t>
      </w:r>
      <w:r w:rsidRPr="00FC3BFE">
        <w:rPr>
          <w:i/>
        </w:rPr>
        <w:t>The Neurobiology of "Food Addiction" and Its Implications for Obesity Treatment and Policy.</w:t>
      </w:r>
      <w:r w:rsidRPr="00FC3BFE">
        <w:t xml:space="preserve"> Annu Rev Nutr, 2016. </w:t>
      </w:r>
      <w:r w:rsidRPr="00FC3BFE">
        <w:rPr>
          <w:b/>
        </w:rPr>
        <w:t>36</w:t>
      </w:r>
      <w:r w:rsidRPr="00FC3BFE">
        <w:t>: p. 105-28.</w:t>
      </w:r>
    </w:p>
    <w:p w14:paraId="44CEAC4A" w14:textId="77777777" w:rsidR="00FC3BFE" w:rsidRPr="00FC3BFE" w:rsidRDefault="00FC3BFE" w:rsidP="00FC3BFE">
      <w:pPr>
        <w:pStyle w:val="EndNoteBibliography"/>
        <w:spacing w:after="0"/>
        <w:ind w:left="720" w:hanging="720"/>
      </w:pPr>
      <w:r w:rsidRPr="00FC3BFE">
        <w:t>3.</w:t>
      </w:r>
      <w:r w:rsidRPr="00FC3BFE">
        <w:tab/>
        <w:t xml:space="preserve">Zioudrou, C., R.A. Streaty, and W.A. Klee, </w:t>
      </w:r>
      <w:r w:rsidRPr="00FC3BFE">
        <w:rPr>
          <w:i/>
        </w:rPr>
        <w:t>Opioid peptides derived from food proteins. The exorphins.</w:t>
      </w:r>
      <w:r w:rsidRPr="00FC3BFE">
        <w:t xml:space="preserve"> J Biol Chem, 1979. </w:t>
      </w:r>
      <w:r w:rsidRPr="00FC3BFE">
        <w:rPr>
          <w:b/>
        </w:rPr>
        <w:t>254</w:t>
      </w:r>
      <w:r w:rsidRPr="00FC3BFE">
        <w:t>(7): p. 2446-9.</w:t>
      </w:r>
    </w:p>
    <w:p w14:paraId="47B46EF8" w14:textId="77777777" w:rsidR="00FC3BFE" w:rsidRPr="00FC3BFE" w:rsidRDefault="00FC3BFE" w:rsidP="00FC3BFE">
      <w:pPr>
        <w:pStyle w:val="EndNoteBibliography"/>
        <w:spacing w:after="0"/>
        <w:ind w:left="720" w:hanging="720"/>
      </w:pPr>
      <w:r w:rsidRPr="00FC3BFE">
        <w:t>4.</w:t>
      </w:r>
      <w:r w:rsidRPr="00FC3BFE">
        <w:tab/>
        <w:t xml:space="preserve">Ifland, J., et al., </w:t>
      </w:r>
      <w:r w:rsidRPr="00FC3BFE">
        <w:rPr>
          <w:i/>
        </w:rPr>
        <w:t>Abstinent Food Plans for Processed Food Addiction</w:t>
      </w:r>
      <w:r w:rsidRPr="00FC3BFE">
        <w:t xml:space="preserve">, in </w:t>
      </w:r>
      <w:r w:rsidRPr="00FC3BFE">
        <w:rPr>
          <w:i/>
        </w:rPr>
        <w:t>Processed Food Addiction: Foundations, Assessment, and Recovery</w:t>
      </w:r>
      <w:r w:rsidRPr="00FC3BFE">
        <w:t>, J. Ifland, M.T. Marcus, and H.G. Preuss, Editors. 2017, CRC Press: Boca Ratan, FL. p. 462.</w:t>
      </w:r>
    </w:p>
    <w:p w14:paraId="701202FF" w14:textId="77777777" w:rsidR="00FC3BFE" w:rsidRPr="00FC3BFE" w:rsidRDefault="00FC3BFE" w:rsidP="00FC3BFE">
      <w:pPr>
        <w:pStyle w:val="EndNoteBibliography"/>
        <w:spacing w:after="0"/>
        <w:ind w:left="720" w:hanging="720"/>
      </w:pPr>
      <w:r w:rsidRPr="00FC3BFE">
        <w:t>5.</w:t>
      </w:r>
      <w:r w:rsidRPr="00FC3BFE">
        <w:tab/>
        <w:t xml:space="preserve">Avena, N.M., P. Rada, and B.G. Hoebel, </w:t>
      </w:r>
      <w:r w:rsidRPr="00FC3BFE">
        <w:rPr>
          <w:i/>
        </w:rPr>
        <w:t>Evidence for sugar addiction: behavioral and neurochemical effects of intermittent, excessive sugar intake.</w:t>
      </w:r>
      <w:r w:rsidRPr="00FC3BFE">
        <w:t xml:space="preserve"> Neurosci Biobehav Rev, 2008. </w:t>
      </w:r>
      <w:r w:rsidRPr="00FC3BFE">
        <w:rPr>
          <w:b/>
        </w:rPr>
        <w:t>32</w:t>
      </w:r>
      <w:r w:rsidRPr="00FC3BFE">
        <w:t>(1): p. 20-39.</w:t>
      </w:r>
    </w:p>
    <w:p w14:paraId="7E09E7D8" w14:textId="77777777" w:rsidR="00FC3BFE" w:rsidRPr="00FC3BFE" w:rsidRDefault="00FC3BFE" w:rsidP="00FC3BFE">
      <w:pPr>
        <w:pStyle w:val="EndNoteBibliography"/>
        <w:spacing w:after="0"/>
        <w:ind w:left="720" w:hanging="720"/>
      </w:pPr>
      <w:r w:rsidRPr="00FC3BFE">
        <w:t>6.</w:t>
      </w:r>
      <w:r w:rsidRPr="00FC3BFE">
        <w:tab/>
        <w:t xml:space="preserve">Pruimboom, L. and K. de Punder, </w:t>
      </w:r>
      <w:r w:rsidRPr="00FC3BFE">
        <w:rPr>
          <w:i/>
        </w:rPr>
        <w:t>The opioid effects of gluten exorphins: asymptomatic celiac disease.</w:t>
      </w:r>
      <w:r w:rsidRPr="00FC3BFE">
        <w:t xml:space="preserve"> J Health Popul Nutr, 2015. </w:t>
      </w:r>
      <w:r w:rsidRPr="00FC3BFE">
        <w:rPr>
          <w:b/>
        </w:rPr>
        <w:t>33</w:t>
      </w:r>
      <w:r w:rsidRPr="00FC3BFE">
        <w:t>: p. 24.</w:t>
      </w:r>
    </w:p>
    <w:p w14:paraId="5D10495F" w14:textId="77777777" w:rsidR="00FC3BFE" w:rsidRPr="00FC3BFE" w:rsidRDefault="00FC3BFE" w:rsidP="00FC3BFE">
      <w:pPr>
        <w:pStyle w:val="EndNoteBibliography"/>
        <w:spacing w:after="0"/>
        <w:ind w:left="720" w:hanging="720"/>
      </w:pPr>
      <w:r w:rsidRPr="00FC3BFE">
        <w:t>7.</w:t>
      </w:r>
      <w:r w:rsidRPr="00FC3BFE">
        <w:tab/>
        <w:t xml:space="preserve">Teschemacher, H., G. Koch, and V. Brantl, </w:t>
      </w:r>
      <w:r w:rsidRPr="00FC3BFE">
        <w:rPr>
          <w:i/>
        </w:rPr>
        <w:t>Milk protein-derived opioid receptor ligands.</w:t>
      </w:r>
      <w:r w:rsidRPr="00FC3BFE">
        <w:t xml:space="preserve"> Biopolymers, 1997. </w:t>
      </w:r>
      <w:r w:rsidRPr="00FC3BFE">
        <w:rPr>
          <w:b/>
        </w:rPr>
        <w:t>43</w:t>
      </w:r>
      <w:r w:rsidRPr="00FC3BFE">
        <w:t>(2): p. 99-117.</w:t>
      </w:r>
    </w:p>
    <w:p w14:paraId="54DB9DBF" w14:textId="77777777" w:rsidR="00FC3BFE" w:rsidRPr="00FC3BFE" w:rsidRDefault="00FC3BFE" w:rsidP="00FC3BFE">
      <w:pPr>
        <w:pStyle w:val="EndNoteBibliography"/>
        <w:spacing w:after="0"/>
        <w:ind w:left="720" w:hanging="720"/>
      </w:pPr>
      <w:r w:rsidRPr="00FC3BFE">
        <w:t>8.</w:t>
      </w:r>
      <w:r w:rsidRPr="00FC3BFE">
        <w:tab/>
        <w:t xml:space="preserve">Spreadbury, I., </w:t>
      </w:r>
      <w:r w:rsidRPr="00FC3BFE">
        <w:rPr>
          <w:i/>
        </w:rPr>
        <w:t>Comparison with ancestral diets suggests dense acellular carbohydrates promote an inflammatory microbiota, and may be the primary dietary cause of leptin resistance and obesity.</w:t>
      </w:r>
      <w:r w:rsidRPr="00FC3BFE">
        <w:t xml:space="preserve"> Diabetes Metab Syndr Obes, 2012. </w:t>
      </w:r>
      <w:r w:rsidRPr="00FC3BFE">
        <w:rPr>
          <w:b/>
        </w:rPr>
        <w:t>5</w:t>
      </w:r>
      <w:r w:rsidRPr="00FC3BFE">
        <w:t>: p. 175-89.</w:t>
      </w:r>
    </w:p>
    <w:p w14:paraId="083F993C" w14:textId="77777777" w:rsidR="00FC3BFE" w:rsidRPr="00FC3BFE" w:rsidRDefault="00FC3BFE" w:rsidP="00FC3BFE">
      <w:pPr>
        <w:pStyle w:val="EndNoteBibliography"/>
        <w:spacing w:after="0"/>
        <w:ind w:left="720" w:hanging="720"/>
      </w:pPr>
      <w:r w:rsidRPr="00FC3BFE">
        <w:t>9.</w:t>
      </w:r>
      <w:r w:rsidRPr="00FC3BFE">
        <w:tab/>
        <w:t xml:space="preserve">Sharma, S., M.F. Fernandes, and S. Fulton, </w:t>
      </w:r>
      <w:r w:rsidRPr="00FC3BFE">
        <w:rPr>
          <w:i/>
        </w:rPr>
        <w:t>Adaptations in brain reward circuitry underlie palatable food cravings and anxiety induced by high-fat diet withdrawal.</w:t>
      </w:r>
      <w:r w:rsidRPr="00FC3BFE">
        <w:t xml:space="preserve"> Int J Obes (Lond), 2013. </w:t>
      </w:r>
      <w:r w:rsidRPr="00FC3BFE">
        <w:rPr>
          <w:b/>
        </w:rPr>
        <w:t>37</w:t>
      </w:r>
      <w:r w:rsidRPr="00FC3BFE">
        <w:t>(9): p. 1183-91.</w:t>
      </w:r>
    </w:p>
    <w:p w14:paraId="0AE6350B" w14:textId="77777777" w:rsidR="00FC3BFE" w:rsidRPr="00FC3BFE" w:rsidRDefault="00FC3BFE" w:rsidP="00FC3BFE">
      <w:pPr>
        <w:pStyle w:val="EndNoteBibliography"/>
        <w:spacing w:after="0"/>
        <w:ind w:left="720" w:hanging="720"/>
      </w:pPr>
      <w:r w:rsidRPr="00FC3BFE">
        <w:t>10.</w:t>
      </w:r>
      <w:r w:rsidRPr="00FC3BFE">
        <w:tab/>
        <w:t xml:space="preserve">Cocores, J.A. and M.S. Gold, </w:t>
      </w:r>
      <w:r w:rsidRPr="00FC3BFE">
        <w:rPr>
          <w:i/>
        </w:rPr>
        <w:t>The Salted Food Addiction Hypothesis may explain overeating and the obesity epidemic.</w:t>
      </w:r>
      <w:r w:rsidRPr="00FC3BFE">
        <w:t xml:space="preserve"> Med Hypotheses, 2009. </w:t>
      </w:r>
      <w:r w:rsidRPr="00FC3BFE">
        <w:rPr>
          <w:b/>
        </w:rPr>
        <w:t>73</w:t>
      </w:r>
      <w:r w:rsidRPr="00FC3BFE">
        <w:t>(6): p. 892-9.</w:t>
      </w:r>
    </w:p>
    <w:p w14:paraId="3C8D9AD9" w14:textId="77777777" w:rsidR="00FC3BFE" w:rsidRPr="00FC3BFE" w:rsidRDefault="00FC3BFE" w:rsidP="00FC3BFE">
      <w:pPr>
        <w:pStyle w:val="EndNoteBibliography"/>
        <w:spacing w:after="0"/>
        <w:ind w:left="720" w:hanging="720"/>
      </w:pPr>
      <w:r w:rsidRPr="00FC3BFE">
        <w:t>11.</w:t>
      </w:r>
      <w:r w:rsidRPr="00FC3BFE">
        <w:tab/>
        <w:t xml:space="preserve">Addicott, M.A., </w:t>
      </w:r>
      <w:r w:rsidRPr="00FC3BFE">
        <w:rPr>
          <w:i/>
        </w:rPr>
        <w:t>Caffeine Use Disorder: A Review of the Evidence and Future Implications.</w:t>
      </w:r>
      <w:r w:rsidRPr="00FC3BFE">
        <w:t xml:space="preserve"> Curr Addict Rep, 2014. </w:t>
      </w:r>
      <w:r w:rsidRPr="00FC3BFE">
        <w:rPr>
          <w:b/>
        </w:rPr>
        <w:t>1</w:t>
      </w:r>
      <w:r w:rsidRPr="00FC3BFE">
        <w:t>(3): p. 186-192.</w:t>
      </w:r>
    </w:p>
    <w:p w14:paraId="1F7A44FC" w14:textId="77777777" w:rsidR="00FC3BFE" w:rsidRPr="00FC3BFE" w:rsidRDefault="00FC3BFE" w:rsidP="00FC3BFE">
      <w:pPr>
        <w:pStyle w:val="EndNoteBibliography"/>
        <w:spacing w:after="0"/>
        <w:ind w:left="720" w:hanging="720"/>
      </w:pPr>
      <w:r w:rsidRPr="00FC3BFE">
        <w:t>12.</w:t>
      </w:r>
      <w:r w:rsidRPr="00FC3BFE">
        <w:tab/>
        <w:t xml:space="preserve">Moss, M., </w:t>
      </w:r>
      <w:r w:rsidRPr="00FC3BFE">
        <w:rPr>
          <w:i/>
        </w:rPr>
        <w:t>Salt, Sugar, Fat: How the Food Giants Hooked Us.</w:t>
      </w:r>
      <w:r w:rsidRPr="00FC3BFE">
        <w:t xml:space="preserve"> 2013.</w:t>
      </w:r>
    </w:p>
    <w:p w14:paraId="30B53C55" w14:textId="77777777" w:rsidR="00FC3BFE" w:rsidRPr="00FC3BFE" w:rsidRDefault="00FC3BFE" w:rsidP="00FC3BFE">
      <w:pPr>
        <w:pStyle w:val="EndNoteBibliography"/>
        <w:spacing w:after="0"/>
        <w:ind w:left="720" w:hanging="720"/>
      </w:pPr>
      <w:r w:rsidRPr="00FC3BFE">
        <w:t>13.</w:t>
      </w:r>
      <w:r w:rsidRPr="00FC3BFE">
        <w:tab/>
        <w:t xml:space="preserve">Warner, M., </w:t>
      </w:r>
      <w:r w:rsidRPr="00FC3BFE">
        <w:rPr>
          <w:i/>
        </w:rPr>
        <w:t>Pandora's Lunchbox</w:t>
      </w:r>
      <w:r w:rsidRPr="00FC3BFE">
        <w:t>. 2014, New York: Scribner.</w:t>
      </w:r>
    </w:p>
    <w:p w14:paraId="33D858FA" w14:textId="77777777" w:rsidR="00FC3BFE" w:rsidRPr="00FC3BFE" w:rsidRDefault="00FC3BFE" w:rsidP="00FC3BFE">
      <w:pPr>
        <w:pStyle w:val="EndNoteBibliography"/>
        <w:spacing w:after="0"/>
        <w:ind w:left="720" w:hanging="720"/>
      </w:pPr>
      <w:r w:rsidRPr="00FC3BFE">
        <w:t>14.</w:t>
      </w:r>
      <w:r w:rsidRPr="00FC3BFE">
        <w:tab/>
        <w:t xml:space="preserve">Nestle, M., </w:t>
      </w:r>
      <w:r w:rsidRPr="00FC3BFE">
        <w:rPr>
          <w:i/>
        </w:rPr>
        <w:t>Food Politics</w:t>
      </w:r>
      <w:r w:rsidRPr="00FC3BFE">
        <w:t>. 1996, New York: Random House.</w:t>
      </w:r>
    </w:p>
    <w:p w14:paraId="0DDA4F55" w14:textId="77777777" w:rsidR="00FC3BFE" w:rsidRPr="00FC3BFE" w:rsidRDefault="00FC3BFE" w:rsidP="00FC3BFE">
      <w:pPr>
        <w:pStyle w:val="EndNoteBibliography"/>
        <w:spacing w:after="0"/>
        <w:ind w:left="720" w:hanging="720"/>
      </w:pPr>
      <w:r w:rsidRPr="00FC3BFE">
        <w:t>15.</w:t>
      </w:r>
      <w:r w:rsidRPr="00FC3BFE">
        <w:tab/>
        <w:t xml:space="preserve">Nestle, M., </w:t>
      </w:r>
      <w:r w:rsidRPr="00FC3BFE">
        <w:rPr>
          <w:i/>
        </w:rPr>
        <w:t>Food Politics</w:t>
      </w:r>
      <w:r w:rsidRPr="00FC3BFE">
        <w:t>. 2013, Berkeley: University of California Press.</w:t>
      </w:r>
    </w:p>
    <w:p w14:paraId="0B22218F" w14:textId="77777777" w:rsidR="00FC3BFE" w:rsidRPr="00FC3BFE" w:rsidRDefault="00FC3BFE" w:rsidP="00FC3BFE">
      <w:pPr>
        <w:pStyle w:val="EndNoteBibliography"/>
        <w:spacing w:after="0"/>
        <w:ind w:left="720" w:hanging="720"/>
      </w:pPr>
      <w:r w:rsidRPr="00FC3BFE">
        <w:t>16.</w:t>
      </w:r>
      <w:r w:rsidRPr="00FC3BFE">
        <w:tab/>
        <w:t xml:space="preserve">Alpert, H.R., I.T. Agaku, and G.N. Connolly, </w:t>
      </w:r>
      <w:r w:rsidRPr="00FC3BFE">
        <w:rPr>
          <w:i/>
        </w:rPr>
        <w:t>A study of pyrazines in cigarettes and how additives might be used to enhance tobacco addiction.</w:t>
      </w:r>
      <w:r w:rsidRPr="00FC3BFE">
        <w:t xml:space="preserve"> Tob Control, 2015.</w:t>
      </w:r>
    </w:p>
    <w:p w14:paraId="376E2ED6" w14:textId="77777777" w:rsidR="00FC3BFE" w:rsidRPr="00FC3BFE" w:rsidRDefault="00FC3BFE" w:rsidP="00FC3BFE">
      <w:pPr>
        <w:pStyle w:val="EndNoteBibliography"/>
        <w:spacing w:after="0"/>
        <w:ind w:left="720" w:hanging="720"/>
      </w:pPr>
      <w:r w:rsidRPr="00FC3BFE">
        <w:t>17.</w:t>
      </w:r>
      <w:r w:rsidRPr="00FC3BFE">
        <w:tab/>
        <w:t xml:space="preserve">Ifland, J.R., et al., </w:t>
      </w:r>
      <w:r w:rsidRPr="00FC3BFE">
        <w:rPr>
          <w:i/>
        </w:rPr>
        <w:t>Refined food addiction: a classic substance use disorder.</w:t>
      </w:r>
      <w:r w:rsidRPr="00FC3BFE">
        <w:t xml:space="preserve"> Med Hypotheses, 2009. </w:t>
      </w:r>
      <w:r w:rsidRPr="00FC3BFE">
        <w:rPr>
          <w:b/>
        </w:rPr>
        <w:t>72</w:t>
      </w:r>
      <w:r w:rsidRPr="00FC3BFE">
        <w:t>(5): p. 518-26.</w:t>
      </w:r>
    </w:p>
    <w:p w14:paraId="190790F3" w14:textId="77777777" w:rsidR="00FC3BFE" w:rsidRPr="00FC3BFE" w:rsidRDefault="00FC3BFE" w:rsidP="00FC3BFE">
      <w:pPr>
        <w:pStyle w:val="EndNoteBibliography"/>
        <w:spacing w:after="0"/>
        <w:ind w:left="720" w:hanging="720"/>
      </w:pPr>
      <w:r w:rsidRPr="00FC3BFE">
        <w:lastRenderedPageBreak/>
        <w:t>18.</w:t>
      </w:r>
      <w:r w:rsidRPr="00FC3BFE">
        <w:tab/>
        <w:t xml:space="preserve">Ifland, J. and P. Peeke, </w:t>
      </w:r>
      <w:r w:rsidRPr="00FC3BFE">
        <w:rPr>
          <w:i/>
        </w:rPr>
        <w:t>The Overlap between Drug and Processed Food Addiction</w:t>
      </w:r>
      <w:r w:rsidRPr="00FC3BFE">
        <w:t xml:space="preserve">, in </w:t>
      </w:r>
      <w:r w:rsidRPr="00FC3BFE">
        <w:rPr>
          <w:i/>
        </w:rPr>
        <w:t>Processed Food Addiction: Foundations, Assessment, and Recovery</w:t>
      </w:r>
      <w:r w:rsidRPr="00FC3BFE">
        <w:t>, J. Ifland, M.T. Marcus, and H.G. Preuss, Editors. 2017, CRC Press: Boca Ratan, FL. p. 3-26.</w:t>
      </w:r>
    </w:p>
    <w:p w14:paraId="52507F83" w14:textId="77777777" w:rsidR="00FC3BFE" w:rsidRPr="00FC3BFE" w:rsidRDefault="00FC3BFE" w:rsidP="00FC3BFE">
      <w:pPr>
        <w:pStyle w:val="EndNoteBibliography"/>
        <w:spacing w:after="0"/>
        <w:ind w:left="720" w:hanging="720"/>
      </w:pPr>
      <w:r w:rsidRPr="00FC3BFE">
        <w:t>19.</w:t>
      </w:r>
      <w:r w:rsidRPr="00FC3BFE">
        <w:tab/>
        <w:t xml:space="preserve">Ifland, J. and P. Peeke, </w:t>
      </w:r>
      <w:r w:rsidRPr="00FC3BFE">
        <w:rPr>
          <w:i/>
        </w:rPr>
        <w:t>The Overlap between Drug and Processed Food Addiction</w:t>
      </w:r>
      <w:r w:rsidRPr="00FC3BFE">
        <w:t xml:space="preserve">, in </w:t>
      </w:r>
      <w:r w:rsidRPr="00FC3BFE">
        <w:rPr>
          <w:i/>
        </w:rPr>
        <w:t>Processed Food Addiction: Foundations, Assessment, and Recovery</w:t>
      </w:r>
      <w:r w:rsidRPr="00FC3BFE">
        <w:t>, J. Ifland, M.T. Marcus, and H.G. Preuss, Editors. 2017, CRC Press: Boca Ratan, FL.</w:t>
      </w:r>
    </w:p>
    <w:p w14:paraId="75389822" w14:textId="77777777" w:rsidR="00FC3BFE" w:rsidRPr="00FC3BFE" w:rsidRDefault="00FC3BFE" w:rsidP="00FC3BFE">
      <w:pPr>
        <w:pStyle w:val="EndNoteBibliography"/>
        <w:spacing w:after="0"/>
        <w:ind w:left="720" w:hanging="720"/>
      </w:pPr>
      <w:r w:rsidRPr="00FC3BFE">
        <w:t>20.</w:t>
      </w:r>
      <w:r w:rsidRPr="00FC3BFE">
        <w:tab/>
        <w:t xml:space="preserve">Tomasi, D. and N.D. Volkow, </w:t>
      </w:r>
      <w:r w:rsidRPr="00FC3BFE">
        <w:rPr>
          <w:i/>
        </w:rPr>
        <w:t>Striatocortical pathway dysfunction in addiction and obesity: differences and similarities.</w:t>
      </w:r>
      <w:r w:rsidRPr="00FC3BFE">
        <w:t xml:space="preserve"> Crit Rev Biochem Mol Biol, 2013. </w:t>
      </w:r>
      <w:r w:rsidRPr="00FC3BFE">
        <w:rPr>
          <w:b/>
        </w:rPr>
        <w:t>48</w:t>
      </w:r>
      <w:r w:rsidRPr="00FC3BFE">
        <w:t>(1): p. 1-19.</w:t>
      </w:r>
    </w:p>
    <w:p w14:paraId="17313E80" w14:textId="77777777" w:rsidR="00FC3BFE" w:rsidRPr="00FC3BFE" w:rsidRDefault="00FC3BFE" w:rsidP="00FC3BFE">
      <w:pPr>
        <w:pStyle w:val="EndNoteBibliography"/>
        <w:spacing w:after="0"/>
        <w:ind w:left="720" w:hanging="720"/>
      </w:pPr>
      <w:r w:rsidRPr="00FC3BFE">
        <w:t>21.</w:t>
      </w:r>
      <w:r w:rsidRPr="00FC3BFE">
        <w:tab/>
        <w:t xml:space="preserve">Tomasi, D., et al., </w:t>
      </w:r>
      <w:r w:rsidRPr="00FC3BFE">
        <w:rPr>
          <w:i/>
        </w:rPr>
        <w:t>Overlapping patterns of brain activation to food and cocaine cues in cocaine abusers: Association to striatal D2/D3 receptors.</w:t>
      </w:r>
      <w:r w:rsidRPr="00FC3BFE">
        <w:t xml:space="preserve"> Hum Brain Mapp, 2015. </w:t>
      </w:r>
      <w:r w:rsidRPr="00FC3BFE">
        <w:rPr>
          <w:b/>
        </w:rPr>
        <w:t>36</w:t>
      </w:r>
      <w:r w:rsidRPr="00FC3BFE">
        <w:t>(1): p. 120-36.</w:t>
      </w:r>
    </w:p>
    <w:p w14:paraId="57376893" w14:textId="77777777" w:rsidR="00FC3BFE" w:rsidRPr="00FC3BFE" w:rsidRDefault="00FC3BFE" w:rsidP="00FC3BFE">
      <w:pPr>
        <w:pStyle w:val="EndNoteBibliography"/>
        <w:spacing w:after="0"/>
        <w:ind w:left="720" w:hanging="720"/>
      </w:pPr>
      <w:r w:rsidRPr="00FC3BFE">
        <w:t>22.</w:t>
      </w:r>
      <w:r w:rsidRPr="00FC3BFE">
        <w:tab/>
        <w:t xml:space="preserve">Esch, T. and G.B. Stefano, </w:t>
      </w:r>
      <w:r w:rsidRPr="00FC3BFE">
        <w:rPr>
          <w:i/>
        </w:rPr>
        <w:t>The neurobiology of pleasure, reward processes, addiction and their health implications.</w:t>
      </w:r>
      <w:r w:rsidRPr="00FC3BFE">
        <w:t xml:space="preserve"> Neuro Endocrinol Lett, 2004. </w:t>
      </w:r>
      <w:r w:rsidRPr="00FC3BFE">
        <w:rPr>
          <w:b/>
        </w:rPr>
        <w:t>25</w:t>
      </w:r>
      <w:r w:rsidRPr="00FC3BFE">
        <w:t>(4): p. 235-51.</w:t>
      </w:r>
    </w:p>
    <w:p w14:paraId="03B3B276" w14:textId="77777777" w:rsidR="00FC3BFE" w:rsidRPr="00FC3BFE" w:rsidRDefault="00FC3BFE" w:rsidP="00FC3BFE">
      <w:pPr>
        <w:pStyle w:val="EndNoteBibliography"/>
        <w:spacing w:after="0"/>
        <w:ind w:left="720" w:hanging="720"/>
      </w:pPr>
      <w:r w:rsidRPr="00FC3BFE">
        <w:t>23.</w:t>
      </w:r>
      <w:r w:rsidRPr="00FC3BFE">
        <w:tab/>
        <w:t xml:space="preserve">Yau, P.L., et al., </w:t>
      </w:r>
      <w:r w:rsidRPr="00FC3BFE">
        <w:rPr>
          <w:i/>
        </w:rPr>
        <w:t>Preliminary evidence of cognitive and brain abnormalities in uncomplicated adolescent obesity.</w:t>
      </w:r>
      <w:r w:rsidRPr="00FC3BFE">
        <w:t xml:space="preserve"> Obesity (Silver Spring), 2014. </w:t>
      </w:r>
      <w:r w:rsidRPr="00FC3BFE">
        <w:rPr>
          <w:b/>
        </w:rPr>
        <w:t>22</w:t>
      </w:r>
      <w:r w:rsidRPr="00FC3BFE">
        <w:t>(8): p. 1865-71.</w:t>
      </w:r>
    </w:p>
    <w:p w14:paraId="1FD2114A" w14:textId="77777777" w:rsidR="00FC3BFE" w:rsidRPr="00FC3BFE" w:rsidRDefault="00FC3BFE" w:rsidP="00FC3BFE">
      <w:pPr>
        <w:pStyle w:val="EndNoteBibliography"/>
        <w:spacing w:after="0"/>
        <w:ind w:left="720" w:hanging="720"/>
      </w:pPr>
      <w:r w:rsidRPr="00FC3BFE">
        <w:t>24.</w:t>
      </w:r>
      <w:r w:rsidRPr="00FC3BFE">
        <w:tab/>
        <w:t xml:space="preserve">Petrovich, G.D. and M. Gallagher, </w:t>
      </w:r>
      <w:r w:rsidRPr="00FC3BFE">
        <w:rPr>
          <w:i/>
        </w:rPr>
        <w:t>Control of food consumption by learned cues: a forebrain-hypothalamic network.</w:t>
      </w:r>
      <w:r w:rsidRPr="00FC3BFE">
        <w:t xml:space="preserve"> Physiol Behav, 2007. </w:t>
      </w:r>
      <w:r w:rsidRPr="00FC3BFE">
        <w:rPr>
          <w:b/>
        </w:rPr>
        <w:t>91</w:t>
      </w:r>
      <w:r w:rsidRPr="00FC3BFE">
        <w:t>(4): p. 397-403.</w:t>
      </w:r>
    </w:p>
    <w:p w14:paraId="58EE151B" w14:textId="77777777" w:rsidR="00FC3BFE" w:rsidRPr="00FC3BFE" w:rsidRDefault="00FC3BFE" w:rsidP="00FC3BFE">
      <w:pPr>
        <w:pStyle w:val="EndNoteBibliography"/>
        <w:spacing w:after="0"/>
        <w:ind w:left="720" w:hanging="720"/>
      </w:pPr>
      <w:r w:rsidRPr="00FC3BFE">
        <w:t>25.</w:t>
      </w:r>
      <w:r w:rsidRPr="00FC3BFE">
        <w:tab/>
        <w:t xml:space="preserve">Kelley, A.E., C.A. Schiltz, and C.F. Landry, </w:t>
      </w:r>
      <w:r w:rsidRPr="00FC3BFE">
        <w:rPr>
          <w:i/>
        </w:rPr>
        <w:t>Neural systems recruited by drug- and food-related cues: studies of gene activation in corticolimbic regions.</w:t>
      </w:r>
      <w:r w:rsidRPr="00FC3BFE">
        <w:t xml:space="preserve"> Physiol Behav, 2005. </w:t>
      </w:r>
      <w:r w:rsidRPr="00FC3BFE">
        <w:rPr>
          <w:b/>
        </w:rPr>
        <w:t>86</w:t>
      </w:r>
      <w:r w:rsidRPr="00FC3BFE">
        <w:t>(1-2): p. 11-4.</w:t>
      </w:r>
    </w:p>
    <w:p w14:paraId="40AC82C0" w14:textId="77777777" w:rsidR="00FC3BFE" w:rsidRPr="00FC3BFE" w:rsidRDefault="00FC3BFE" w:rsidP="00FC3BFE">
      <w:pPr>
        <w:pStyle w:val="EndNoteBibliography"/>
        <w:spacing w:after="0"/>
        <w:ind w:left="720" w:hanging="720"/>
      </w:pPr>
      <w:r w:rsidRPr="00FC3BFE">
        <w:t>26.</w:t>
      </w:r>
      <w:r w:rsidRPr="00FC3BFE">
        <w:tab/>
        <w:t xml:space="preserve">Stice, E. and A. Dagher, </w:t>
      </w:r>
      <w:r w:rsidRPr="00FC3BFE">
        <w:rPr>
          <w:i/>
        </w:rPr>
        <w:t>Genetic variation in dopaminergic reward in humans.</w:t>
      </w:r>
      <w:r w:rsidRPr="00FC3BFE">
        <w:t xml:space="preserve"> Forum Nutr, 2010. </w:t>
      </w:r>
      <w:r w:rsidRPr="00FC3BFE">
        <w:rPr>
          <w:b/>
        </w:rPr>
        <w:t>63</w:t>
      </w:r>
      <w:r w:rsidRPr="00FC3BFE">
        <w:t>: p. 176-85.</w:t>
      </w:r>
    </w:p>
    <w:p w14:paraId="3520E6B4" w14:textId="77777777" w:rsidR="00FC3BFE" w:rsidRPr="00FC3BFE" w:rsidRDefault="00FC3BFE" w:rsidP="00FC3BFE">
      <w:pPr>
        <w:pStyle w:val="EndNoteBibliography"/>
        <w:spacing w:after="0"/>
        <w:ind w:left="720" w:hanging="720"/>
      </w:pPr>
      <w:r w:rsidRPr="00FC3BFE">
        <w:t>27.</w:t>
      </w:r>
      <w:r w:rsidRPr="00FC3BFE">
        <w:tab/>
        <w:t xml:space="preserve">Blum, K., et al., </w:t>
      </w:r>
      <w:r w:rsidRPr="00FC3BFE">
        <w:rPr>
          <w:i/>
        </w:rPr>
        <w:t>Neurogenetics and gene therapy for reward deficiency syndrome: are we going to the Promised Land?</w:t>
      </w:r>
      <w:r w:rsidRPr="00FC3BFE">
        <w:t xml:space="preserve"> Expert Opin Biol Ther, 2015. </w:t>
      </w:r>
      <w:r w:rsidRPr="00FC3BFE">
        <w:rPr>
          <w:b/>
        </w:rPr>
        <w:t>15</w:t>
      </w:r>
      <w:r w:rsidRPr="00FC3BFE">
        <w:t>(7): p. 973-85.</w:t>
      </w:r>
    </w:p>
    <w:p w14:paraId="4A3F50E5" w14:textId="77777777" w:rsidR="00FC3BFE" w:rsidRPr="00FC3BFE" w:rsidRDefault="00FC3BFE" w:rsidP="00FC3BFE">
      <w:pPr>
        <w:pStyle w:val="EndNoteBibliography"/>
        <w:spacing w:after="0"/>
        <w:ind w:left="720" w:hanging="720"/>
      </w:pPr>
      <w:r w:rsidRPr="00FC3BFE">
        <w:t>28.</w:t>
      </w:r>
      <w:r w:rsidRPr="00FC3BFE">
        <w:tab/>
        <w:t xml:space="preserve">Herrera, B.M., S. Keildson, and C.M. Lindgren, </w:t>
      </w:r>
      <w:r w:rsidRPr="00FC3BFE">
        <w:rPr>
          <w:i/>
        </w:rPr>
        <w:t>Genetics and epigenetics of obesity.</w:t>
      </w:r>
      <w:r w:rsidRPr="00FC3BFE">
        <w:t xml:space="preserve"> Maturitas, 2011. </w:t>
      </w:r>
      <w:r w:rsidRPr="00FC3BFE">
        <w:rPr>
          <w:b/>
        </w:rPr>
        <w:t>69</w:t>
      </w:r>
      <w:r w:rsidRPr="00FC3BFE">
        <w:t>(1): p. 41-9.</w:t>
      </w:r>
    </w:p>
    <w:p w14:paraId="7A0F424C" w14:textId="77777777" w:rsidR="00FC3BFE" w:rsidRPr="00FC3BFE" w:rsidRDefault="00FC3BFE" w:rsidP="00FC3BFE">
      <w:pPr>
        <w:pStyle w:val="EndNoteBibliography"/>
        <w:spacing w:after="0"/>
        <w:ind w:left="720" w:hanging="720"/>
      </w:pPr>
      <w:r w:rsidRPr="00FC3BFE">
        <w:t>29.</w:t>
      </w:r>
      <w:r w:rsidRPr="00FC3BFE">
        <w:tab/>
        <w:t xml:space="preserve">Ifland, J., H.G. Preuss, and M.T. Marcus, eds. </w:t>
      </w:r>
      <w:r w:rsidRPr="00FC3BFE">
        <w:rPr>
          <w:i/>
        </w:rPr>
        <w:t>Processed Food Addiction: Foundations, Assessment, and Recovery</w:t>
      </w:r>
      <w:r w:rsidRPr="00FC3BFE">
        <w:t xml:space="preserve">. </w:t>
      </w:r>
      <w:r w:rsidRPr="00FC3BFE">
        <w:rPr>
          <w:i/>
        </w:rPr>
        <w:t>In Press</w:t>
      </w:r>
      <w:r w:rsidRPr="00FC3BFE">
        <w:t xml:space="preserve"> ed. 2017, CRC Press: Boca Ratan, FL.</w:t>
      </w:r>
    </w:p>
    <w:p w14:paraId="366F4709" w14:textId="77777777" w:rsidR="00FC3BFE" w:rsidRPr="00FC3BFE" w:rsidRDefault="00FC3BFE" w:rsidP="00FC3BFE">
      <w:pPr>
        <w:pStyle w:val="EndNoteBibliography"/>
        <w:spacing w:after="0"/>
        <w:ind w:left="720" w:hanging="720"/>
      </w:pPr>
      <w:r w:rsidRPr="00FC3BFE">
        <w:t>30.</w:t>
      </w:r>
      <w:r w:rsidRPr="00FC3BFE">
        <w:tab/>
        <w:t xml:space="preserve">VanderBroek-Stice, L., et al., </w:t>
      </w:r>
      <w:r w:rsidRPr="00FC3BFE">
        <w:rPr>
          <w:i/>
        </w:rPr>
        <w:t>Multidimensional assessment of impulsivity in relation to obesity and food addiction.</w:t>
      </w:r>
      <w:r w:rsidRPr="00FC3BFE">
        <w:t xml:space="preserve"> Appetite, 2017. </w:t>
      </w:r>
      <w:r w:rsidRPr="00FC3BFE">
        <w:rPr>
          <w:b/>
        </w:rPr>
        <w:t>112</w:t>
      </w:r>
      <w:r w:rsidRPr="00FC3BFE">
        <w:t>: p. 59-68.</w:t>
      </w:r>
    </w:p>
    <w:p w14:paraId="6604ED9F" w14:textId="77777777" w:rsidR="00FC3BFE" w:rsidRPr="00FC3BFE" w:rsidRDefault="00FC3BFE" w:rsidP="00FC3BFE">
      <w:pPr>
        <w:pStyle w:val="EndNoteBibliography"/>
        <w:spacing w:after="0"/>
        <w:ind w:left="720" w:hanging="720"/>
      </w:pPr>
      <w:r w:rsidRPr="00FC3BFE">
        <w:t>31.</w:t>
      </w:r>
      <w:r w:rsidRPr="00FC3BFE">
        <w:tab/>
        <w:t xml:space="preserve">Volkow, N.D. and R.D. Baler, </w:t>
      </w:r>
      <w:r w:rsidRPr="00FC3BFE">
        <w:rPr>
          <w:i/>
        </w:rPr>
        <w:t>NOW vs LATER brain circuits: implications for obesity and addiction.</w:t>
      </w:r>
      <w:r w:rsidRPr="00FC3BFE">
        <w:t xml:space="preserve"> Trends Neurosci, 2015. </w:t>
      </w:r>
      <w:r w:rsidRPr="00FC3BFE">
        <w:rPr>
          <w:b/>
        </w:rPr>
        <w:t>38</w:t>
      </w:r>
      <w:r w:rsidRPr="00FC3BFE">
        <w:t>(6): p. 345-52.</w:t>
      </w:r>
    </w:p>
    <w:p w14:paraId="661CE64B" w14:textId="77777777" w:rsidR="00FC3BFE" w:rsidRPr="00FC3BFE" w:rsidRDefault="00FC3BFE" w:rsidP="00FC3BFE">
      <w:pPr>
        <w:pStyle w:val="EndNoteBibliography"/>
        <w:spacing w:after="0"/>
        <w:ind w:left="720" w:hanging="720"/>
      </w:pPr>
      <w:r w:rsidRPr="00FC3BFE">
        <w:t>32.</w:t>
      </w:r>
      <w:r w:rsidRPr="00FC3BFE">
        <w:tab/>
        <w:t xml:space="preserve">Sartor, F., et al., </w:t>
      </w:r>
      <w:r w:rsidRPr="00FC3BFE">
        <w:rPr>
          <w:i/>
        </w:rPr>
        <w:t>Taste perception and implicit attitude toward sweet related to body mass index and soft drink supplementation.</w:t>
      </w:r>
      <w:r w:rsidRPr="00FC3BFE">
        <w:t xml:space="preserve"> Appetite, 2011. </w:t>
      </w:r>
      <w:r w:rsidRPr="00FC3BFE">
        <w:rPr>
          <w:b/>
        </w:rPr>
        <w:t>57</w:t>
      </w:r>
      <w:r w:rsidRPr="00FC3BFE">
        <w:t>(1): p. 237-46.</w:t>
      </w:r>
    </w:p>
    <w:p w14:paraId="7DBBBCE9" w14:textId="77777777" w:rsidR="00FC3BFE" w:rsidRPr="00FC3BFE" w:rsidRDefault="00FC3BFE" w:rsidP="00FC3BFE">
      <w:pPr>
        <w:pStyle w:val="EndNoteBibliography"/>
        <w:spacing w:after="0"/>
        <w:ind w:left="720" w:hanging="720"/>
      </w:pPr>
      <w:r w:rsidRPr="00FC3BFE">
        <w:t>33.</w:t>
      </w:r>
      <w:r w:rsidRPr="00FC3BFE">
        <w:tab/>
        <w:t xml:space="preserve">Suliburska, J., G. Duda, and D. Pupek-Musialik, </w:t>
      </w:r>
      <w:r w:rsidRPr="00FC3BFE">
        <w:rPr>
          <w:i/>
        </w:rPr>
        <w:t>[Effect of tobacco smoking on taste sensitivity in adults].</w:t>
      </w:r>
      <w:r w:rsidRPr="00FC3BFE">
        <w:t xml:space="preserve"> Przegl Lek, 2004. </w:t>
      </w:r>
      <w:r w:rsidRPr="00FC3BFE">
        <w:rPr>
          <w:b/>
        </w:rPr>
        <w:t>61</w:t>
      </w:r>
      <w:r w:rsidRPr="00FC3BFE">
        <w:t>(10): p. 1174-6.</w:t>
      </w:r>
    </w:p>
    <w:p w14:paraId="264B258A" w14:textId="77777777" w:rsidR="00FC3BFE" w:rsidRPr="00FC3BFE" w:rsidRDefault="00FC3BFE" w:rsidP="00FC3BFE">
      <w:pPr>
        <w:pStyle w:val="EndNoteBibliography"/>
        <w:spacing w:after="0"/>
        <w:ind w:left="720" w:hanging="720"/>
      </w:pPr>
      <w:r w:rsidRPr="00FC3BFE">
        <w:t>34.</w:t>
      </w:r>
      <w:r w:rsidRPr="00FC3BFE">
        <w:tab/>
        <w:t xml:space="preserve">Ifland, J., H.T. Wright, and K. Sheppard, </w:t>
      </w:r>
      <w:r w:rsidRPr="00FC3BFE">
        <w:rPr>
          <w:i/>
        </w:rPr>
        <w:t>The Addiction Severity Index in the Assessment of Processed Food Addiction</w:t>
      </w:r>
      <w:r w:rsidRPr="00FC3BFE">
        <w:t xml:space="preserve">, in </w:t>
      </w:r>
      <w:r w:rsidRPr="00FC3BFE">
        <w:rPr>
          <w:i/>
        </w:rPr>
        <w:t>Processed Food Addiction: Foundations, Assessment, and Recovery</w:t>
      </w:r>
      <w:r w:rsidRPr="00FC3BFE">
        <w:t>, J. Ifland, H.G. Preuss, and M.T. marcus, Editors. 2017, CRC Press: Boca Ratan, FL.</w:t>
      </w:r>
    </w:p>
    <w:p w14:paraId="2BEBF261" w14:textId="77777777" w:rsidR="00FC3BFE" w:rsidRPr="00FC3BFE" w:rsidRDefault="00FC3BFE" w:rsidP="00FC3BFE">
      <w:pPr>
        <w:pStyle w:val="EndNoteBibliography"/>
        <w:spacing w:after="0"/>
        <w:ind w:left="720" w:hanging="720"/>
      </w:pPr>
      <w:r w:rsidRPr="00FC3BFE">
        <w:t>35.</w:t>
      </w:r>
      <w:r w:rsidRPr="00FC3BFE">
        <w:tab/>
        <w:t xml:space="preserve">McLellan, A.T., et al., </w:t>
      </w:r>
      <w:r w:rsidRPr="00FC3BFE">
        <w:rPr>
          <w:i/>
        </w:rPr>
        <w:t>The Addiction Severity Index at 25: origins, contributions and transitions.</w:t>
      </w:r>
      <w:r w:rsidRPr="00FC3BFE">
        <w:t xml:space="preserve"> Am J Addict, 2006. </w:t>
      </w:r>
      <w:r w:rsidRPr="00FC3BFE">
        <w:rPr>
          <w:b/>
        </w:rPr>
        <w:t>15</w:t>
      </w:r>
      <w:r w:rsidRPr="00FC3BFE">
        <w:t>(2): p. 113-24.</w:t>
      </w:r>
    </w:p>
    <w:p w14:paraId="15BE4583" w14:textId="77777777" w:rsidR="00FC3BFE" w:rsidRPr="00FC3BFE" w:rsidRDefault="00FC3BFE" w:rsidP="00FC3BFE">
      <w:pPr>
        <w:pStyle w:val="EndNoteBibliography"/>
        <w:spacing w:after="0"/>
        <w:ind w:left="720" w:hanging="720"/>
      </w:pPr>
      <w:r w:rsidRPr="00FC3BFE">
        <w:t>36.</w:t>
      </w:r>
      <w:r w:rsidRPr="00FC3BFE">
        <w:tab/>
        <w:t xml:space="preserve">Krahnstoever Davison, K., L.A. Francis, and L.L. Birch, </w:t>
      </w:r>
      <w:r w:rsidRPr="00FC3BFE">
        <w:rPr>
          <w:i/>
        </w:rPr>
        <w:t>Reexamining obesigenic families: parents' obesity-related behaviors predict girls' change in BMI.</w:t>
      </w:r>
      <w:r w:rsidRPr="00FC3BFE">
        <w:t xml:space="preserve"> Obes Res, 2005. </w:t>
      </w:r>
      <w:r w:rsidRPr="00FC3BFE">
        <w:rPr>
          <w:b/>
        </w:rPr>
        <w:t>13</w:t>
      </w:r>
      <w:r w:rsidRPr="00FC3BFE">
        <w:t>(11): p. 1980-90.</w:t>
      </w:r>
    </w:p>
    <w:p w14:paraId="3F7D7700" w14:textId="77777777" w:rsidR="00FC3BFE" w:rsidRPr="00FC3BFE" w:rsidRDefault="00FC3BFE" w:rsidP="00FC3BFE">
      <w:pPr>
        <w:pStyle w:val="EndNoteBibliography"/>
        <w:spacing w:after="0"/>
        <w:ind w:left="720" w:hanging="720"/>
      </w:pPr>
      <w:r w:rsidRPr="00FC3BFE">
        <w:t>37.</w:t>
      </w:r>
      <w:r w:rsidRPr="00FC3BFE">
        <w:tab/>
        <w:t xml:space="preserve">Kampov-Polevoy, A.B., J.C. Garbutt, and E. Khalitov, </w:t>
      </w:r>
      <w:r w:rsidRPr="00FC3BFE">
        <w:rPr>
          <w:i/>
        </w:rPr>
        <w:t>Family history of alcoholism and response to sweets.</w:t>
      </w:r>
      <w:r w:rsidRPr="00FC3BFE">
        <w:t xml:space="preserve"> Alcohol Clin Exp Res, 2003. </w:t>
      </w:r>
      <w:r w:rsidRPr="00FC3BFE">
        <w:rPr>
          <w:b/>
        </w:rPr>
        <w:t>27</w:t>
      </w:r>
      <w:r w:rsidRPr="00FC3BFE">
        <w:t>(11): p. 1743-9.</w:t>
      </w:r>
    </w:p>
    <w:p w14:paraId="4B4B0E9F" w14:textId="77777777" w:rsidR="00FC3BFE" w:rsidRPr="00FC3BFE" w:rsidRDefault="00FC3BFE" w:rsidP="00FC3BFE">
      <w:pPr>
        <w:pStyle w:val="EndNoteBibliography"/>
        <w:spacing w:after="0"/>
        <w:ind w:left="720" w:hanging="720"/>
      </w:pPr>
      <w:r w:rsidRPr="00FC3BFE">
        <w:t>38.</w:t>
      </w:r>
      <w:r w:rsidRPr="00FC3BFE">
        <w:tab/>
        <w:t xml:space="preserve">Mason, S.M., et al., </w:t>
      </w:r>
      <w:r w:rsidRPr="00FC3BFE">
        <w:rPr>
          <w:i/>
        </w:rPr>
        <w:t>Posttraumatic stress disorder symptoms and food addiction in women by timing and type of trauma exposure.</w:t>
      </w:r>
      <w:r w:rsidRPr="00FC3BFE">
        <w:t xml:space="preserve"> JAMA Psychiatry, 2014. </w:t>
      </w:r>
      <w:r w:rsidRPr="00FC3BFE">
        <w:rPr>
          <w:b/>
        </w:rPr>
        <w:t>71</w:t>
      </w:r>
      <w:r w:rsidRPr="00FC3BFE">
        <w:t>(11): p. 1271-8.</w:t>
      </w:r>
    </w:p>
    <w:p w14:paraId="197CB884" w14:textId="77777777" w:rsidR="00FC3BFE" w:rsidRPr="00FC3BFE" w:rsidRDefault="00FC3BFE" w:rsidP="00FC3BFE">
      <w:pPr>
        <w:pStyle w:val="EndNoteBibliography"/>
        <w:spacing w:after="0"/>
        <w:ind w:left="720" w:hanging="720"/>
      </w:pPr>
      <w:r w:rsidRPr="00FC3BFE">
        <w:t>39.</w:t>
      </w:r>
      <w:r w:rsidRPr="00FC3BFE">
        <w:tab/>
        <w:t xml:space="preserve">Felitti, V.J., et al., </w:t>
      </w:r>
      <w:r w:rsidRPr="00FC3BFE">
        <w:rPr>
          <w:i/>
        </w:rPr>
        <w:t>Relationship of childhood abuse and household dysfunction to many of the leading causes of death in adults. The Adverse Childhood Experiences (ACE) Study.</w:t>
      </w:r>
      <w:r w:rsidRPr="00FC3BFE">
        <w:t xml:space="preserve"> Am J Prev Med, 1998. </w:t>
      </w:r>
      <w:r w:rsidRPr="00FC3BFE">
        <w:rPr>
          <w:b/>
        </w:rPr>
        <w:t>14</w:t>
      </w:r>
      <w:r w:rsidRPr="00FC3BFE">
        <w:t>(4): p. 245-58.</w:t>
      </w:r>
    </w:p>
    <w:p w14:paraId="60BF4FC1" w14:textId="77777777" w:rsidR="00FC3BFE" w:rsidRPr="00FC3BFE" w:rsidRDefault="00FC3BFE" w:rsidP="00FC3BFE">
      <w:pPr>
        <w:pStyle w:val="EndNoteBibliography"/>
        <w:spacing w:after="0"/>
        <w:ind w:left="720" w:hanging="720"/>
      </w:pPr>
      <w:r w:rsidRPr="00FC3BFE">
        <w:lastRenderedPageBreak/>
        <w:t>40.</w:t>
      </w:r>
      <w:r w:rsidRPr="00FC3BFE">
        <w:tab/>
        <w:t xml:space="preserve">Dube, S.R., et al., </w:t>
      </w:r>
      <w:r w:rsidRPr="00FC3BFE">
        <w:rPr>
          <w:i/>
        </w:rPr>
        <w:t>Adverse childhood experiences and personal alcohol abuse as an adult.</w:t>
      </w:r>
      <w:r w:rsidRPr="00FC3BFE">
        <w:t xml:space="preserve"> Addict Behav, 2002. </w:t>
      </w:r>
      <w:r w:rsidRPr="00FC3BFE">
        <w:rPr>
          <w:b/>
        </w:rPr>
        <w:t>27</w:t>
      </w:r>
      <w:r w:rsidRPr="00FC3BFE">
        <w:t>(5): p. 713-25.</w:t>
      </w:r>
    </w:p>
    <w:p w14:paraId="26639AF9" w14:textId="77777777" w:rsidR="00FC3BFE" w:rsidRPr="00FC3BFE" w:rsidRDefault="00FC3BFE" w:rsidP="00FC3BFE">
      <w:pPr>
        <w:pStyle w:val="EndNoteBibliography"/>
        <w:spacing w:after="0"/>
        <w:ind w:left="720" w:hanging="720"/>
      </w:pPr>
      <w:r w:rsidRPr="00FC3BFE">
        <w:t>41.</w:t>
      </w:r>
      <w:r w:rsidRPr="00FC3BFE">
        <w:tab/>
        <w:t xml:space="preserve">Dube, S.R., et al., </w:t>
      </w:r>
      <w:r w:rsidRPr="00FC3BFE">
        <w:rPr>
          <w:i/>
        </w:rPr>
        <w:t>Childhood abuse, neglect, and household dysfunction and the risk of illicit drug use: the adverse childhood experiences study.</w:t>
      </w:r>
      <w:r w:rsidRPr="00FC3BFE">
        <w:t xml:space="preserve"> Pediatrics, 2003. </w:t>
      </w:r>
      <w:r w:rsidRPr="00FC3BFE">
        <w:rPr>
          <w:b/>
        </w:rPr>
        <w:t>111</w:t>
      </w:r>
      <w:r w:rsidRPr="00FC3BFE">
        <w:t>(3): p. 564-72.</w:t>
      </w:r>
    </w:p>
    <w:p w14:paraId="563CFF99" w14:textId="77777777" w:rsidR="00FC3BFE" w:rsidRPr="00FC3BFE" w:rsidRDefault="00FC3BFE" w:rsidP="00FC3BFE">
      <w:pPr>
        <w:pStyle w:val="EndNoteBibliography"/>
        <w:spacing w:after="0"/>
        <w:ind w:left="720" w:hanging="720"/>
      </w:pPr>
      <w:r w:rsidRPr="00FC3BFE">
        <w:t>42.</w:t>
      </w:r>
      <w:r w:rsidRPr="00FC3BFE">
        <w:tab/>
        <w:t xml:space="preserve">Stothard, K.J., et al., </w:t>
      </w:r>
      <w:r w:rsidRPr="00FC3BFE">
        <w:rPr>
          <w:i/>
        </w:rPr>
        <w:t>Maternal overweight and obesity and the risk of congenital anomalies: a systematic review and meta-analysis.</w:t>
      </w:r>
      <w:r w:rsidRPr="00FC3BFE">
        <w:t xml:space="preserve"> JAMA, 2009. </w:t>
      </w:r>
      <w:r w:rsidRPr="00FC3BFE">
        <w:rPr>
          <w:b/>
        </w:rPr>
        <w:t>301</w:t>
      </w:r>
      <w:r w:rsidRPr="00FC3BFE">
        <w:t>(6): p. 636-50.</w:t>
      </w:r>
    </w:p>
    <w:p w14:paraId="7D2672CF" w14:textId="77777777" w:rsidR="00FC3BFE" w:rsidRPr="00FC3BFE" w:rsidRDefault="00FC3BFE" w:rsidP="00FC3BFE">
      <w:pPr>
        <w:pStyle w:val="EndNoteBibliography"/>
        <w:spacing w:after="0"/>
        <w:ind w:left="720" w:hanging="720"/>
      </w:pPr>
      <w:r w:rsidRPr="00FC3BFE">
        <w:t>43.</w:t>
      </w:r>
      <w:r w:rsidRPr="00FC3BFE">
        <w:tab/>
        <w:t xml:space="preserve">Riley, E.P., M.A. Infante, and K.R. Warren, </w:t>
      </w:r>
      <w:r w:rsidRPr="00FC3BFE">
        <w:rPr>
          <w:i/>
        </w:rPr>
        <w:t>Fetal alcohol spectrum disorders: an overview.</w:t>
      </w:r>
      <w:r w:rsidRPr="00FC3BFE">
        <w:t xml:space="preserve"> Neuropsychol Rev, 2011. </w:t>
      </w:r>
      <w:r w:rsidRPr="00FC3BFE">
        <w:rPr>
          <w:b/>
        </w:rPr>
        <w:t>21</w:t>
      </w:r>
      <w:r w:rsidRPr="00FC3BFE">
        <w:t>(2): p. 73-80.</w:t>
      </w:r>
    </w:p>
    <w:p w14:paraId="470F746C" w14:textId="77777777" w:rsidR="00FC3BFE" w:rsidRPr="00FC3BFE" w:rsidRDefault="00FC3BFE" w:rsidP="00FC3BFE">
      <w:pPr>
        <w:pStyle w:val="EndNoteBibliography"/>
        <w:spacing w:after="0"/>
        <w:ind w:left="720" w:hanging="720"/>
      </w:pPr>
      <w:r w:rsidRPr="00FC3BFE">
        <w:t>44.</w:t>
      </w:r>
      <w:r w:rsidRPr="00FC3BFE">
        <w:tab/>
        <w:t xml:space="preserve">Blass, E.M., D.J. Shide, and A. Weller, </w:t>
      </w:r>
      <w:r w:rsidRPr="00FC3BFE">
        <w:rPr>
          <w:i/>
        </w:rPr>
        <w:t>Stress-reducing effects of ingesting milk, sugars, and fats. A developmental perspective.</w:t>
      </w:r>
      <w:r w:rsidRPr="00FC3BFE">
        <w:t xml:space="preserve"> Ann N Y Acad Sci, 1989. </w:t>
      </w:r>
      <w:r w:rsidRPr="00FC3BFE">
        <w:rPr>
          <w:b/>
        </w:rPr>
        <w:t>575</w:t>
      </w:r>
      <w:r w:rsidRPr="00FC3BFE">
        <w:t>: p. 292-305; discussion 305-6.</w:t>
      </w:r>
    </w:p>
    <w:p w14:paraId="36F22B93" w14:textId="77777777" w:rsidR="00FC3BFE" w:rsidRPr="00FC3BFE" w:rsidRDefault="00FC3BFE" w:rsidP="00FC3BFE">
      <w:pPr>
        <w:pStyle w:val="EndNoteBibliography"/>
        <w:spacing w:after="0"/>
        <w:ind w:left="720" w:hanging="720"/>
      </w:pPr>
      <w:r w:rsidRPr="00FC3BFE">
        <w:t>45.</w:t>
      </w:r>
      <w:r w:rsidRPr="00FC3BFE">
        <w:tab/>
        <w:t xml:space="preserve">Rupprecht, L.E., et al., </w:t>
      </w:r>
      <w:r w:rsidRPr="00FC3BFE">
        <w:rPr>
          <w:i/>
        </w:rPr>
        <w:t>Self-administered nicotine differentially impacts body weight gain in obesity-prone and obesity-resistant rats.</w:t>
      </w:r>
      <w:r w:rsidRPr="00FC3BFE">
        <w:t xml:space="preserve"> Physiol Behav, 2017.</w:t>
      </w:r>
    </w:p>
    <w:p w14:paraId="037E862A" w14:textId="77777777" w:rsidR="00FC3BFE" w:rsidRPr="00FC3BFE" w:rsidRDefault="00FC3BFE" w:rsidP="00FC3BFE">
      <w:pPr>
        <w:pStyle w:val="EndNoteBibliography"/>
        <w:spacing w:after="0"/>
        <w:ind w:left="720" w:hanging="720"/>
      </w:pPr>
      <w:r w:rsidRPr="00FC3BFE">
        <w:t>46.</w:t>
      </w:r>
      <w:r w:rsidRPr="00FC3BFE">
        <w:tab/>
        <w:t xml:space="preserve">Kleiner, K.D., et al., </w:t>
      </w:r>
      <w:r w:rsidRPr="00FC3BFE">
        <w:rPr>
          <w:i/>
        </w:rPr>
        <w:t>Body mass index and alcohol use.</w:t>
      </w:r>
      <w:r w:rsidRPr="00FC3BFE">
        <w:t xml:space="preserve"> J Addict Dis, 2004. </w:t>
      </w:r>
      <w:r w:rsidRPr="00FC3BFE">
        <w:rPr>
          <w:b/>
        </w:rPr>
        <w:t>23</w:t>
      </w:r>
      <w:r w:rsidRPr="00FC3BFE">
        <w:t>(3): p. 105-18.</w:t>
      </w:r>
    </w:p>
    <w:p w14:paraId="27EDB1FB" w14:textId="77777777" w:rsidR="00FC3BFE" w:rsidRPr="00FC3BFE" w:rsidRDefault="00FC3BFE" w:rsidP="00FC3BFE">
      <w:pPr>
        <w:pStyle w:val="EndNoteBibliography"/>
        <w:spacing w:after="0"/>
        <w:ind w:left="720" w:hanging="720"/>
      </w:pPr>
      <w:r w:rsidRPr="00FC3BFE">
        <w:t>47.</w:t>
      </w:r>
      <w:r w:rsidRPr="00FC3BFE">
        <w:tab/>
        <w:t xml:space="preserve">Connor, J.P., et al., </w:t>
      </w:r>
      <w:r w:rsidRPr="00FC3BFE">
        <w:rPr>
          <w:i/>
        </w:rPr>
        <w:t>Polysubstance use: diagnostic challenges, patterns of use and health.</w:t>
      </w:r>
      <w:r w:rsidRPr="00FC3BFE">
        <w:t xml:space="preserve"> Curr Opin Psychiatry, 2014. </w:t>
      </w:r>
      <w:r w:rsidRPr="00FC3BFE">
        <w:rPr>
          <w:b/>
        </w:rPr>
        <w:t>27</w:t>
      </w:r>
      <w:r w:rsidRPr="00FC3BFE">
        <w:t>(4): p. 269-75.</w:t>
      </w:r>
    </w:p>
    <w:p w14:paraId="64D1B0EA" w14:textId="77777777" w:rsidR="00FC3BFE" w:rsidRPr="00FC3BFE" w:rsidRDefault="00FC3BFE" w:rsidP="00FC3BFE">
      <w:pPr>
        <w:pStyle w:val="EndNoteBibliography"/>
        <w:spacing w:after="0"/>
        <w:ind w:left="720" w:hanging="720"/>
      </w:pPr>
      <w:r w:rsidRPr="00FC3BFE">
        <w:t>48.</w:t>
      </w:r>
      <w:r w:rsidRPr="00FC3BFE">
        <w:tab/>
        <w:t xml:space="preserve">De Vogli, R., A. Kouvonen, and D. Gimeno, </w:t>
      </w:r>
      <w:r w:rsidRPr="00FC3BFE">
        <w:rPr>
          <w:i/>
        </w:rPr>
        <w:t>The influence of market deregulation on fast food consumption and body mass index: a cross-national time series analysis.</w:t>
      </w:r>
      <w:r w:rsidRPr="00FC3BFE">
        <w:t xml:space="preserve"> Bull World Health Organ, 2014. </w:t>
      </w:r>
      <w:r w:rsidRPr="00FC3BFE">
        <w:rPr>
          <w:b/>
        </w:rPr>
        <w:t>92</w:t>
      </w:r>
      <w:r w:rsidRPr="00FC3BFE">
        <w:t>(2): p. 99-107, 107A.</w:t>
      </w:r>
    </w:p>
    <w:p w14:paraId="5B7CECD4" w14:textId="77777777" w:rsidR="00FC3BFE" w:rsidRPr="00FC3BFE" w:rsidRDefault="00FC3BFE" w:rsidP="00FC3BFE">
      <w:pPr>
        <w:pStyle w:val="EndNoteBibliography"/>
        <w:spacing w:after="0"/>
        <w:ind w:left="720" w:hanging="720"/>
      </w:pPr>
      <w:r w:rsidRPr="00FC3BFE">
        <w:t>49.</w:t>
      </w:r>
      <w:r w:rsidRPr="00FC3BFE">
        <w:tab/>
        <w:t xml:space="preserve">Ries, R.M., Shannon; Fiellin, David.; Saitz, Richard ed. </w:t>
      </w:r>
      <w:r w:rsidRPr="00FC3BFE">
        <w:rPr>
          <w:i/>
        </w:rPr>
        <w:t>Principles of Addiction Medicine</w:t>
      </w:r>
      <w:r w:rsidRPr="00FC3BFE">
        <w:t>. 4th ed. 2009, Lippincott Williams &amp; Wilkins: Philadelphia. 1408.</w:t>
      </w:r>
    </w:p>
    <w:p w14:paraId="62966977" w14:textId="77777777" w:rsidR="00FC3BFE" w:rsidRPr="00FC3BFE" w:rsidRDefault="00FC3BFE" w:rsidP="00FC3BFE">
      <w:pPr>
        <w:pStyle w:val="EndNoteBibliography"/>
        <w:spacing w:after="0"/>
        <w:ind w:left="720" w:hanging="720"/>
      </w:pPr>
      <w:r w:rsidRPr="00FC3BFE">
        <w:t>50.</w:t>
      </w:r>
      <w:r w:rsidRPr="00FC3BFE">
        <w:tab/>
        <w:t xml:space="preserve">Food Addicts Anonymous, </w:t>
      </w:r>
      <w:r w:rsidRPr="00FC3BFE">
        <w:rPr>
          <w:i/>
        </w:rPr>
        <w:t>Food Addicts Anonymous</w:t>
      </w:r>
      <w:r w:rsidRPr="00FC3BFE">
        <w:t>. 2010, Port St. Lucie, FL: Food Addicts Anonymous, Inc. 299.</w:t>
      </w:r>
    </w:p>
    <w:p w14:paraId="3F58DC03" w14:textId="77777777" w:rsidR="00FC3BFE" w:rsidRPr="00FC3BFE" w:rsidRDefault="00FC3BFE" w:rsidP="00FC3BFE">
      <w:pPr>
        <w:pStyle w:val="EndNoteBibliography"/>
        <w:spacing w:after="0"/>
        <w:ind w:left="720" w:hanging="720"/>
      </w:pPr>
      <w:r w:rsidRPr="00FC3BFE">
        <w:t>51.</w:t>
      </w:r>
      <w:r w:rsidRPr="00FC3BFE">
        <w:tab/>
        <w:t xml:space="preserve">Pateman, K., et al., </w:t>
      </w:r>
      <w:r w:rsidRPr="00FC3BFE">
        <w:rPr>
          <w:i/>
        </w:rPr>
        <w:t>Stuck in the catch 22: attitudes towards smoking cessation among populations vulnerable to social disadvantage.</w:t>
      </w:r>
      <w:r w:rsidRPr="00FC3BFE">
        <w:t xml:space="preserve"> Addiction, 2016. </w:t>
      </w:r>
      <w:r w:rsidRPr="00FC3BFE">
        <w:rPr>
          <w:b/>
        </w:rPr>
        <w:t>111</w:t>
      </w:r>
      <w:r w:rsidRPr="00FC3BFE">
        <w:t>(6): p. 1048-56.</w:t>
      </w:r>
    </w:p>
    <w:p w14:paraId="4EFD3A80" w14:textId="77777777" w:rsidR="00FC3BFE" w:rsidRPr="00FC3BFE" w:rsidRDefault="00FC3BFE" w:rsidP="00FC3BFE">
      <w:pPr>
        <w:pStyle w:val="EndNoteBibliography"/>
        <w:spacing w:after="0"/>
        <w:ind w:left="720" w:hanging="720"/>
      </w:pPr>
      <w:r w:rsidRPr="00FC3BFE">
        <w:t>52.</w:t>
      </w:r>
      <w:r w:rsidRPr="00FC3BFE">
        <w:tab/>
        <w:t xml:space="preserve">Brownell, K.D. and K.E. Warner, </w:t>
      </w:r>
      <w:r w:rsidRPr="00FC3BFE">
        <w:rPr>
          <w:i/>
        </w:rPr>
        <w:t>The perils of ignoring history: Big Tobacco played dirty and millions died. How similar is Big Food?</w:t>
      </w:r>
      <w:r w:rsidRPr="00FC3BFE">
        <w:t xml:space="preserve"> Milbank Q, 2009. </w:t>
      </w:r>
      <w:r w:rsidRPr="00FC3BFE">
        <w:rPr>
          <w:b/>
        </w:rPr>
        <w:t>87</w:t>
      </w:r>
      <w:r w:rsidRPr="00FC3BFE">
        <w:t>(1): p. 259-94.</w:t>
      </w:r>
    </w:p>
    <w:p w14:paraId="63BA316A" w14:textId="77777777" w:rsidR="00FC3BFE" w:rsidRPr="00FC3BFE" w:rsidRDefault="00FC3BFE" w:rsidP="00FC3BFE">
      <w:pPr>
        <w:pStyle w:val="EndNoteBibliography"/>
        <w:spacing w:after="0"/>
        <w:ind w:left="720" w:hanging="720"/>
      </w:pPr>
      <w:r w:rsidRPr="00FC3BFE">
        <w:t>53.</w:t>
      </w:r>
      <w:r w:rsidRPr="00FC3BFE">
        <w:tab/>
        <w:t xml:space="preserve">Wang, Y., et al., </w:t>
      </w:r>
      <w:r w:rsidRPr="00FC3BFE">
        <w:rPr>
          <w:i/>
        </w:rPr>
        <w:t>Will all Americans become overweight or obese? estimating the progression and cost of the US obesity epidemic.</w:t>
      </w:r>
      <w:r w:rsidRPr="00FC3BFE">
        <w:t xml:space="preserve"> Obesity (Silver Spring), 2008. </w:t>
      </w:r>
      <w:r w:rsidRPr="00FC3BFE">
        <w:rPr>
          <w:b/>
        </w:rPr>
        <w:t>16</w:t>
      </w:r>
      <w:r w:rsidRPr="00FC3BFE">
        <w:t>(10): p. 2323-30.</w:t>
      </w:r>
    </w:p>
    <w:p w14:paraId="7906A571" w14:textId="77777777" w:rsidR="00FC3BFE" w:rsidRPr="00FC3BFE" w:rsidRDefault="00FC3BFE" w:rsidP="00FC3BFE">
      <w:pPr>
        <w:pStyle w:val="EndNoteBibliography"/>
        <w:spacing w:after="0"/>
        <w:ind w:left="720" w:hanging="720"/>
      </w:pPr>
      <w:r w:rsidRPr="00FC3BFE">
        <w:t>54.</w:t>
      </w:r>
      <w:r w:rsidRPr="00FC3BFE">
        <w:tab/>
        <w:t xml:space="preserve">Harwood, H.J., D. Fountain, and G. Livermore, </w:t>
      </w:r>
      <w:r w:rsidRPr="00FC3BFE">
        <w:rPr>
          <w:i/>
        </w:rPr>
        <w:t>Economic costs of alcohol abuse and alcoholism.</w:t>
      </w:r>
      <w:r w:rsidRPr="00FC3BFE">
        <w:t xml:space="preserve"> Recent Dev Alcohol, 1998. </w:t>
      </w:r>
      <w:r w:rsidRPr="00FC3BFE">
        <w:rPr>
          <w:b/>
        </w:rPr>
        <w:t>14</w:t>
      </w:r>
      <w:r w:rsidRPr="00FC3BFE">
        <w:t>: p. 307-30.</w:t>
      </w:r>
    </w:p>
    <w:p w14:paraId="0F05DC83" w14:textId="77777777" w:rsidR="00FC3BFE" w:rsidRPr="00FC3BFE" w:rsidRDefault="00FC3BFE" w:rsidP="00FC3BFE">
      <w:pPr>
        <w:pStyle w:val="EndNoteBibliography"/>
        <w:spacing w:after="0"/>
        <w:ind w:left="720" w:hanging="720"/>
      </w:pPr>
      <w:r w:rsidRPr="00FC3BFE">
        <w:t>55.</w:t>
      </w:r>
      <w:r w:rsidRPr="00FC3BFE">
        <w:tab/>
        <w:t xml:space="preserve">Glynn, T., et al., </w:t>
      </w:r>
      <w:r w:rsidRPr="00FC3BFE">
        <w:rPr>
          <w:i/>
        </w:rPr>
        <w:t>The globalization of tobacco use: 21 challenges for the 21st century.</w:t>
      </w:r>
      <w:r w:rsidRPr="00FC3BFE">
        <w:t xml:space="preserve"> CA Cancer J Clin, 2010. </w:t>
      </w:r>
      <w:r w:rsidRPr="00FC3BFE">
        <w:rPr>
          <w:b/>
        </w:rPr>
        <w:t>60</w:t>
      </w:r>
      <w:r w:rsidRPr="00FC3BFE">
        <w:t>(1): p. 50-61.</w:t>
      </w:r>
    </w:p>
    <w:p w14:paraId="6EE935D3" w14:textId="77777777" w:rsidR="00FC3BFE" w:rsidRPr="00FC3BFE" w:rsidRDefault="00FC3BFE" w:rsidP="00FC3BFE">
      <w:pPr>
        <w:pStyle w:val="EndNoteBibliography"/>
        <w:spacing w:after="0"/>
        <w:ind w:left="720" w:hanging="720"/>
      </w:pPr>
      <w:r w:rsidRPr="00FC3BFE">
        <w:t>56.</w:t>
      </w:r>
      <w:r w:rsidRPr="00FC3BFE">
        <w:tab/>
        <w:t xml:space="preserve">Tillotson, J.E., </w:t>
      </w:r>
      <w:r w:rsidRPr="00FC3BFE">
        <w:rPr>
          <w:i/>
        </w:rPr>
        <w:t>America's obesity: conflicting public policies, industrial economic development, and unintended human consequences.</w:t>
      </w:r>
      <w:r w:rsidRPr="00FC3BFE">
        <w:t xml:space="preserve"> Annu Rev Nutr, 2004. </w:t>
      </w:r>
      <w:r w:rsidRPr="00FC3BFE">
        <w:rPr>
          <w:b/>
        </w:rPr>
        <w:t>24</w:t>
      </w:r>
      <w:r w:rsidRPr="00FC3BFE">
        <w:t>: p. 617-43.</w:t>
      </w:r>
    </w:p>
    <w:p w14:paraId="03C2CE40" w14:textId="77777777" w:rsidR="00FC3BFE" w:rsidRPr="00FC3BFE" w:rsidRDefault="00FC3BFE" w:rsidP="00FC3BFE">
      <w:pPr>
        <w:pStyle w:val="EndNoteBibliography"/>
        <w:spacing w:after="0"/>
        <w:ind w:left="720" w:hanging="720"/>
      </w:pPr>
      <w:r w:rsidRPr="00FC3BFE">
        <w:t>57.</w:t>
      </w:r>
      <w:r w:rsidRPr="00FC3BFE">
        <w:tab/>
        <w:t xml:space="preserve">Parylak, S.L., G.F. Koob, and E.P. Zorrilla, </w:t>
      </w:r>
      <w:r w:rsidRPr="00FC3BFE">
        <w:rPr>
          <w:i/>
        </w:rPr>
        <w:t>The dark side of food addiction.</w:t>
      </w:r>
      <w:r w:rsidRPr="00FC3BFE">
        <w:t xml:space="preserve"> Physiol Behav, 2011. </w:t>
      </w:r>
      <w:r w:rsidRPr="00FC3BFE">
        <w:rPr>
          <w:b/>
        </w:rPr>
        <w:t>104</w:t>
      </w:r>
      <w:r w:rsidRPr="00FC3BFE">
        <w:t>(1): p. 149-56.</w:t>
      </w:r>
    </w:p>
    <w:p w14:paraId="636F249F" w14:textId="77777777" w:rsidR="00FC3BFE" w:rsidRPr="00FC3BFE" w:rsidRDefault="00FC3BFE" w:rsidP="00FC3BFE">
      <w:pPr>
        <w:pStyle w:val="EndNoteBibliography"/>
        <w:spacing w:after="0"/>
        <w:ind w:left="720" w:hanging="720"/>
      </w:pPr>
      <w:r w:rsidRPr="00FC3BFE">
        <w:t>58.</w:t>
      </w:r>
      <w:r w:rsidRPr="00FC3BFE">
        <w:tab/>
        <w:t xml:space="preserve">Wang, J., et al., </w:t>
      </w:r>
      <w:r w:rsidRPr="00FC3BFE">
        <w:rPr>
          <w:i/>
        </w:rPr>
        <w:t>Childhood/adolescent obesity and long term cognitive consequences during aging.</w:t>
      </w:r>
      <w:r w:rsidRPr="00FC3BFE">
        <w:t xml:space="preserve"> J Comp Neurol, 2014.</w:t>
      </w:r>
    </w:p>
    <w:p w14:paraId="39DCCA85" w14:textId="77777777" w:rsidR="00FC3BFE" w:rsidRPr="00FC3BFE" w:rsidRDefault="00FC3BFE" w:rsidP="00FC3BFE">
      <w:pPr>
        <w:pStyle w:val="EndNoteBibliography"/>
        <w:spacing w:after="0"/>
        <w:ind w:left="720" w:hanging="720"/>
      </w:pPr>
      <w:r w:rsidRPr="00FC3BFE">
        <w:t>59.</w:t>
      </w:r>
      <w:r w:rsidRPr="00FC3BFE">
        <w:tab/>
        <w:t xml:space="preserve">Moore, C.F., et al., </w:t>
      </w:r>
      <w:r w:rsidRPr="00FC3BFE">
        <w:rPr>
          <w:i/>
        </w:rPr>
        <w:t>Pathological Overeating: Emerging Evidence for a Compulsivity Construct.</w:t>
      </w:r>
      <w:r w:rsidRPr="00FC3BFE">
        <w:t xml:space="preserve"> Neuropsychopharmacology, 2017.</w:t>
      </w:r>
    </w:p>
    <w:p w14:paraId="6652133A" w14:textId="77777777" w:rsidR="00FC3BFE" w:rsidRPr="00FC3BFE" w:rsidRDefault="00FC3BFE" w:rsidP="00FC3BFE">
      <w:pPr>
        <w:pStyle w:val="EndNoteBibliography"/>
        <w:spacing w:after="0"/>
        <w:ind w:left="720" w:hanging="720"/>
      </w:pPr>
      <w:r w:rsidRPr="00FC3BFE">
        <w:t>60.</w:t>
      </w:r>
      <w:r w:rsidRPr="00FC3BFE">
        <w:tab/>
        <w:t xml:space="preserve">Brandt, A., </w:t>
      </w:r>
      <w:r w:rsidRPr="00FC3BFE">
        <w:rPr>
          <w:i/>
        </w:rPr>
        <w:t>The Cigarette Century: The Rise, Fall, and Deadly Persistence fo the Product That Defined America</w:t>
      </w:r>
      <w:r w:rsidRPr="00FC3BFE">
        <w:t>. 2007, New York: Basic Books.</w:t>
      </w:r>
    </w:p>
    <w:p w14:paraId="75B879C6" w14:textId="77777777" w:rsidR="00FC3BFE" w:rsidRPr="00FC3BFE" w:rsidRDefault="00FC3BFE" w:rsidP="00FC3BFE">
      <w:pPr>
        <w:pStyle w:val="EndNoteBibliography"/>
        <w:spacing w:after="0"/>
        <w:ind w:left="720" w:hanging="720"/>
      </w:pPr>
      <w:r w:rsidRPr="00FC3BFE">
        <w:t>61.</w:t>
      </w:r>
      <w:r w:rsidRPr="00FC3BFE">
        <w:tab/>
        <w:t xml:space="preserve">Kendler, K.S., et al., </w:t>
      </w:r>
      <w:r w:rsidRPr="00FC3BFE">
        <w:rPr>
          <w:i/>
        </w:rPr>
        <w:t>Early smoking onset and risk for subsequent nicotine dependence: a monozygotic co-twin control study.</w:t>
      </w:r>
      <w:r w:rsidRPr="00FC3BFE">
        <w:t xml:space="preserve"> Am J Psychiatry, 2013. </w:t>
      </w:r>
      <w:r w:rsidRPr="00FC3BFE">
        <w:rPr>
          <w:b/>
        </w:rPr>
        <w:t>170</w:t>
      </w:r>
      <w:r w:rsidRPr="00FC3BFE">
        <w:t>(4): p. 408-13.</w:t>
      </w:r>
    </w:p>
    <w:p w14:paraId="41249BBD" w14:textId="77777777" w:rsidR="00FC3BFE" w:rsidRPr="00FC3BFE" w:rsidRDefault="00FC3BFE" w:rsidP="00FC3BFE">
      <w:pPr>
        <w:pStyle w:val="EndNoteBibliography"/>
        <w:spacing w:after="0"/>
        <w:ind w:left="720" w:hanging="720"/>
      </w:pPr>
      <w:r w:rsidRPr="00FC3BFE">
        <w:t>62.</w:t>
      </w:r>
      <w:r w:rsidRPr="00FC3BFE">
        <w:tab/>
        <w:t xml:space="preserve">Flegel, K., </w:t>
      </w:r>
      <w:r w:rsidRPr="00FC3BFE">
        <w:rPr>
          <w:i/>
        </w:rPr>
        <w:t>Big alcohol catches up with adolescent girls.</w:t>
      </w:r>
      <w:r w:rsidRPr="00FC3BFE">
        <w:t xml:space="preserve"> Cmaj, 2013. </w:t>
      </w:r>
      <w:r w:rsidRPr="00FC3BFE">
        <w:rPr>
          <w:b/>
        </w:rPr>
        <w:t>185</w:t>
      </w:r>
      <w:r w:rsidRPr="00FC3BFE">
        <w:t>(10): p. 859.</w:t>
      </w:r>
    </w:p>
    <w:p w14:paraId="34777069" w14:textId="77777777" w:rsidR="00FC3BFE" w:rsidRPr="00FC3BFE" w:rsidRDefault="00FC3BFE" w:rsidP="00FC3BFE">
      <w:pPr>
        <w:pStyle w:val="EndNoteBibliography"/>
        <w:spacing w:after="0"/>
        <w:ind w:left="720" w:hanging="720"/>
      </w:pPr>
      <w:r w:rsidRPr="00FC3BFE">
        <w:t>63.</w:t>
      </w:r>
      <w:r w:rsidRPr="00FC3BFE">
        <w:tab/>
        <w:t xml:space="preserve">Moriarty, K.J. and I.T. Gilmore, </w:t>
      </w:r>
      <w:r w:rsidRPr="00FC3BFE">
        <w:rPr>
          <w:i/>
        </w:rPr>
        <w:t>Licensing Britain's alcohol epidemic.</w:t>
      </w:r>
      <w:r w:rsidRPr="00FC3BFE">
        <w:t xml:space="preserve"> J Epidemiol Community Health, 2006. </w:t>
      </w:r>
      <w:r w:rsidRPr="00FC3BFE">
        <w:rPr>
          <w:b/>
        </w:rPr>
        <w:t>60</w:t>
      </w:r>
      <w:r w:rsidRPr="00FC3BFE">
        <w:t>(2): p. 94.</w:t>
      </w:r>
    </w:p>
    <w:p w14:paraId="6520424F" w14:textId="77777777" w:rsidR="00FC3BFE" w:rsidRPr="00FC3BFE" w:rsidRDefault="00FC3BFE" w:rsidP="00FC3BFE">
      <w:pPr>
        <w:pStyle w:val="EndNoteBibliography"/>
        <w:spacing w:after="0"/>
        <w:ind w:left="720" w:hanging="720"/>
      </w:pPr>
      <w:r w:rsidRPr="00FC3BFE">
        <w:lastRenderedPageBreak/>
        <w:t>64.</w:t>
      </w:r>
      <w:r w:rsidRPr="00FC3BFE">
        <w:tab/>
        <w:t xml:space="preserve">Manchikanti, L., et al., </w:t>
      </w:r>
      <w:r w:rsidRPr="00FC3BFE">
        <w:rPr>
          <w:i/>
        </w:rPr>
        <w:t>Opioid epidemic in the United States.</w:t>
      </w:r>
      <w:r w:rsidRPr="00FC3BFE">
        <w:t xml:space="preserve"> Pain Physician, 2012. </w:t>
      </w:r>
      <w:r w:rsidRPr="00FC3BFE">
        <w:rPr>
          <w:b/>
        </w:rPr>
        <w:t>15</w:t>
      </w:r>
      <w:r w:rsidRPr="00FC3BFE">
        <w:t>(3 Suppl): p. Es9-38.</w:t>
      </w:r>
    </w:p>
    <w:p w14:paraId="219CCC8F" w14:textId="77777777" w:rsidR="00FC3BFE" w:rsidRPr="00FC3BFE" w:rsidRDefault="00FC3BFE" w:rsidP="00FC3BFE">
      <w:pPr>
        <w:pStyle w:val="EndNoteBibliography"/>
        <w:spacing w:after="0"/>
        <w:ind w:left="720" w:hanging="720"/>
      </w:pPr>
      <w:r w:rsidRPr="00FC3BFE">
        <w:t>65.</w:t>
      </w:r>
      <w:r w:rsidRPr="00FC3BFE">
        <w:tab/>
        <w:t xml:space="preserve">Lustig, R.H., </w:t>
      </w:r>
      <w:r w:rsidRPr="00FC3BFE">
        <w:rPr>
          <w:i/>
        </w:rPr>
        <w:t>Fat Chance: Beating the Odds Against Sugar, Processed Food, Obesity, and Disease</w:t>
      </w:r>
      <w:r w:rsidRPr="00FC3BFE">
        <w:t>. 2012, New York: Avery.</w:t>
      </w:r>
    </w:p>
    <w:p w14:paraId="17604718" w14:textId="77777777" w:rsidR="00FC3BFE" w:rsidRPr="00FC3BFE" w:rsidRDefault="00FC3BFE" w:rsidP="00FC3BFE">
      <w:pPr>
        <w:pStyle w:val="EndNoteBibliography"/>
        <w:spacing w:after="0"/>
        <w:ind w:left="720" w:hanging="720"/>
      </w:pPr>
      <w:r w:rsidRPr="00FC3BFE">
        <w:t>66.</w:t>
      </w:r>
      <w:r w:rsidRPr="00FC3BFE">
        <w:tab/>
        <w:t xml:space="preserve">Lifshitz, F. and J.Z. Lifshitz, </w:t>
      </w:r>
      <w:r w:rsidRPr="00FC3BFE">
        <w:rPr>
          <w:i/>
        </w:rPr>
        <w:t>Globesity: the root causes of the obesity epidemic in the USA and now worldwide.</w:t>
      </w:r>
      <w:r w:rsidRPr="00FC3BFE">
        <w:t xml:space="preserve"> Pediatr Endocrinol Rev, 2014. </w:t>
      </w:r>
      <w:r w:rsidRPr="00FC3BFE">
        <w:rPr>
          <w:b/>
        </w:rPr>
        <w:t>12</w:t>
      </w:r>
      <w:r w:rsidRPr="00FC3BFE">
        <w:t>(1): p. 17-34.</w:t>
      </w:r>
    </w:p>
    <w:p w14:paraId="63941F96" w14:textId="77777777" w:rsidR="00FC3BFE" w:rsidRPr="00FC3BFE" w:rsidRDefault="00FC3BFE" w:rsidP="00FC3BFE">
      <w:pPr>
        <w:pStyle w:val="EndNoteBibliography"/>
        <w:spacing w:after="0"/>
        <w:ind w:left="720" w:hanging="720"/>
      </w:pPr>
      <w:r w:rsidRPr="00FC3BFE">
        <w:t>67.</w:t>
      </w:r>
      <w:r w:rsidRPr="00FC3BFE">
        <w:tab/>
        <w:t xml:space="preserve">Cohen, D.A., </w:t>
      </w:r>
      <w:r w:rsidRPr="00FC3BFE">
        <w:rPr>
          <w:i/>
        </w:rPr>
        <w:t>Neurophysiological pathways to obesity: below awareness and beyond individual control.</w:t>
      </w:r>
      <w:r w:rsidRPr="00FC3BFE">
        <w:t xml:space="preserve"> Diabetes, 2008a. </w:t>
      </w:r>
      <w:r w:rsidRPr="00FC3BFE">
        <w:rPr>
          <w:b/>
        </w:rPr>
        <w:t>57</w:t>
      </w:r>
      <w:r w:rsidRPr="00FC3BFE">
        <w:t>(7): p. 1768-73.</w:t>
      </w:r>
    </w:p>
    <w:p w14:paraId="448C9C5A" w14:textId="77777777" w:rsidR="00FC3BFE" w:rsidRPr="00FC3BFE" w:rsidRDefault="00FC3BFE" w:rsidP="00FC3BFE">
      <w:pPr>
        <w:pStyle w:val="EndNoteBibliography"/>
        <w:spacing w:after="0"/>
        <w:ind w:left="720" w:hanging="720"/>
      </w:pPr>
      <w:r w:rsidRPr="00FC3BFE">
        <w:t>68.</w:t>
      </w:r>
      <w:r w:rsidRPr="00FC3BFE">
        <w:tab/>
        <w:t xml:space="preserve">Cohen, D.A. and L.I. Lesser, </w:t>
      </w:r>
      <w:r w:rsidRPr="00FC3BFE">
        <w:rPr>
          <w:i/>
        </w:rPr>
        <w:t>Obesity prevention at the point of purchase.</w:t>
      </w:r>
      <w:r w:rsidRPr="00FC3BFE">
        <w:t xml:space="preserve"> Obes Rev, 2016. </w:t>
      </w:r>
      <w:r w:rsidRPr="00FC3BFE">
        <w:rPr>
          <w:b/>
        </w:rPr>
        <w:t>17</w:t>
      </w:r>
      <w:r w:rsidRPr="00FC3BFE">
        <w:t>(5): p. 389-96.</w:t>
      </w:r>
    </w:p>
    <w:p w14:paraId="615700E2" w14:textId="77777777" w:rsidR="00FC3BFE" w:rsidRPr="00FC3BFE" w:rsidRDefault="00FC3BFE" w:rsidP="00FC3BFE">
      <w:pPr>
        <w:pStyle w:val="EndNoteBibliography"/>
        <w:spacing w:after="0"/>
        <w:ind w:left="720" w:hanging="720"/>
      </w:pPr>
      <w:r w:rsidRPr="00FC3BFE">
        <w:t>69.</w:t>
      </w:r>
      <w:r w:rsidRPr="00FC3BFE">
        <w:tab/>
        <w:t xml:space="preserve">Hobin, E.P., et al., </w:t>
      </w:r>
      <w:r w:rsidRPr="00FC3BFE">
        <w:rPr>
          <w:i/>
        </w:rPr>
        <w:t>The Happy Meal(R) Effect: the impact of toy premiums on healthy eating among children in Ontario, Canada.</w:t>
      </w:r>
      <w:r w:rsidRPr="00FC3BFE">
        <w:t xml:space="preserve"> Can J Public Health, 2012. </w:t>
      </w:r>
      <w:r w:rsidRPr="00FC3BFE">
        <w:rPr>
          <w:b/>
        </w:rPr>
        <w:t>103</w:t>
      </w:r>
      <w:r w:rsidRPr="00FC3BFE">
        <w:t>(4): p. e244-8.</w:t>
      </w:r>
    </w:p>
    <w:p w14:paraId="61C9D649" w14:textId="77777777" w:rsidR="00FC3BFE" w:rsidRPr="00FC3BFE" w:rsidRDefault="00FC3BFE" w:rsidP="00FC3BFE">
      <w:pPr>
        <w:pStyle w:val="EndNoteBibliography"/>
        <w:spacing w:after="0"/>
        <w:ind w:left="720" w:hanging="720"/>
      </w:pPr>
      <w:r w:rsidRPr="00FC3BFE">
        <w:t>70.</w:t>
      </w:r>
      <w:r w:rsidRPr="00FC3BFE">
        <w:tab/>
        <w:t xml:space="preserve">Chambers, S.A., et al., </w:t>
      </w:r>
      <w:r w:rsidRPr="00FC3BFE">
        <w:rPr>
          <w:i/>
        </w:rPr>
        <w:t>Reducing the volume, exposure and negative impacts of advertising for foods high in fat, sugar and salt to children: A systematic review of the evidence from statutory and self-regulatory actions and educational measures.</w:t>
      </w:r>
      <w:r w:rsidRPr="00FC3BFE">
        <w:t xml:space="preserve"> Prev Med, 2015. </w:t>
      </w:r>
      <w:r w:rsidRPr="00FC3BFE">
        <w:rPr>
          <w:b/>
        </w:rPr>
        <w:t>75</w:t>
      </w:r>
      <w:r w:rsidRPr="00FC3BFE">
        <w:t>: p. 32-43.</w:t>
      </w:r>
    </w:p>
    <w:p w14:paraId="172E95D9" w14:textId="77777777" w:rsidR="00FC3BFE" w:rsidRPr="00FC3BFE" w:rsidRDefault="00FC3BFE" w:rsidP="00FC3BFE">
      <w:pPr>
        <w:pStyle w:val="EndNoteBibliography"/>
        <w:spacing w:after="0"/>
        <w:ind w:left="720" w:hanging="720"/>
      </w:pPr>
      <w:r w:rsidRPr="00FC3BFE">
        <w:t>71.</w:t>
      </w:r>
      <w:r w:rsidRPr="00FC3BFE">
        <w:tab/>
        <w:t xml:space="preserve">Donovan, D.M. and J. Ifland, </w:t>
      </w:r>
      <w:r w:rsidRPr="00FC3BFE">
        <w:rPr>
          <w:i/>
        </w:rPr>
        <w:t>Diagnosing and Assessing Processed Food Addiction</w:t>
      </w:r>
      <w:r w:rsidRPr="00FC3BFE">
        <w:t xml:space="preserve">, in </w:t>
      </w:r>
      <w:r w:rsidRPr="00FC3BFE">
        <w:rPr>
          <w:i/>
        </w:rPr>
        <w:t>Processed Food Addiction: Foundations, Assessment, and Recovery</w:t>
      </w:r>
      <w:r w:rsidRPr="00FC3BFE">
        <w:t>, J. Ifland, M.T. Marcus, and H.G. Preuss, Editors. 2017, CRC Press: Boca Ratan, FL. p. 121-136.</w:t>
      </w:r>
    </w:p>
    <w:p w14:paraId="71376BD0" w14:textId="77777777" w:rsidR="00FC3BFE" w:rsidRPr="00FC3BFE" w:rsidRDefault="00FC3BFE" w:rsidP="00FC3BFE">
      <w:pPr>
        <w:pStyle w:val="EndNoteBibliography"/>
        <w:spacing w:after="0"/>
        <w:ind w:left="720" w:hanging="720"/>
      </w:pPr>
      <w:r w:rsidRPr="00FC3BFE">
        <w:t>72.</w:t>
      </w:r>
      <w:r w:rsidRPr="00FC3BFE">
        <w:tab/>
        <w:t xml:space="preserve">Turk, M.W., et al., </w:t>
      </w:r>
      <w:r w:rsidRPr="00FC3BFE">
        <w:rPr>
          <w:i/>
        </w:rPr>
        <w:t>Randomized clinical trials of weight loss maintenance: a review.</w:t>
      </w:r>
      <w:r w:rsidRPr="00FC3BFE">
        <w:t xml:space="preserve"> J Cardiovasc Nurs, 2009. </w:t>
      </w:r>
      <w:r w:rsidRPr="00FC3BFE">
        <w:rPr>
          <w:b/>
        </w:rPr>
        <w:t>24</w:t>
      </w:r>
      <w:r w:rsidRPr="00FC3BFE">
        <w:t>(1): p. 58-80.</w:t>
      </w:r>
    </w:p>
    <w:p w14:paraId="762FFD6D" w14:textId="77777777" w:rsidR="00FC3BFE" w:rsidRPr="00FC3BFE" w:rsidRDefault="00FC3BFE" w:rsidP="00FC3BFE">
      <w:pPr>
        <w:pStyle w:val="EndNoteBibliography"/>
        <w:spacing w:after="0"/>
        <w:ind w:left="720" w:hanging="720"/>
      </w:pPr>
      <w:r w:rsidRPr="00FC3BFE">
        <w:t>73.</w:t>
      </w:r>
      <w:r w:rsidRPr="00FC3BFE">
        <w:tab/>
        <w:t xml:space="preserve">Ziedonis, D.M. and J. Ifland, </w:t>
      </w:r>
      <w:r w:rsidRPr="00FC3BFE">
        <w:rPr>
          <w:i/>
        </w:rPr>
        <w:t>Premises of Recovery for Adults</w:t>
      </w:r>
      <w:r w:rsidRPr="00FC3BFE">
        <w:t xml:space="preserve">, in </w:t>
      </w:r>
      <w:r w:rsidRPr="00FC3BFE">
        <w:rPr>
          <w:i/>
        </w:rPr>
        <w:t>Processed Food Addiction: Foundations, Assessment, and Recovery</w:t>
      </w:r>
      <w:r w:rsidRPr="00FC3BFE">
        <w:t>, J. Ifland, M.T. Marcus, and H.G. Preuss, Editors. 2018, CRC Press: Boca Ratan, FL. p. 321-340.</w:t>
      </w:r>
    </w:p>
    <w:p w14:paraId="2A1A29F9" w14:textId="77777777" w:rsidR="00FC3BFE" w:rsidRPr="00FC3BFE" w:rsidRDefault="00FC3BFE" w:rsidP="00FC3BFE">
      <w:pPr>
        <w:pStyle w:val="EndNoteBibliography"/>
        <w:spacing w:after="0"/>
        <w:ind w:left="720" w:hanging="720"/>
      </w:pPr>
      <w:r w:rsidRPr="00FC3BFE">
        <w:t>74.</w:t>
      </w:r>
      <w:r w:rsidRPr="00FC3BFE">
        <w:tab/>
        <w:t xml:space="preserve">Boswell, R.G. and H. Kober, </w:t>
      </w:r>
      <w:r w:rsidRPr="00FC3BFE">
        <w:rPr>
          <w:i/>
        </w:rPr>
        <w:t>Food cue reactivity and craving predict eating and weight gain: a meta-analytic review.</w:t>
      </w:r>
      <w:r w:rsidRPr="00FC3BFE">
        <w:t xml:space="preserve"> Obes Rev, 2016. </w:t>
      </w:r>
      <w:r w:rsidRPr="00FC3BFE">
        <w:rPr>
          <w:b/>
        </w:rPr>
        <w:t>17</w:t>
      </w:r>
      <w:r w:rsidRPr="00FC3BFE">
        <w:t>(2): p. 159-77.</w:t>
      </w:r>
    </w:p>
    <w:p w14:paraId="48C8F42C" w14:textId="77777777" w:rsidR="00FC3BFE" w:rsidRPr="00FC3BFE" w:rsidRDefault="00FC3BFE" w:rsidP="00FC3BFE">
      <w:pPr>
        <w:pStyle w:val="EndNoteBibliography"/>
        <w:spacing w:after="0"/>
        <w:ind w:left="720" w:hanging="720"/>
      </w:pPr>
      <w:r w:rsidRPr="00FC3BFE">
        <w:t>75.</w:t>
      </w:r>
      <w:r w:rsidRPr="00FC3BFE">
        <w:tab/>
        <w:t xml:space="preserve">Ifland, J., </w:t>
      </w:r>
      <w:r w:rsidRPr="00FC3BFE">
        <w:rPr>
          <w:i/>
        </w:rPr>
        <w:t>DSM 5 SUD Criteria 4: Cravings</w:t>
      </w:r>
      <w:r w:rsidRPr="00FC3BFE">
        <w:t xml:space="preserve">, in </w:t>
      </w:r>
      <w:r w:rsidRPr="00FC3BFE">
        <w:rPr>
          <w:i/>
        </w:rPr>
        <w:t>Processed Food Addiction: Foundations, Assessment, and Recovery</w:t>
      </w:r>
      <w:r w:rsidRPr="00FC3BFE">
        <w:t>, J. Ifland, M.T. Marcus, and H.G. Preuss, Editors. 2017, CRC Press: Boca Ratan, FL. p. 187-204.</w:t>
      </w:r>
    </w:p>
    <w:p w14:paraId="604C1718" w14:textId="77777777" w:rsidR="00FC3BFE" w:rsidRPr="00FC3BFE" w:rsidRDefault="00FC3BFE" w:rsidP="00FC3BFE">
      <w:pPr>
        <w:pStyle w:val="EndNoteBibliography"/>
        <w:spacing w:after="0"/>
        <w:ind w:left="720" w:hanging="720"/>
      </w:pPr>
      <w:r w:rsidRPr="00FC3BFE">
        <w:t>76.</w:t>
      </w:r>
      <w:r w:rsidRPr="00FC3BFE">
        <w:tab/>
        <w:t xml:space="preserve">Henry, J., </w:t>
      </w:r>
      <w:r w:rsidRPr="00FC3BFE">
        <w:rPr>
          <w:i/>
        </w:rPr>
        <w:t>Alcoholism: A Brief History, Treatments, &amp; Recovery</w:t>
      </w:r>
      <w:r w:rsidRPr="00FC3BFE">
        <w:t>. 2012, Allegan, MI: Lakeshore eCommerce Group, LLC.</w:t>
      </w:r>
    </w:p>
    <w:p w14:paraId="621EEF20" w14:textId="77777777" w:rsidR="00FC3BFE" w:rsidRPr="00FC3BFE" w:rsidRDefault="00FC3BFE" w:rsidP="00FC3BFE">
      <w:pPr>
        <w:pStyle w:val="EndNoteBibliography"/>
        <w:spacing w:after="0"/>
        <w:ind w:left="720" w:hanging="720"/>
      </w:pPr>
      <w:r w:rsidRPr="00FC3BFE">
        <w:t>77.</w:t>
      </w:r>
      <w:r w:rsidRPr="00FC3BFE">
        <w:tab/>
        <w:t xml:space="preserve">Wikipedia. </w:t>
      </w:r>
      <w:r w:rsidRPr="00FC3BFE">
        <w:rPr>
          <w:i/>
        </w:rPr>
        <w:t>Laudanum</w:t>
      </w:r>
      <w:r w:rsidRPr="00FC3BFE">
        <w:t>. 2017  September 12, 2017].</w:t>
      </w:r>
    </w:p>
    <w:p w14:paraId="57C87EAF" w14:textId="77777777" w:rsidR="00FC3BFE" w:rsidRPr="00FC3BFE" w:rsidRDefault="00FC3BFE" w:rsidP="00FC3BFE">
      <w:pPr>
        <w:pStyle w:val="EndNoteBibliography"/>
        <w:spacing w:after="0"/>
        <w:ind w:left="720" w:hanging="720"/>
      </w:pPr>
      <w:r w:rsidRPr="00FC3BFE">
        <w:t>78.</w:t>
      </w:r>
      <w:r w:rsidRPr="00FC3BFE">
        <w:tab/>
        <w:t xml:space="preserve">Field, M., et al., </w:t>
      </w:r>
      <w:r w:rsidRPr="00FC3BFE">
        <w:rPr>
          <w:i/>
        </w:rPr>
        <w:t>The role of attentional bias in obesity and addiction.</w:t>
      </w:r>
      <w:r w:rsidRPr="00FC3BFE">
        <w:t xml:space="preserve"> Health Psychol, 2016. </w:t>
      </w:r>
      <w:r w:rsidRPr="00FC3BFE">
        <w:rPr>
          <w:b/>
        </w:rPr>
        <w:t>35</w:t>
      </w:r>
      <w:r w:rsidRPr="00FC3BFE">
        <w:t>(8): p. 767-80.</w:t>
      </w:r>
    </w:p>
    <w:p w14:paraId="41B0D42B" w14:textId="77777777" w:rsidR="00FC3BFE" w:rsidRPr="00FC3BFE" w:rsidRDefault="00FC3BFE" w:rsidP="00FC3BFE">
      <w:pPr>
        <w:pStyle w:val="EndNoteBibliography"/>
        <w:spacing w:after="0"/>
        <w:ind w:left="720" w:hanging="720"/>
      </w:pPr>
      <w:r w:rsidRPr="00FC3BFE">
        <w:t>79.</w:t>
      </w:r>
      <w:r w:rsidRPr="00FC3BFE">
        <w:tab/>
        <w:t xml:space="preserve">Kemps, E., M. Tiggemann, and S. Hollitt, </w:t>
      </w:r>
      <w:r w:rsidRPr="00FC3BFE">
        <w:rPr>
          <w:i/>
        </w:rPr>
        <w:t>Exposure to television food advertising primes food-related cognitions and triggers motivation to eat.</w:t>
      </w:r>
      <w:r w:rsidRPr="00FC3BFE">
        <w:t xml:space="preserve"> Psychol Health, 2014. </w:t>
      </w:r>
      <w:r w:rsidRPr="00FC3BFE">
        <w:rPr>
          <w:b/>
        </w:rPr>
        <w:t>29</w:t>
      </w:r>
      <w:r w:rsidRPr="00FC3BFE">
        <w:t>(10): p. 1192-205.</w:t>
      </w:r>
    </w:p>
    <w:p w14:paraId="37C8523C" w14:textId="77777777" w:rsidR="00FC3BFE" w:rsidRPr="00FC3BFE" w:rsidRDefault="00FC3BFE" w:rsidP="00FC3BFE">
      <w:pPr>
        <w:pStyle w:val="EndNoteBibliography"/>
        <w:spacing w:after="0"/>
        <w:ind w:left="720" w:hanging="720"/>
      </w:pPr>
      <w:r w:rsidRPr="00FC3BFE">
        <w:t>80.</w:t>
      </w:r>
      <w:r w:rsidRPr="00FC3BFE">
        <w:tab/>
        <w:t xml:space="preserve">Folkvord, F., et al., </w:t>
      </w:r>
      <w:r w:rsidRPr="00FC3BFE">
        <w:rPr>
          <w:i/>
        </w:rPr>
        <w:t>Impulsivity, "advergames," and food intake.</w:t>
      </w:r>
      <w:r w:rsidRPr="00FC3BFE">
        <w:t xml:space="preserve"> Pediatrics, 2014. </w:t>
      </w:r>
      <w:r w:rsidRPr="00FC3BFE">
        <w:rPr>
          <w:b/>
        </w:rPr>
        <w:t>133</w:t>
      </w:r>
      <w:r w:rsidRPr="00FC3BFE">
        <w:t>(6): p. 1007-12.</w:t>
      </w:r>
    </w:p>
    <w:p w14:paraId="1B078EC2" w14:textId="77777777" w:rsidR="00FC3BFE" w:rsidRPr="00FC3BFE" w:rsidRDefault="00FC3BFE" w:rsidP="00FC3BFE">
      <w:pPr>
        <w:pStyle w:val="EndNoteBibliography"/>
        <w:spacing w:after="0"/>
        <w:ind w:left="720" w:hanging="720"/>
      </w:pPr>
      <w:r w:rsidRPr="00FC3BFE">
        <w:t>81.</w:t>
      </w:r>
      <w:r w:rsidRPr="00FC3BFE">
        <w:tab/>
        <w:t xml:space="preserve">Cohen, D.A., </w:t>
      </w:r>
      <w:r w:rsidRPr="00FC3BFE">
        <w:rPr>
          <w:i/>
        </w:rPr>
        <w:t>Obesity and the built environment: changes in environmental cues cause energy imbalances.</w:t>
      </w:r>
      <w:r w:rsidRPr="00FC3BFE">
        <w:t xml:space="preserve"> Int J Obes (Lond), 2008. </w:t>
      </w:r>
      <w:r w:rsidRPr="00FC3BFE">
        <w:rPr>
          <w:b/>
        </w:rPr>
        <w:t>32 Suppl 7</w:t>
      </w:r>
      <w:r w:rsidRPr="00FC3BFE">
        <w:t>: p. S137-42.</w:t>
      </w:r>
    </w:p>
    <w:p w14:paraId="0BFC5C7B" w14:textId="77777777" w:rsidR="00FC3BFE" w:rsidRPr="00FC3BFE" w:rsidRDefault="00FC3BFE" w:rsidP="00FC3BFE">
      <w:pPr>
        <w:pStyle w:val="EndNoteBibliography"/>
        <w:spacing w:after="0"/>
        <w:ind w:left="720" w:hanging="720"/>
      </w:pPr>
      <w:r w:rsidRPr="00FC3BFE">
        <w:t>82.</w:t>
      </w:r>
      <w:r w:rsidRPr="00FC3BFE">
        <w:tab/>
        <w:t xml:space="preserve">Morris, M.J., et al., </w:t>
      </w:r>
      <w:r w:rsidRPr="00FC3BFE">
        <w:rPr>
          <w:i/>
        </w:rPr>
        <w:t>Why is obesity such a problem in the 21st century? The intersection of palatable food, cues and reward pathways, stress, and cognition.</w:t>
      </w:r>
      <w:r w:rsidRPr="00FC3BFE">
        <w:t xml:space="preserve"> J Neurosci, 2014.</w:t>
      </w:r>
    </w:p>
    <w:p w14:paraId="6B749068" w14:textId="77777777" w:rsidR="00FC3BFE" w:rsidRPr="00FC3BFE" w:rsidRDefault="00FC3BFE" w:rsidP="00FC3BFE">
      <w:pPr>
        <w:pStyle w:val="EndNoteBibliography"/>
        <w:spacing w:after="0"/>
        <w:ind w:left="720" w:hanging="720"/>
      </w:pPr>
      <w:r w:rsidRPr="00FC3BFE">
        <w:t>83.</w:t>
      </w:r>
      <w:r w:rsidRPr="00FC3BFE">
        <w:tab/>
        <w:t xml:space="preserve">Jenkin, G., et al., </w:t>
      </w:r>
      <w:r w:rsidRPr="00FC3BFE">
        <w:rPr>
          <w:i/>
        </w:rPr>
        <w:t>A systematic review of persuasive marketing techniques to promote food to children on television.</w:t>
      </w:r>
      <w:r w:rsidRPr="00FC3BFE">
        <w:t xml:space="preserve"> Obes Rev, 2014. </w:t>
      </w:r>
      <w:r w:rsidRPr="00FC3BFE">
        <w:rPr>
          <w:b/>
        </w:rPr>
        <w:t>15</w:t>
      </w:r>
      <w:r w:rsidRPr="00FC3BFE">
        <w:t>(4): p. 281-93.</w:t>
      </w:r>
    </w:p>
    <w:p w14:paraId="71D4C8AF" w14:textId="77777777" w:rsidR="00FC3BFE" w:rsidRPr="00FC3BFE" w:rsidRDefault="00FC3BFE" w:rsidP="00FC3BFE">
      <w:pPr>
        <w:pStyle w:val="EndNoteBibliography"/>
        <w:spacing w:after="0"/>
        <w:ind w:left="720" w:hanging="720"/>
      </w:pPr>
      <w:r w:rsidRPr="00FC3BFE">
        <w:t>84.</w:t>
      </w:r>
      <w:r w:rsidRPr="00FC3BFE">
        <w:tab/>
        <w:t xml:space="preserve">Inoue, S., et al., </w:t>
      </w:r>
      <w:r w:rsidRPr="00FC3BFE">
        <w:rPr>
          <w:i/>
        </w:rPr>
        <w:t>Television viewing time is associated with overweight/obesity among older adults, independent of meeting physical activity and health guidelines.</w:t>
      </w:r>
      <w:r w:rsidRPr="00FC3BFE">
        <w:t xml:space="preserve"> J Epidemiol, 2012. </w:t>
      </w:r>
      <w:r w:rsidRPr="00FC3BFE">
        <w:rPr>
          <w:b/>
        </w:rPr>
        <w:t>22</w:t>
      </w:r>
      <w:r w:rsidRPr="00FC3BFE">
        <w:t>(1): p. 50-6.</w:t>
      </w:r>
    </w:p>
    <w:p w14:paraId="0B23D8CA" w14:textId="77777777" w:rsidR="00FC3BFE" w:rsidRPr="00FC3BFE" w:rsidRDefault="00FC3BFE" w:rsidP="00FC3BFE">
      <w:pPr>
        <w:pStyle w:val="EndNoteBibliography"/>
        <w:spacing w:after="0"/>
        <w:ind w:left="720" w:hanging="720"/>
      </w:pPr>
      <w:r w:rsidRPr="00FC3BFE">
        <w:t>85.</w:t>
      </w:r>
      <w:r w:rsidRPr="00FC3BFE">
        <w:tab/>
        <w:t xml:space="preserve">Van Niel, C., et al., </w:t>
      </w:r>
      <w:r w:rsidRPr="00FC3BFE">
        <w:rPr>
          <w:i/>
        </w:rPr>
        <w:t>Adverse events in children: predictors of adult physical and mental conditions.</w:t>
      </w:r>
      <w:r w:rsidRPr="00FC3BFE">
        <w:t xml:space="preserve"> J Dev Behav Pediatr, 2014. </w:t>
      </w:r>
      <w:r w:rsidRPr="00FC3BFE">
        <w:rPr>
          <w:b/>
        </w:rPr>
        <w:t>35</w:t>
      </w:r>
      <w:r w:rsidRPr="00FC3BFE">
        <w:t>(8): p. 549-51.</w:t>
      </w:r>
    </w:p>
    <w:p w14:paraId="7940708E" w14:textId="77777777" w:rsidR="00FC3BFE" w:rsidRPr="00FC3BFE" w:rsidRDefault="00FC3BFE" w:rsidP="00FC3BFE">
      <w:pPr>
        <w:pStyle w:val="EndNoteBibliography"/>
        <w:spacing w:after="0"/>
        <w:ind w:left="720" w:hanging="720"/>
      </w:pPr>
      <w:r w:rsidRPr="00FC3BFE">
        <w:lastRenderedPageBreak/>
        <w:t>86.</w:t>
      </w:r>
      <w:r w:rsidRPr="00FC3BFE">
        <w:tab/>
        <w:t xml:space="preserve">Boutelle, K.N. and M.E. Bouton, </w:t>
      </w:r>
      <w:r w:rsidRPr="00FC3BFE">
        <w:rPr>
          <w:i/>
        </w:rPr>
        <w:t>Implications of learning theory for developing programs to decrease overeating.</w:t>
      </w:r>
      <w:r w:rsidRPr="00FC3BFE">
        <w:t xml:space="preserve"> Appetite, 2015. </w:t>
      </w:r>
      <w:r w:rsidRPr="00FC3BFE">
        <w:rPr>
          <w:b/>
        </w:rPr>
        <w:t>93</w:t>
      </w:r>
      <w:r w:rsidRPr="00FC3BFE">
        <w:t>: p. 62-74.</w:t>
      </w:r>
    </w:p>
    <w:p w14:paraId="382AFA1D" w14:textId="77777777" w:rsidR="00FC3BFE" w:rsidRPr="00FC3BFE" w:rsidRDefault="00FC3BFE" w:rsidP="00FC3BFE">
      <w:pPr>
        <w:pStyle w:val="EndNoteBibliography"/>
        <w:spacing w:after="0"/>
        <w:ind w:left="720" w:hanging="720"/>
      </w:pPr>
      <w:r w:rsidRPr="00FC3BFE">
        <w:t>87.</w:t>
      </w:r>
      <w:r w:rsidRPr="00FC3BFE">
        <w:tab/>
        <w:t xml:space="preserve">Rezapour, T., et al., </w:t>
      </w:r>
      <w:r w:rsidRPr="00FC3BFE">
        <w:rPr>
          <w:i/>
        </w:rPr>
        <w:t>Perspectives on neurocognitive rehabilitation as an adjunct treatment for addictive disorders: From cognitive improvement to relapse prevention.</w:t>
      </w:r>
      <w:r w:rsidRPr="00FC3BFE">
        <w:t xml:space="preserve"> Prog Brain Res, 2016. </w:t>
      </w:r>
      <w:r w:rsidRPr="00FC3BFE">
        <w:rPr>
          <w:b/>
        </w:rPr>
        <w:t>224</w:t>
      </w:r>
      <w:r w:rsidRPr="00FC3BFE">
        <w:t>: p. 345-69.</w:t>
      </w:r>
    </w:p>
    <w:p w14:paraId="63C9EE32" w14:textId="77777777" w:rsidR="00FC3BFE" w:rsidRPr="00FC3BFE" w:rsidRDefault="00FC3BFE" w:rsidP="00FC3BFE">
      <w:pPr>
        <w:pStyle w:val="EndNoteBibliography"/>
        <w:spacing w:after="0"/>
        <w:ind w:left="720" w:hanging="720"/>
      </w:pPr>
      <w:r w:rsidRPr="00FC3BFE">
        <w:t>88.</w:t>
      </w:r>
      <w:r w:rsidRPr="00FC3BFE">
        <w:tab/>
        <w:t xml:space="preserve">Stice, E., et al., </w:t>
      </w:r>
      <w:r w:rsidRPr="00FC3BFE">
        <w:rPr>
          <w:i/>
        </w:rPr>
        <w:t>Brief cognitive-behavioral depression prevention program for high-risk adolescents outperforms two alternative interventions: a randomized efficacy trial.</w:t>
      </w:r>
      <w:r w:rsidRPr="00FC3BFE">
        <w:t xml:space="preserve"> J Consult Clin Psychol, 2008. </w:t>
      </w:r>
      <w:r w:rsidRPr="00FC3BFE">
        <w:rPr>
          <w:b/>
        </w:rPr>
        <w:t>76</w:t>
      </w:r>
      <w:r w:rsidRPr="00FC3BFE">
        <w:t>(4): p. 595-606.</w:t>
      </w:r>
    </w:p>
    <w:p w14:paraId="54C3CED4" w14:textId="77777777" w:rsidR="00FC3BFE" w:rsidRPr="00FC3BFE" w:rsidRDefault="00FC3BFE" w:rsidP="00FC3BFE">
      <w:pPr>
        <w:pStyle w:val="EndNoteBibliography"/>
        <w:spacing w:after="0"/>
        <w:ind w:left="720" w:hanging="720"/>
      </w:pPr>
      <w:r w:rsidRPr="00FC3BFE">
        <w:t>89.</w:t>
      </w:r>
      <w:r w:rsidRPr="00FC3BFE">
        <w:tab/>
        <w:t xml:space="preserve">Guh, D.P., et al., </w:t>
      </w:r>
      <w:r w:rsidRPr="00FC3BFE">
        <w:rPr>
          <w:i/>
        </w:rPr>
        <w:t>The incidence of co-morbidities related to obesity and overweight: a systematic review and meta-analysis.</w:t>
      </w:r>
      <w:r w:rsidRPr="00FC3BFE">
        <w:t xml:space="preserve"> BMC Public Health, 2009. </w:t>
      </w:r>
      <w:r w:rsidRPr="00FC3BFE">
        <w:rPr>
          <w:b/>
        </w:rPr>
        <w:t>9</w:t>
      </w:r>
      <w:r w:rsidRPr="00FC3BFE">
        <w:t>: p. 88.</w:t>
      </w:r>
    </w:p>
    <w:p w14:paraId="76E26C9C" w14:textId="77777777" w:rsidR="00FC3BFE" w:rsidRPr="00FC3BFE" w:rsidRDefault="00FC3BFE" w:rsidP="00FC3BFE">
      <w:pPr>
        <w:pStyle w:val="EndNoteBibliography"/>
        <w:spacing w:after="0"/>
        <w:ind w:left="720" w:hanging="720"/>
      </w:pPr>
      <w:r w:rsidRPr="00FC3BFE">
        <w:t>90.</w:t>
      </w:r>
      <w:r w:rsidRPr="00FC3BFE">
        <w:tab/>
        <w:t xml:space="preserve">Bauer, C.C., et al., </w:t>
      </w:r>
      <w:r w:rsidRPr="00FC3BFE">
        <w:rPr>
          <w:i/>
        </w:rPr>
        <w:t>Child overweight and obesity are associated with reduced executive cognitive performance and brain alterations: a magnetic resonance imaging study in Mexican children.</w:t>
      </w:r>
      <w:r w:rsidRPr="00FC3BFE">
        <w:t xml:space="preserve"> Pediatr Obes, 2014.</w:t>
      </w:r>
    </w:p>
    <w:p w14:paraId="676D9574" w14:textId="77777777" w:rsidR="00FC3BFE" w:rsidRPr="00FC3BFE" w:rsidRDefault="00FC3BFE" w:rsidP="00FC3BFE">
      <w:pPr>
        <w:pStyle w:val="EndNoteBibliography"/>
        <w:spacing w:after="0"/>
        <w:ind w:left="720" w:hanging="720"/>
      </w:pPr>
      <w:r w:rsidRPr="00FC3BFE">
        <w:t>91.</w:t>
      </w:r>
      <w:r w:rsidRPr="00FC3BFE">
        <w:tab/>
        <w:t xml:space="preserve">Byrne, M.L., et al., </w:t>
      </w:r>
      <w:r w:rsidRPr="00FC3BFE">
        <w:rPr>
          <w:i/>
        </w:rPr>
        <w:t>Adolescent-Onset Depression: Are Obesity and Inflammation Developmental Mechanisms or Outcomes?</w:t>
      </w:r>
      <w:r w:rsidRPr="00FC3BFE">
        <w:t xml:space="preserve"> Child Psychiatry Hum Dev, 2015. </w:t>
      </w:r>
      <w:r w:rsidRPr="00FC3BFE">
        <w:rPr>
          <w:b/>
        </w:rPr>
        <w:t>46</w:t>
      </w:r>
      <w:r w:rsidRPr="00FC3BFE">
        <w:t>(6): p. 839-50.</w:t>
      </w:r>
    </w:p>
    <w:p w14:paraId="720B7BD9" w14:textId="77777777" w:rsidR="00FC3BFE" w:rsidRPr="00FC3BFE" w:rsidRDefault="00FC3BFE" w:rsidP="00FC3BFE">
      <w:pPr>
        <w:pStyle w:val="EndNoteBibliography"/>
        <w:ind w:left="720" w:hanging="720"/>
      </w:pPr>
      <w:r w:rsidRPr="00FC3BFE">
        <w:t>92.</w:t>
      </w:r>
      <w:r w:rsidRPr="00FC3BFE">
        <w:tab/>
        <w:t xml:space="preserve">Braet, C., et al., </w:t>
      </w:r>
      <w:r w:rsidRPr="00FC3BFE">
        <w:rPr>
          <w:i/>
        </w:rPr>
        <w:t>Impulsivity in overweight children.</w:t>
      </w:r>
      <w:r w:rsidRPr="00FC3BFE">
        <w:t xml:space="preserve"> Eur Child Adolesc Psychiatry, 2007. </w:t>
      </w:r>
      <w:r w:rsidRPr="00FC3BFE">
        <w:rPr>
          <w:b/>
        </w:rPr>
        <w:t>16</w:t>
      </w:r>
      <w:r w:rsidRPr="00FC3BFE">
        <w:t>(8): p. 473-83.</w:t>
      </w:r>
    </w:p>
    <w:p w14:paraId="3D9B2593" w14:textId="79F063AB" w:rsidR="00B26180" w:rsidRPr="00AB024F" w:rsidRDefault="008908FB">
      <w:pPr>
        <w:rPr>
          <w:rFonts w:cstheme="minorHAnsi"/>
          <w:b/>
        </w:rPr>
      </w:pPr>
      <w:r w:rsidRPr="00AB024F">
        <w:rPr>
          <w:rFonts w:cstheme="minorHAnsi"/>
          <w:b/>
        </w:rPr>
        <w:fldChar w:fldCharType="end"/>
      </w:r>
      <w:r w:rsidR="00AB024F" w:rsidRPr="00AB024F">
        <w:rPr>
          <w:rFonts w:cstheme="minorHAnsi"/>
          <w:b/>
        </w:rPr>
        <w:fldChar w:fldCharType="begin"/>
      </w:r>
      <w:r w:rsidR="00AB024F" w:rsidRPr="00AB024F">
        <w:rPr>
          <w:rFonts w:cstheme="minorHAnsi"/>
          <w:b/>
        </w:rPr>
        <w:instrText xml:space="preserve"> ADDIN </w:instrText>
      </w:r>
      <w:r w:rsidR="00AB024F" w:rsidRPr="00AB024F">
        <w:rPr>
          <w:rFonts w:cstheme="minorHAnsi"/>
          <w:b/>
        </w:rPr>
        <w:fldChar w:fldCharType="end"/>
      </w:r>
    </w:p>
    <w:sectPr w:rsidR="00B26180" w:rsidRPr="00AB024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1DC7B" w14:textId="77777777" w:rsidR="00A466C7" w:rsidRDefault="00A466C7" w:rsidP="00567B14">
      <w:pPr>
        <w:spacing w:after="0" w:line="240" w:lineRule="auto"/>
      </w:pPr>
      <w:r>
        <w:separator/>
      </w:r>
    </w:p>
  </w:endnote>
  <w:endnote w:type="continuationSeparator" w:id="0">
    <w:p w14:paraId="4DE43A51" w14:textId="77777777" w:rsidR="00A466C7" w:rsidRDefault="00A466C7" w:rsidP="00567B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2219737"/>
      <w:docPartObj>
        <w:docPartGallery w:val="Page Numbers (Bottom of Page)"/>
        <w:docPartUnique/>
      </w:docPartObj>
    </w:sdtPr>
    <w:sdtEndPr/>
    <w:sdtContent>
      <w:sdt>
        <w:sdtPr>
          <w:id w:val="-1705238520"/>
          <w:docPartObj>
            <w:docPartGallery w:val="Page Numbers (Top of Page)"/>
            <w:docPartUnique/>
          </w:docPartObj>
        </w:sdtPr>
        <w:sdtEndPr/>
        <w:sdtContent>
          <w:p w14:paraId="32808CB2" w14:textId="77777777" w:rsidR="00DD7D56" w:rsidRDefault="00DD7D56">
            <w:pPr>
              <w:pStyle w:val="Footer"/>
            </w:pPr>
            <w:r w:rsidRPr="00AE7AAD">
              <w:rPr>
                <w:rFonts w:ascii="Times New Roman" w:hAnsi="Times New Roman" w:cs="Times New Roman"/>
              </w:rPr>
              <w:t xml:space="preserve">Page </w:t>
            </w:r>
            <w:r w:rsidRPr="00AE7AAD">
              <w:rPr>
                <w:rFonts w:ascii="Times New Roman" w:hAnsi="Times New Roman" w:cs="Times New Roman"/>
                <w:b/>
                <w:bCs/>
                <w:sz w:val="24"/>
                <w:szCs w:val="24"/>
              </w:rPr>
              <w:fldChar w:fldCharType="begin"/>
            </w:r>
            <w:r w:rsidRPr="00AE7AAD">
              <w:rPr>
                <w:rFonts w:ascii="Times New Roman" w:hAnsi="Times New Roman" w:cs="Times New Roman"/>
                <w:b/>
                <w:bCs/>
              </w:rPr>
              <w:instrText xml:space="preserve"> PAGE </w:instrText>
            </w:r>
            <w:r w:rsidRPr="00AE7AAD">
              <w:rPr>
                <w:rFonts w:ascii="Times New Roman" w:hAnsi="Times New Roman" w:cs="Times New Roman"/>
                <w:b/>
                <w:bCs/>
                <w:sz w:val="24"/>
                <w:szCs w:val="24"/>
              </w:rPr>
              <w:fldChar w:fldCharType="separate"/>
            </w:r>
            <w:r>
              <w:rPr>
                <w:rFonts w:ascii="Times New Roman" w:hAnsi="Times New Roman" w:cs="Times New Roman"/>
                <w:b/>
                <w:bCs/>
                <w:noProof/>
              </w:rPr>
              <w:t>5</w:t>
            </w:r>
            <w:r w:rsidRPr="00AE7AAD">
              <w:rPr>
                <w:rFonts w:ascii="Times New Roman" w:hAnsi="Times New Roman" w:cs="Times New Roman"/>
                <w:b/>
                <w:bCs/>
                <w:sz w:val="24"/>
                <w:szCs w:val="24"/>
              </w:rPr>
              <w:fldChar w:fldCharType="end"/>
            </w:r>
            <w:r w:rsidRPr="00AE7AAD">
              <w:rPr>
                <w:rFonts w:ascii="Times New Roman" w:hAnsi="Times New Roman" w:cs="Times New Roman"/>
              </w:rPr>
              <w:t xml:space="preserve"> of </w:t>
            </w:r>
            <w:r w:rsidRPr="00AE7AAD">
              <w:rPr>
                <w:rFonts w:ascii="Times New Roman" w:hAnsi="Times New Roman" w:cs="Times New Roman"/>
                <w:b/>
                <w:bCs/>
                <w:sz w:val="24"/>
                <w:szCs w:val="24"/>
              </w:rPr>
              <w:fldChar w:fldCharType="begin"/>
            </w:r>
            <w:r w:rsidRPr="00AE7AAD">
              <w:rPr>
                <w:rFonts w:ascii="Times New Roman" w:hAnsi="Times New Roman" w:cs="Times New Roman"/>
                <w:b/>
                <w:bCs/>
              </w:rPr>
              <w:instrText xml:space="preserve"> NUMPAGES  </w:instrText>
            </w:r>
            <w:r w:rsidRPr="00AE7AAD">
              <w:rPr>
                <w:rFonts w:ascii="Times New Roman" w:hAnsi="Times New Roman" w:cs="Times New Roman"/>
                <w:b/>
                <w:bCs/>
                <w:sz w:val="24"/>
                <w:szCs w:val="24"/>
              </w:rPr>
              <w:fldChar w:fldCharType="separate"/>
            </w:r>
            <w:r>
              <w:rPr>
                <w:rFonts w:ascii="Times New Roman" w:hAnsi="Times New Roman" w:cs="Times New Roman"/>
                <w:b/>
                <w:bCs/>
                <w:noProof/>
              </w:rPr>
              <w:t>14</w:t>
            </w:r>
            <w:r w:rsidRPr="00AE7AAD">
              <w:rPr>
                <w:rFonts w:ascii="Times New Roman" w:hAnsi="Times New Roman" w:cs="Times New Roman"/>
                <w:b/>
                <w:bCs/>
                <w:sz w:val="24"/>
                <w:szCs w:val="24"/>
              </w:rPr>
              <w:fldChar w:fldCharType="end"/>
            </w:r>
          </w:p>
        </w:sdtContent>
      </w:sdt>
    </w:sdtContent>
  </w:sdt>
  <w:p w14:paraId="08A24CB4" w14:textId="77777777" w:rsidR="00DD7D56" w:rsidRDefault="00DD7D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45B01" w14:textId="77777777" w:rsidR="00A466C7" w:rsidRDefault="00A466C7" w:rsidP="00567B14">
      <w:pPr>
        <w:spacing w:after="0" w:line="240" w:lineRule="auto"/>
      </w:pPr>
      <w:r>
        <w:separator/>
      </w:r>
    </w:p>
  </w:footnote>
  <w:footnote w:type="continuationSeparator" w:id="0">
    <w:p w14:paraId="4DB39532" w14:textId="77777777" w:rsidR="00A466C7" w:rsidRDefault="00A466C7" w:rsidP="00567B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A3C6B"/>
    <w:multiLevelType w:val="hybridMultilevel"/>
    <w:tmpl w:val="3A761F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583443"/>
    <w:multiLevelType w:val="hybridMultilevel"/>
    <w:tmpl w:val="55AC23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461A19"/>
    <w:multiLevelType w:val="hybridMultilevel"/>
    <w:tmpl w:val="EFC85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657FB5"/>
    <w:multiLevelType w:val="hybridMultilevel"/>
    <w:tmpl w:val="967A3768"/>
    <w:lvl w:ilvl="0" w:tplc="D7DA83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zswxppg9r2psefwerp52ak5e0fxparzfer&quot;&gt;Master Endnotes at 9 18&lt;record-ids&gt;&lt;item&gt;18&lt;/item&gt;&lt;item&gt;176&lt;/item&gt;&lt;item&gt;187&lt;/item&gt;&lt;item&gt;225&lt;/item&gt;&lt;item&gt;249&lt;/item&gt;&lt;item&gt;274&lt;/item&gt;&lt;item&gt;343&lt;/item&gt;&lt;item&gt;346&lt;/item&gt;&lt;item&gt;376&lt;/item&gt;&lt;item&gt;395&lt;/item&gt;&lt;item&gt;422&lt;/item&gt;&lt;item&gt;512&lt;/item&gt;&lt;item&gt;536&lt;/item&gt;&lt;item&gt;554&lt;/item&gt;&lt;item&gt;655&lt;/item&gt;&lt;item&gt;838&lt;/item&gt;&lt;item&gt;867&lt;/item&gt;&lt;item&gt;892&lt;/item&gt;&lt;item&gt;1075&lt;/item&gt;&lt;item&gt;1101&lt;/item&gt;&lt;item&gt;1220&lt;/item&gt;&lt;item&gt;1290&lt;/item&gt;&lt;item&gt;1297&lt;/item&gt;&lt;item&gt;1361&lt;/item&gt;&lt;item&gt;1366&lt;/item&gt;&lt;item&gt;1410&lt;/item&gt;&lt;item&gt;1418&lt;/item&gt;&lt;item&gt;1434&lt;/item&gt;&lt;item&gt;1441&lt;/item&gt;&lt;item&gt;1443&lt;/item&gt;&lt;item&gt;1451&lt;/item&gt;&lt;item&gt;1454&lt;/item&gt;&lt;item&gt;1457&lt;/item&gt;&lt;item&gt;1483&lt;/item&gt;&lt;item&gt;1487&lt;/item&gt;&lt;item&gt;1491&lt;/item&gt;&lt;item&gt;1492&lt;/item&gt;&lt;item&gt;1493&lt;/item&gt;&lt;item&gt;1496&lt;/item&gt;&lt;item&gt;1504&lt;/item&gt;&lt;item&gt;1545&lt;/item&gt;&lt;item&gt;1694&lt;/item&gt;&lt;item&gt;3217&lt;/item&gt;&lt;item&gt;4390&lt;/item&gt;&lt;item&gt;4607&lt;/item&gt;&lt;item&gt;4648&lt;/item&gt;&lt;item&gt;4996&lt;/item&gt;&lt;item&gt;5000&lt;/item&gt;&lt;item&gt;5029&lt;/item&gt;&lt;item&gt;5316&lt;/item&gt;&lt;item&gt;5455&lt;/item&gt;&lt;item&gt;5466&lt;/item&gt;&lt;item&gt;5501&lt;/item&gt;&lt;item&gt;5562&lt;/item&gt;&lt;item&gt;5616&lt;/item&gt;&lt;item&gt;5630&lt;/item&gt;&lt;item&gt;5645&lt;/item&gt;&lt;item&gt;5765&lt;/item&gt;&lt;item&gt;5827&lt;/item&gt;&lt;item&gt;5828&lt;/item&gt;&lt;item&gt;6061&lt;/item&gt;&lt;item&gt;6117&lt;/item&gt;&lt;item&gt;6144&lt;/item&gt;&lt;item&gt;6161&lt;/item&gt;&lt;item&gt;6206&lt;/item&gt;&lt;item&gt;6232&lt;/item&gt;&lt;item&gt;6247&lt;/item&gt;&lt;item&gt;6271&lt;/item&gt;&lt;item&gt;6275&lt;/item&gt;&lt;item&gt;9708&lt;/item&gt;&lt;item&gt;9709&lt;/item&gt;&lt;item&gt;9915&lt;/item&gt;&lt;item&gt;9949&lt;/item&gt;&lt;item&gt;9956&lt;/item&gt;&lt;item&gt;9957&lt;/item&gt;&lt;item&gt;9958&lt;/item&gt;&lt;item&gt;9978&lt;/item&gt;&lt;item&gt;9981&lt;/item&gt;&lt;item&gt;9982&lt;/item&gt;&lt;item&gt;10194&lt;/item&gt;&lt;item&gt;10229&lt;/item&gt;&lt;item&gt;10233&lt;/item&gt;&lt;item&gt;10241&lt;/item&gt;&lt;/record-ids&gt;&lt;/item&gt;&lt;/Libraries&gt;"/>
  </w:docVars>
  <w:rsids>
    <w:rsidRoot w:val="00B26180"/>
    <w:rsid w:val="00007FEA"/>
    <w:rsid w:val="000148AA"/>
    <w:rsid w:val="00022427"/>
    <w:rsid w:val="00034960"/>
    <w:rsid w:val="000578A2"/>
    <w:rsid w:val="000B3DDE"/>
    <w:rsid w:val="000F45D5"/>
    <w:rsid w:val="00122F67"/>
    <w:rsid w:val="0016667C"/>
    <w:rsid w:val="00176C98"/>
    <w:rsid w:val="001A37C6"/>
    <w:rsid w:val="001C249B"/>
    <w:rsid w:val="001E2CBA"/>
    <w:rsid w:val="001E4731"/>
    <w:rsid w:val="001F3138"/>
    <w:rsid w:val="001F54E4"/>
    <w:rsid w:val="0020593F"/>
    <w:rsid w:val="0021633D"/>
    <w:rsid w:val="00223EDC"/>
    <w:rsid w:val="00224276"/>
    <w:rsid w:val="002473C7"/>
    <w:rsid w:val="0024752C"/>
    <w:rsid w:val="00282A4B"/>
    <w:rsid w:val="002935FA"/>
    <w:rsid w:val="002A7F0A"/>
    <w:rsid w:val="002B23B4"/>
    <w:rsid w:val="002D643E"/>
    <w:rsid w:val="002E611C"/>
    <w:rsid w:val="002F1146"/>
    <w:rsid w:val="00324F39"/>
    <w:rsid w:val="00342ACF"/>
    <w:rsid w:val="00343A0A"/>
    <w:rsid w:val="00346D3E"/>
    <w:rsid w:val="00357B7B"/>
    <w:rsid w:val="0036255F"/>
    <w:rsid w:val="00376F61"/>
    <w:rsid w:val="003B6874"/>
    <w:rsid w:val="003C7CDF"/>
    <w:rsid w:val="003E462E"/>
    <w:rsid w:val="004230A5"/>
    <w:rsid w:val="0045212C"/>
    <w:rsid w:val="004531F8"/>
    <w:rsid w:val="0045768B"/>
    <w:rsid w:val="0046494E"/>
    <w:rsid w:val="00490738"/>
    <w:rsid w:val="004A0BA9"/>
    <w:rsid w:val="004A69A9"/>
    <w:rsid w:val="004B7357"/>
    <w:rsid w:val="004C6279"/>
    <w:rsid w:val="004D3A3C"/>
    <w:rsid w:val="004E2812"/>
    <w:rsid w:val="004F2708"/>
    <w:rsid w:val="004F2C3C"/>
    <w:rsid w:val="004F5DD4"/>
    <w:rsid w:val="00500871"/>
    <w:rsid w:val="00520547"/>
    <w:rsid w:val="005352FF"/>
    <w:rsid w:val="00567B14"/>
    <w:rsid w:val="00593977"/>
    <w:rsid w:val="00594090"/>
    <w:rsid w:val="005D23E7"/>
    <w:rsid w:val="005D2914"/>
    <w:rsid w:val="005D32D0"/>
    <w:rsid w:val="005D3B4E"/>
    <w:rsid w:val="005D49C2"/>
    <w:rsid w:val="005D64B1"/>
    <w:rsid w:val="005D6629"/>
    <w:rsid w:val="006374C4"/>
    <w:rsid w:val="006577EE"/>
    <w:rsid w:val="00674850"/>
    <w:rsid w:val="00684F04"/>
    <w:rsid w:val="006967A2"/>
    <w:rsid w:val="00697E5E"/>
    <w:rsid w:val="006B1C1F"/>
    <w:rsid w:val="006B7407"/>
    <w:rsid w:val="006D1B57"/>
    <w:rsid w:val="006E081F"/>
    <w:rsid w:val="006F163B"/>
    <w:rsid w:val="00717A76"/>
    <w:rsid w:val="00727A6A"/>
    <w:rsid w:val="0079270C"/>
    <w:rsid w:val="007971CF"/>
    <w:rsid w:val="007A24C2"/>
    <w:rsid w:val="007A6267"/>
    <w:rsid w:val="007B3A7E"/>
    <w:rsid w:val="007D6DD0"/>
    <w:rsid w:val="007E4B70"/>
    <w:rsid w:val="008018EB"/>
    <w:rsid w:val="00810390"/>
    <w:rsid w:val="00815279"/>
    <w:rsid w:val="00855063"/>
    <w:rsid w:val="008557F6"/>
    <w:rsid w:val="008908FB"/>
    <w:rsid w:val="008B6C01"/>
    <w:rsid w:val="008E5D71"/>
    <w:rsid w:val="008F7A8F"/>
    <w:rsid w:val="00934CEB"/>
    <w:rsid w:val="00935DD3"/>
    <w:rsid w:val="00955484"/>
    <w:rsid w:val="009A4F22"/>
    <w:rsid w:val="009B6D17"/>
    <w:rsid w:val="009D5EEE"/>
    <w:rsid w:val="009E227E"/>
    <w:rsid w:val="009F4BE3"/>
    <w:rsid w:val="00A14A26"/>
    <w:rsid w:val="00A21254"/>
    <w:rsid w:val="00A466C7"/>
    <w:rsid w:val="00A625ED"/>
    <w:rsid w:val="00A86F3E"/>
    <w:rsid w:val="00A94375"/>
    <w:rsid w:val="00A955E3"/>
    <w:rsid w:val="00A9619F"/>
    <w:rsid w:val="00AA1C03"/>
    <w:rsid w:val="00AB0171"/>
    <w:rsid w:val="00AB024F"/>
    <w:rsid w:val="00AD2FF3"/>
    <w:rsid w:val="00AD7D29"/>
    <w:rsid w:val="00AE7AAD"/>
    <w:rsid w:val="00AF67E8"/>
    <w:rsid w:val="00B0554A"/>
    <w:rsid w:val="00B20845"/>
    <w:rsid w:val="00B26180"/>
    <w:rsid w:val="00B26D1A"/>
    <w:rsid w:val="00B552E8"/>
    <w:rsid w:val="00BC2385"/>
    <w:rsid w:val="00BC273C"/>
    <w:rsid w:val="00BC2C84"/>
    <w:rsid w:val="00BF2930"/>
    <w:rsid w:val="00C33D43"/>
    <w:rsid w:val="00C67708"/>
    <w:rsid w:val="00CC4843"/>
    <w:rsid w:val="00CD42E7"/>
    <w:rsid w:val="00CE00C8"/>
    <w:rsid w:val="00D00AD2"/>
    <w:rsid w:val="00D02C5A"/>
    <w:rsid w:val="00D11435"/>
    <w:rsid w:val="00D161B4"/>
    <w:rsid w:val="00D254DA"/>
    <w:rsid w:val="00D35779"/>
    <w:rsid w:val="00D4528B"/>
    <w:rsid w:val="00D64E69"/>
    <w:rsid w:val="00D65A7E"/>
    <w:rsid w:val="00D737ED"/>
    <w:rsid w:val="00D852E5"/>
    <w:rsid w:val="00DC086C"/>
    <w:rsid w:val="00DD7D56"/>
    <w:rsid w:val="00DE1539"/>
    <w:rsid w:val="00DF4761"/>
    <w:rsid w:val="00E13EE8"/>
    <w:rsid w:val="00E15175"/>
    <w:rsid w:val="00E25B9D"/>
    <w:rsid w:val="00E32FC9"/>
    <w:rsid w:val="00E35598"/>
    <w:rsid w:val="00E542BF"/>
    <w:rsid w:val="00E57A04"/>
    <w:rsid w:val="00EA4146"/>
    <w:rsid w:val="00EA4D15"/>
    <w:rsid w:val="00EA655A"/>
    <w:rsid w:val="00ED46DB"/>
    <w:rsid w:val="00ED67BD"/>
    <w:rsid w:val="00EE532F"/>
    <w:rsid w:val="00EF7C9F"/>
    <w:rsid w:val="00F0422C"/>
    <w:rsid w:val="00F11A8C"/>
    <w:rsid w:val="00F13EFF"/>
    <w:rsid w:val="00F22BB7"/>
    <w:rsid w:val="00F27867"/>
    <w:rsid w:val="00F32FFE"/>
    <w:rsid w:val="00F33A9D"/>
    <w:rsid w:val="00F35AF9"/>
    <w:rsid w:val="00F43277"/>
    <w:rsid w:val="00F44603"/>
    <w:rsid w:val="00F532F4"/>
    <w:rsid w:val="00F8009F"/>
    <w:rsid w:val="00F93363"/>
    <w:rsid w:val="00F933C1"/>
    <w:rsid w:val="00FC3BFE"/>
    <w:rsid w:val="00FC5FB9"/>
    <w:rsid w:val="00FF43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53D0A3"/>
  <w15:chartTrackingRefBased/>
  <w15:docId w15:val="{BF78B458-26A3-412A-A22D-4D3C9B15E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E532F"/>
    <w:rPr>
      <w:color w:val="0563C1" w:themeColor="hyperlink"/>
      <w:u w:val="single"/>
    </w:rPr>
  </w:style>
  <w:style w:type="character" w:styleId="UnresolvedMention">
    <w:name w:val="Unresolved Mention"/>
    <w:basedOn w:val="DefaultParagraphFont"/>
    <w:uiPriority w:val="99"/>
    <w:semiHidden/>
    <w:unhideWhenUsed/>
    <w:rsid w:val="00EE532F"/>
    <w:rPr>
      <w:color w:val="808080"/>
      <w:shd w:val="clear" w:color="auto" w:fill="E6E6E6"/>
    </w:rPr>
  </w:style>
  <w:style w:type="character" w:customStyle="1" w:styleId="gi">
    <w:name w:val="gi"/>
    <w:basedOn w:val="DefaultParagraphFont"/>
    <w:rsid w:val="00500871"/>
  </w:style>
  <w:style w:type="paragraph" w:customStyle="1" w:styleId="EndNoteBibliographyTitle">
    <w:name w:val="EndNote Bibliography Title"/>
    <w:basedOn w:val="Normal"/>
    <w:link w:val="EndNoteBibliographyTitleChar"/>
    <w:rsid w:val="008908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908FB"/>
    <w:rPr>
      <w:rFonts w:ascii="Calibri" w:hAnsi="Calibri" w:cs="Calibri"/>
      <w:noProof/>
    </w:rPr>
  </w:style>
  <w:style w:type="paragraph" w:customStyle="1" w:styleId="EndNoteBibliography">
    <w:name w:val="EndNote Bibliography"/>
    <w:basedOn w:val="Normal"/>
    <w:link w:val="EndNoteBibliographyChar"/>
    <w:rsid w:val="008908F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908FB"/>
    <w:rPr>
      <w:rFonts w:ascii="Calibri" w:hAnsi="Calibri" w:cs="Calibri"/>
      <w:noProof/>
    </w:rPr>
  </w:style>
  <w:style w:type="table" w:styleId="TableGrid">
    <w:name w:val="Table Grid"/>
    <w:basedOn w:val="TableNormal"/>
    <w:uiPriority w:val="39"/>
    <w:rsid w:val="004907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67B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7B14"/>
  </w:style>
  <w:style w:type="paragraph" w:styleId="Footer">
    <w:name w:val="footer"/>
    <w:basedOn w:val="Normal"/>
    <w:link w:val="FooterChar"/>
    <w:uiPriority w:val="99"/>
    <w:unhideWhenUsed/>
    <w:rsid w:val="00567B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7B14"/>
  </w:style>
  <w:style w:type="paragraph" w:styleId="ListParagraph">
    <w:name w:val="List Paragraph"/>
    <w:basedOn w:val="Normal"/>
    <w:uiPriority w:val="34"/>
    <w:qFormat/>
    <w:rsid w:val="00AA1C03"/>
    <w:pPr>
      <w:ind w:left="720"/>
      <w:contextualSpacing/>
    </w:pPr>
  </w:style>
  <w:style w:type="paragraph" w:styleId="BalloonText">
    <w:name w:val="Balloon Text"/>
    <w:basedOn w:val="Normal"/>
    <w:link w:val="BalloonTextChar"/>
    <w:uiPriority w:val="99"/>
    <w:semiHidden/>
    <w:unhideWhenUsed/>
    <w:rsid w:val="00B26D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D1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3</TotalTime>
  <Pages>14</Pages>
  <Words>18568</Words>
  <Characters>105838</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Ifland</dc:creator>
  <cp:keywords/>
  <dc:description/>
  <cp:lastModifiedBy>Joan Ifland</cp:lastModifiedBy>
  <cp:revision>6</cp:revision>
  <dcterms:created xsi:type="dcterms:W3CDTF">2017-09-17T20:21:00Z</dcterms:created>
  <dcterms:modified xsi:type="dcterms:W3CDTF">2022-03-19T06:10:00Z</dcterms:modified>
</cp:coreProperties>
</file>